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CFB9142" w14:textId="77777777" w:rsidR="00F914C6" w:rsidRDefault="00000000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bookmarkStart w:id="0" w:name="_Toc18287"/>
      <w:bookmarkStart w:id="1" w:name="_Toc14180"/>
      <w:bookmarkStart w:id="2" w:name="_Toc30224"/>
      <w:bookmarkStart w:id="3" w:name="_Toc32042"/>
      <w:bookmarkStart w:id="4" w:name="_Toc23754"/>
      <w:r w:rsidRPr="00A63B96">
        <w:rPr>
          <w:rFonts w:ascii="Times New Roman" w:hAnsi="Times New Roman" w:cs="Times New Roman"/>
          <w:b/>
          <w:bCs/>
          <w:sz w:val="44"/>
          <w:szCs w:val="44"/>
        </w:rPr>
        <w:t>Supporting Information</w:t>
      </w:r>
      <w:bookmarkEnd w:id="0"/>
      <w:bookmarkEnd w:id="1"/>
      <w:bookmarkEnd w:id="2"/>
      <w:bookmarkEnd w:id="3"/>
      <w:bookmarkEnd w:id="4"/>
    </w:p>
    <w:p w14:paraId="379703ED" w14:textId="77777777" w:rsidR="00C015E0" w:rsidRPr="00A63B96" w:rsidRDefault="00C015E0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</w:p>
    <w:p w14:paraId="65348719" w14:textId="77777777" w:rsidR="006E0117" w:rsidRPr="000F1EE6" w:rsidRDefault="006E0117" w:rsidP="006E0117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87A58">
        <w:rPr>
          <w:rFonts w:ascii="Times New Roman" w:hAnsi="Times New Roman" w:cs="Times New Roman"/>
          <w:b/>
          <w:bCs/>
          <w:sz w:val="24"/>
          <w:szCs w:val="24"/>
        </w:rPr>
        <w:t xml:space="preserve">Multi-Layered Engineering of </w:t>
      </w:r>
      <w:r w:rsidRPr="00187A58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spergillus </w:t>
      </w:r>
      <w:proofErr w:type="spellStart"/>
      <w:r w:rsidRPr="00187A58">
        <w:rPr>
          <w:rFonts w:ascii="Times New Roman" w:hAnsi="Times New Roman" w:cs="Times New Roman"/>
          <w:b/>
          <w:bCs/>
          <w:i/>
          <w:iCs/>
          <w:sz w:val="24"/>
          <w:szCs w:val="24"/>
        </w:rPr>
        <w:t>terreus</w:t>
      </w:r>
      <w:proofErr w:type="spellEnd"/>
      <w:r w:rsidRPr="00187A58">
        <w:rPr>
          <w:rFonts w:ascii="Times New Roman" w:hAnsi="Times New Roman" w:cs="Times New Roman"/>
          <w:b/>
          <w:bCs/>
          <w:sz w:val="24"/>
          <w:szCs w:val="24"/>
        </w:rPr>
        <w:t xml:space="preserve"> Enhances Biosynthesis of the Plant-Derived Fungicide </w:t>
      </w:r>
      <w:proofErr w:type="spellStart"/>
      <w:r w:rsidRPr="00187A58">
        <w:rPr>
          <w:rFonts w:ascii="Times New Roman" w:hAnsi="Times New Roman" w:cs="Times New Roman"/>
          <w:b/>
          <w:bCs/>
          <w:sz w:val="24"/>
          <w:szCs w:val="24"/>
        </w:rPr>
        <w:t>Physcion</w:t>
      </w:r>
      <w:proofErr w:type="spellEnd"/>
      <w:r w:rsidRPr="000F1EE6" w:rsidDel="002C0C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B2FA951" w14:textId="77777777" w:rsidR="006E0117" w:rsidRPr="000F1EE6" w:rsidRDefault="006E0117" w:rsidP="006E0117">
      <w:pPr>
        <w:widowControl/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0F1EE6">
        <w:rPr>
          <w:rFonts w:ascii="Times New Roman" w:hAnsi="Times New Roman" w:cs="Times New Roman" w:hint="eastAsia"/>
          <w:bCs/>
          <w:sz w:val="24"/>
          <w:szCs w:val="24"/>
        </w:rPr>
        <w:t>Zilin Ren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#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Yingying Xue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#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Ning Xu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5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Dandan Feng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Ce Geng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Yongsong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Wu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6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Dan Liu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Linshui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Zhao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>, Xiaoxi Zhang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Honglei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Ma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7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Xuenian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Huang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5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7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Feifei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Qi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5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7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 w:rsidRPr="000F1EE6">
        <w:rPr>
          <w:rFonts w:ascii="Times New Roman" w:hAnsi="Times New Roman"/>
          <w:sz w:val="24"/>
        </w:rPr>
        <w:t>*</w:t>
      </w:r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proofErr w:type="spellStart"/>
      <w:r w:rsidRPr="000F1EE6">
        <w:rPr>
          <w:rFonts w:ascii="Times New Roman" w:hAnsi="Times New Roman" w:cs="Times New Roman" w:hint="eastAsia"/>
          <w:bCs/>
          <w:sz w:val="24"/>
          <w:szCs w:val="24"/>
        </w:rPr>
        <w:t>Xuefeng</w:t>
      </w:r>
      <w:proofErr w:type="spellEnd"/>
      <w:r w:rsidRPr="000F1EE6">
        <w:rPr>
          <w:rFonts w:ascii="Times New Roman" w:hAnsi="Times New Roman" w:cs="Times New Roman" w:hint="eastAsia"/>
          <w:bCs/>
          <w:sz w:val="24"/>
          <w:szCs w:val="24"/>
        </w:rPr>
        <w:t xml:space="preserve"> Lu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,</w:t>
      </w: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7</w:t>
      </w:r>
      <w:r w:rsidRPr="000F1EE6">
        <w:rPr>
          <w:rFonts w:ascii="Times New Roman" w:hAnsi="Times New Roman"/>
          <w:sz w:val="24"/>
          <w:vertAlign w:val="superscript"/>
        </w:rPr>
        <w:t>,</w:t>
      </w:r>
      <w:r>
        <w:rPr>
          <w:rFonts w:ascii="Times New Roman" w:hAnsi="Times New Roman" w:hint="eastAsia"/>
          <w:sz w:val="24"/>
          <w:vertAlign w:val="superscript"/>
        </w:rPr>
        <w:t>8,</w:t>
      </w:r>
      <w:r w:rsidRPr="000F1EE6">
        <w:rPr>
          <w:rFonts w:ascii="Times New Roman" w:hAnsi="Times New Roman"/>
          <w:sz w:val="24"/>
        </w:rPr>
        <w:t>*</w:t>
      </w:r>
    </w:p>
    <w:p w14:paraId="5E7F5D18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  <w:vertAlign w:val="superscript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1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/>
          <w:bCs/>
          <w:sz w:val="24"/>
          <w:szCs w:val="24"/>
        </w:rPr>
        <w:t>Shandong Provincial Key Laboratory of Synthetic Biology, Qingdao Institute of Bioenergy and Bioprocess Technology, Chinese Academy of Sciences, Qingdao, Shandong 266101, China</w:t>
      </w:r>
    </w:p>
    <w:p w14:paraId="5723454C" w14:textId="77777777" w:rsidR="006E0117" w:rsidRPr="000F1EE6" w:rsidRDefault="006E0117" w:rsidP="006E0117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2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hAnsi="Times New Roman"/>
          <w:sz w:val="24"/>
          <w:szCs w:val="24"/>
        </w:rPr>
        <w:t xml:space="preserve">Key Laboratory of Biofuels, Qingdao Institute of Bioenergy and Bioprocess Technology, Chinese Academy of Sciences, Qingdao, </w:t>
      </w:r>
      <w:r w:rsidRPr="000F1EE6">
        <w:rPr>
          <w:rFonts w:ascii="Times New Roman" w:eastAsia="宋体" w:hAnsi="Times New Roman"/>
          <w:bCs/>
          <w:sz w:val="24"/>
          <w:szCs w:val="24"/>
        </w:rPr>
        <w:t xml:space="preserve">Shandong 266101, </w:t>
      </w:r>
      <w:r w:rsidRPr="000F1EE6">
        <w:rPr>
          <w:rFonts w:ascii="Times New Roman" w:hAnsi="Times New Roman"/>
          <w:sz w:val="24"/>
          <w:szCs w:val="24"/>
        </w:rPr>
        <w:t>China</w:t>
      </w:r>
    </w:p>
    <w:p w14:paraId="7F265DCE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3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/>
          <w:bCs/>
          <w:sz w:val="24"/>
          <w:szCs w:val="24"/>
        </w:rPr>
        <w:t>Shandong Energy Institute, Qingdao, Shandong 266101, China</w:t>
      </w:r>
    </w:p>
    <w:p w14:paraId="7DE9A8EF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4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/>
          <w:bCs/>
          <w:sz w:val="24"/>
          <w:szCs w:val="24"/>
        </w:rPr>
        <w:t>Qingdao New Energy Shandong Laboratory, Qingdao, Shandong 266101, China</w:t>
      </w:r>
    </w:p>
    <w:p w14:paraId="0802D7D5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</w:rPr>
      </w:pPr>
      <w:r w:rsidRPr="0045038D">
        <w:rPr>
          <w:rFonts w:ascii="Times New Roman" w:eastAsia="宋体" w:hAnsi="Times New Roman" w:cs="Times New Roman"/>
          <w:bCs/>
          <w:sz w:val="24"/>
          <w:szCs w:val="24"/>
          <w:vertAlign w:val="superscript"/>
        </w:rPr>
        <w:t>5</w:t>
      </w:r>
      <w:r w:rsidRPr="000F1EE6">
        <w:rPr>
          <w:rFonts w:ascii="Cambria Math" w:eastAsia="宋体" w:hAnsi="Cambria Math" w:cs="Cambria Math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 w:hint="eastAsia"/>
          <w:bCs/>
          <w:sz w:val="24"/>
          <w:szCs w:val="24"/>
        </w:rPr>
        <w:t xml:space="preserve">School of Biological Science and Technology, University of Jinan, Jinan, </w:t>
      </w:r>
      <w:r w:rsidRPr="000F1EE6">
        <w:rPr>
          <w:rFonts w:ascii="Times New Roman" w:eastAsia="宋体" w:hAnsi="Times New Roman"/>
          <w:bCs/>
          <w:sz w:val="24"/>
          <w:szCs w:val="24"/>
        </w:rPr>
        <w:t>Shandong 250022, China</w:t>
      </w:r>
    </w:p>
    <w:p w14:paraId="701EB55B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  <w:vertAlign w:val="superscript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6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 w:hint="eastAsia"/>
          <w:bCs/>
          <w:sz w:val="24"/>
          <w:szCs w:val="24"/>
        </w:rPr>
        <w:t xml:space="preserve">College of Life Science, Dalian </w:t>
      </w:r>
      <w:proofErr w:type="spellStart"/>
      <w:r w:rsidRPr="000F1EE6">
        <w:rPr>
          <w:rFonts w:ascii="Times New Roman" w:eastAsia="宋体" w:hAnsi="Times New Roman" w:hint="eastAsia"/>
          <w:bCs/>
          <w:sz w:val="24"/>
          <w:szCs w:val="24"/>
        </w:rPr>
        <w:t>Minzu</w:t>
      </w:r>
      <w:proofErr w:type="spellEnd"/>
      <w:r w:rsidRPr="000F1EE6">
        <w:rPr>
          <w:rFonts w:ascii="Times New Roman" w:eastAsia="宋体" w:hAnsi="Times New Roman" w:hint="eastAsia"/>
          <w:bCs/>
          <w:sz w:val="24"/>
          <w:szCs w:val="24"/>
        </w:rPr>
        <w:t xml:space="preserve"> University, Dalian, Liaoning </w:t>
      </w:r>
      <w:r w:rsidRPr="000F1EE6">
        <w:rPr>
          <w:rFonts w:ascii="Times New Roman" w:eastAsia="宋体" w:hAnsi="Times New Roman"/>
          <w:bCs/>
          <w:sz w:val="24"/>
          <w:szCs w:val="24"/>
        </w:rPr>
        <w:t>116600</w:t>
      </w:r>
      <w:r w:rsidRPr="000F1EE6">
        <w:rPr>
          <w:rFonts w:ascii="Times New Roman" w:eastAsia="宋体" w:hAnsi="Times New Roman" w:hint="eastAsia"/>
          <w:bCs/>
          <w:sz w:val="24"/>
          <w:szCs w:val="24"/>
        </w:rPr>
        <w:t>, China</w:t>
      </w:r>
    </w:p>
    <w:p w14:paraId="65205FFD" w14:textId="77777777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7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/>
          <w:bCs/>
          <w:sz w:val="24"/>
          <w:szCs w:val="24"/>
        </w:rPr>
        <w:t>University of Chinese Academy of Sciences, Beijing 100049, China</w:t>
      </w:r>
    </w:p>
    <w:p w14:paraId="260F5789" w14:textId="6C40A0E8" w:rsidR="006E0117" w:rsidRPr="000F1EE6" w:rsidRDefault="006E0117" w:rsidP="006E0117">
      <w:pPr>
        <w:spacing w:line="360" w:lineRule="auto"/>
        <w:rPr>
          <w:rFonts w:ascii="Times New Roman" w:eastAsia="宋体" w:hAnsi="Times New Roman"/>
          <w:bCs/>
          <w:sz w:val="24"/>
          <w:szCs w:val="24"/>
        </w:rPr>
      </w:pPr>
      <w:r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>8</w:t>
      </w:r>
      <w:r w:rsidRPr="000F1EE6">
        <w:rPr>
          <w:rFonts w:ascii="Times New Roman" w:eastAsia="宋体" w:hAnsi="Times New Roman" w:hint="eastAsia"/>
          <w:bCs/>
          <w:sz w:val="24"/>
          <w:szCs w:val="24"/>
          <w:vertAlign w:val="superscript"/>
        </w:rPr>
        <w:t xml:space="preserve"> </w:t>
      </w:r>
      <w:r w:rsidRPr="000F1EE6">
        <w:rPr>
          <w:rFonts w:ascii="Times New Roman" w:eastAsia="宋体" w:hAnsi="Times New Roman"/>
          <w:bCs/>
          <w:sz w:val="24"/>
          <w:szCs w:val="24"/>
        </w:rPr>
        <w:t xml:space="preserve">Marine Biology and Biotechnology Laboratory, Qingdao National Laboratory for Marine Science and Technology, Qingdao, Shandong </w:t>
      </w:r>
      <w:r w:rsidR="00524530" w:rsidRPr="000F1EE6">
        <w:rPr>
          <w:rFonts w:ascii="Times New Roman" w:eastAsia="宋体" w:hAnsi="Times New Roman"/>
          <w:bCs/>
          <w:sz w:val="24"/>
          <w:szCs w:val="24"/>
        </w:rPr>
        <w:t>266</w:t>
      </w:r>
      <w:r w:rsidR="00524530">
        <w:rPr>
          <w:rFonts w:ascii="Times New Roman" w:eastAsia="宋体" w:hAnsi="Times New Roman" w:hint="eastAsia"/>
          <w:bCs/>
          <w:sz w:val="24"/>
          <w:szCs w:val="24"/>
        </w:rPr>
        <w:t>237</w:t>
      </w:r>
      <w:r w:rsidRPr="000F1EE6">
        <w:rPr>
          <w:rFonts w:ascii="Times New Roman" w:eastAsia="宋体" w:hAnsi="Times New Roman"/>
          <w:bCs/>
          <w:sz w:val="24"/>
          <w:szCs w:val="24"/>
        </w:rPr>
        <w:t>, China</w:t>
      </w:r>
    </w:p>
    <w:p w14:paraId="359DE874" w14:textId="77777777" w:rsidR="006E0117" w:rsidRPr="000F1EE6" w:rsidRDefault="006E0117" w:rsidP="006E0117">
      <w:pPr>
        <w:pStyle w:val="Paragraph"/>
        <w:tabs>
          <w:tab w:val="left" w:pos="7371"/>
        </w:tabs>
        <w:spacing w:before="0" w:line="360" w:lineRule="auto"/>
        <w:ind w:firstLine="0"/>
        <w:jc w:val="both"/>
      </w:pPr>
      <w:r>
        <w:rPr>
          <w:rFonts w:eastAsiaTheme="minorEastAsia" w:hint="eastAsia"/>
          <w:vertAlign w:val="superscript"/>
          <w:lang w:eastAsia="zh-CN"/>
        </w:rPr>
        <w:t>#</w:t>
      </w:r>
      <w:r w:rsidRPr="000F1EE6">
        <w:t xml:space="preserve"> These authors contributed equally to this work.</w:t>
      </w:r>
    </w:p>
    <w:p w14:paraId="05EB8123" w14:textId="77777777" w:rsidR="006E0117" w:rsidRPr="000F1EE6" w:rsidRDefault="006E0117" w:rsidP="006E0117">
      <w:pPr>
        <w:pStyle w:val="Paragraph"/>
        <w:tabs>
          <w:tab w:val="left" w:pos="7371"/>
        </w:tabs>
        <w:spacing w:before="0" w:line="360" w:lineRule="auto"/>
        <w:ind w:firstLine="0"/>
        <w:jc w:val="both"/>
      </w:pPr>
      <w:r w:rsidRPr="006E0117">
        <w:rPr>
          <w:b/>
          <w:bCs/>
        </w:rPr>
        <w:t xml:space="preserve">* </w:t>
      </w:r>
      <w:r w:rsidRPr="000F1EE6">
        <w:rPr>
          <w:b/>
          <w:bCs/>
        </w:rPr>
        <w:t>Corresponding author.</w:t>
      </w:r>
      <w:r w:rsidRPr="000F1EE6">
        <w:t xml:space="preserve"> Qingdao Institute of Bioenergy and Bioprocess Technology, Chinese Academy of Sciences, No. 189 Songling Road, Qingdao 266101, China.</w:t>
      </w:r>
    </w:p>
    <w:p w14:paraId="36C5CAC5" w14:textId="77777777" w:rsidR="006E0117" w:rsidRPr="00315D03" w:rsidRDefault="006E0117" w:rsidP="006E0117">
      <w:pPr>
        <w:pStyle w:val="Paragraph"/>
        <w:tabs>
          <w:tab w:val="left" w:pos="7371"/>
        </w:tabs>
        <w:spacing w:before="0" w:line="360" w:lineRule="auto"/>
        <w:ind w:firstLine="0"/>
        <w:jc w:val="both"/>
        <w:rPr>
          <w:rFonts w:eastAsiaTheme="minorEastAsia"/>
          <w:lang w:eastAsia="zh-CN"/>
        </w:rPr>
      </w:pPr>
      <w:r w:rsidRPr="000F1EE6">
        <w:rPr>
          <w:b/>
          <w:bCs/>
        </w:rPr>
        <w:t>E-mail addresses:</w:t>
      </w:r>
      <w:r w:rsidRPr="000F1EE6">
        <w:t xml:space="preserve"> lvxf@qibebt.ac.cn (X. Lu)</w:t>
      </w:r>
      <w:r w:rsidRPr="000F1EE6">
        <w:rPr>
          <w:rFonts w:eastAsiaTheme="minorEastAsia" w:hint="eastAsia"/>
          <w:lang w:eastAsia="zh-CN"/>
        </w:rPr>
        <w:t xml:space="preserve">, </w:t>
      </w:r>
      <w:r w:rsidRPr="000F1EE6">
        <w:rPr>
          <w:rFonts w:eastAsia="宋体" w:hint="eastAsia"/>
          <w:lang w:eastAsia="zh-CN"/>
        </w:rPr>
        <w:t>qiff</w:t>
      </w:r>
      <w:r w:rsidRPr="000F1EE6">
        <w:t>@qibebt.ac.cn (</w:t>
      </w:r>
      <w:r w:rsidRPr="000F1EE6">
        <w:rPr>
          <w:rFonts w:eastAsia="宋体" w:hint="eastAsia"/>
          <w:lang w:eastAsia="zh-CN"/>
        </w:rPr>
        <w:t>F</w:t>
      </w:r>
      <w:r w:rsidRPr="000F1EE6">
        <w:t xml:space="preserve">. </w:t>
      </w:r>
      <w:r w:rsidRPr="000F1EE6">
        <w:rPr>
          <w:rFonts w:eastAsia="宋体" w:hint="eastAsia"/>
          <w:lang w:eastAsia="zh-CN"/>
        </w:rPr>
        <w:t>Qi</w:t>
      </w:r>
      <w:r w:rsidRPr="000F1EE6">
        <w:t>)</w:t>
      </w:r>
      <w:r w:rsidRPr="000F1EE6">
        <w:rPr>
          <w:rFonts w:eastAsiaTheme="minorEastAsia" w:hint="eastAsia"/>
          <w:lang w:eastAsia="zh-CN"/>
        </w:rPr>
        <w:t>.</w:t>
      </w:r>
    </w:p>
    <w:p w14:paraId="6C171DCB" w14:textId="77777777" w:rsidR="00601930" w:rsidRPr="006E0117" w:rsidRDefault="00601930">
      <w:pPr>
        <w:spacing w:line="360" w:lineRule="auto"/>
        <w:jc w:val="left"/>
        <w:rPr>
          <w:rFonts w:ascii="Times New Roman" w:hAnsi="Times New Roman" w:cs="Times New Roman"/>
          <w:bCs/>
          <w:sz w:val="30"/>
          <w:szCs w:val="30"/>
        </w:rPr>
        <w:sectPr w:rsidR="00601930" w:rsidRPr="006E0117">
          <w:footerReference w:type="default" r:id="rId8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4DDEE5D0" w14:textId="77777777" w:rsidR="00F914C6" w:rsidRDefault="00000000">
      <w:pPr>
        <w:tabs>
          <w:tab w:val="center" w:pos="4212"/>
          <w:tab w:val="left" w:pos="6259"/>
        </w:tabs>
        <w:spacing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lastRenderedPageBreak/>
        <w:tab/>
      </w:r>
    </w:p>
    <w:sdt>
      <w:sdtPr>
        <w:rPr>
          <w:rFonts w:ascii="宋体" w:eastAsia="宋体" w:hAnsi="宋体"/>
        </w:rPr>
        <w:id w:val="147473628"/>
        <w15:color w:val="DBDBDB"/>
        <w:docPartObj>
          <w:docPartGallery w:val="Table of Contents"/>
          <w:docPartUnique/>
        </w:docPartObj>
      </w:sdtPr>
      <w:sdtEndPr>
        <w:rPr>
          <w:rFonts w:ascii="Times New Roman" w:eastAsiaTheme="minorEastAsia" w:hAnsi="Times New Roman" w:cs="Times New Roman"/>
          <w:bCs/>
          <w:sz w:val="24"/>
          <w:szCs w:val="24"/>
        </w:rPr>
      </w:sdtEndPr>
      <w:sdtContent>
        <w:p w14:paraId="7B233A25" w14:textId="77777777" w:rsidR="00F914C6" w:rsidRPr="005A084A" w:rsidRDefault="00000000" w:rsidP="005A084A">
          <w:pPr>
            <w:tabs>
              <w:tab w:val="center" w:pos="4212"/>
              <w:tab w:val="left" w:pos="6259"/>
            </w:tabs>
            <w:spacing w:line="360" w:lineRule="auto"/>
            <w:jc w:val="center"/>
            <w:rPr>
              <w:rFonts w:ascii="Times New Roman" w:hAnsi="Times New Roman" w:cs="Times New Roman"/>
              <w:b/>
              <w:sz w:val="24"/>
              <w:szCs w:val="24"/>
            </w:rPr>
          </w:pPr>
          <w:r w:rsidRPr="005A084A">
            <w:rPr>
              <w:rFonts w:ascii="Times New Roman" w:hAnsi="Times New Roman" w:cs="Times New Roman"/>
              <w:b/>
              <w:sz w:val="24"/>
              <w:szCs w:val="24"/>
            </w:rPr>
            <w:t>TABLE OF CONTENTS</w:t>
          </w:r>
        </w:p>
        <w:p w14:paraId="7485BDF8" w14:textId="6BFE5850" w:rsidR="00BC352C" w:rsidRPr="00BC352C" w:rsidRDefault="00000000" w:rsidP="00BC352C">
          <w:pPr>
            <w:pStyle w:val="TOC1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r w:rsidRPr="00BC352C">
            <w:rPr>
              <w:rFonts w:ascii="Times New Roman" w:hAnsi="Times New Roman" w:cs="Times New Roman"/>
              <w:bCs/>
              <w:sz w:val="24"/>
              <w:szCs w:val="24"/>
            </w:rPr>
            <w:fldChar w:fldCharType="begin"/>
          </w:r>
          <w:r w:rsidRPr="00BC352C">
            <w:rPr>
              <w:rFonts w:ascii="Times New Roman" w:hAnsi="Times New Roman" w:cs="Times New Roman"/>
              <w:bCs/>
              <w:sz w:val="24"/>
              <w:szCs w:val="24"/>
            </w:rPr>
            <w:instrText xml:space="preserve">TOC \o "1-3" \h \u </w:instrText>
          </w:r>
          <w:r w:rsidRPr="00BC352C">
            <w:rPr>
              <w:rFonts w:ascii="Times New Roman" w:hAnsi="Times New Roman" w:cs="Times New Roman"/>
              <w:bCs/>
              <w:sz w:val="24"/>
              <w:szCs w:val="24"/>
            </w:rPr>
            <w:fldChar w:fldCharType="separate"/>
          </w:r>
          <w:hyperlink w:anchor="_Toc205409314" w:history="1">
            <w:r w:rsidR="00BC352C"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Spectral data of compounds</w:t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4 \h </w:instrText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 w:rsidR="00BC352C"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49D5BBC5" w14:textId="62F69CED" w:rsidR="00BC352C" w:rsidRPr="00BC352C" w:rsidRDefault="00BC352C" w:rsidP="00BC352C">
          <w:pPr>
            <w:pStyle w:val="TOC1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15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Supporting Table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5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279144F7" w14:textId="5761F40D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16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Table S1 DNA and protein sequences of CYP-H6231 and CPR-H10273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6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0B0F8DC0" w14:textId="1AABF7ED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17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Table S2. Strains constructed and used in this study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7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6EBDC64E" w14:textId="56A33B5F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18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Table S3. Oligonucleotide primers used in this study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8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016D8A16" w14:textId="06FBFEB9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19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Table S4. The FPKM of cytochrome P450s in HXN301 and PgedA-PtaI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19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62572942" w14:textId="03D6B760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0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Table S5. The CPRome of </w:t>
            </w:r>
            <w:r w:rsidRPr="00BC352C">
              <w:rPr>
                <w:rStyle w:val="ad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spergillus terreu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0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44D6BCD1" w14:textId="0BE5CFDC" w:rsidR="00BC352C" w:rsidRPr="00BC352C" w:rsidRDefault="00BC352C" w:rsidP="00BC352C">
          <w:pPr>
            <w:pStyle w:val="TOC1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1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Supporting Figure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1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7D167C2F" w14:textId="36CD4468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2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 LC-HRMS characterization of ω-hydroxyemodin, fallacinol, emodin, and physcion isolated from Pgpd-PtaI fermentation culture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2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62A7043E" w14:textId="783ADFFF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3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2 HPLC analysis of emodin feeding assay in HXN301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3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3C5AB164" w14:textId="51F5DDE4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4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3 PCR verification of the ΔgedA-ΔH6231, ΔgedA-ΔH2247, ΔgedA-ΔH3969 and PgedA-PtaI-ΔH6231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4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7E540E42" w14:textId="36BE8E07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5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4 Production titers (g/L) of anthraquinone compounds by different genetic variant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5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79B3FE5F" w14:textId="19DF82E0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6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5 SDS-PAGE analysis of heterologous expression and purification of AwOMT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6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09328138" w14:textId="2A20E7A7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7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6 PCR verification of the 3-EOMT, SamS, acetyl-CoA carboxylase (ACC) and EwMFS overexpression variant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7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7193FAD0" w14:textId="4E4C6E5B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8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7 Biosynthetic pathway of SAM in </w:t>
            </w:r>
            <w:r w:rsidRPr="00BC352C">
              <w:rPr>
                <w:rStyle w:val="ad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. terreus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 and transcription levels of relevant gene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8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2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5509E39D" w14:textId="5B99D149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29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8 Emodin, physcion and anthraquinone production by different genetic variants on day 7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29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776DE728" w14:textId="66F7DD22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0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9 Time course analysis of emodin (A) and physcion (B) production after feeding different SAM concentration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0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4E49E3AA" w14:textId="55C32788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1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0 Transmembrane domain prediction analysis of the EwMFS transporter protein using TMHMM 2.0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1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03AFCD99" w14:textId="6773B61E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2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11 Analysis of metabolite production and compound distribution in strains 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expressing the EwMFS transporter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2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0A6F1C16" w14:textId="783BFA1C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3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2 PCR verification of the protein fusion and co-expression variant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3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63951FA1" w14:textId="3005A45A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4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3 Analysis of emodin, physcion, and anthraquinone production levels and emodin-to-physcion transformation efficiency in different variant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4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6AEB40B2" w14:textId="1773F5E2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5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4 Cryo-scanning electron microscopy images showing spore morphology changes in P6231-PtaI, Pgpd-PtaI, and P6231-AwOMT strain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5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5E1DEB5E" w14:textId="379F50FF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6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15 Overall structure of </w:t>
            </w:r>
            <w:r w:rsidRPr="00BC352C">
              <w:rPr>
                <w:rStyle w:val="ad"/>
                <w:rFonts w:ascii="Times New Roman" w:eastAsia="宋体" w:hAnsi="Times New Roman" w:cs="Times New Roman"/>
                <w:noProof/>
                <w:sz w:val="24"/>
                <w:szCs w:val="24"/>
              </w:rPr>
              <w:t>CYP-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H6231 enzyme with docked emodin in the active site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6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3CDB54FB" w14:textId="0962EED1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7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16 PCR verification of </w:t>
            </w:r>
            <w:r w:rsidRPr="00BC352C">
              <w:rPr>
                <w:rStyle w:val="ad"/>
                <w:rFonts w:ascii="Times New Roman" w:eastAsia="宋体" w:hAnsi="Times New Roman" w:cs="Times New Roman"/>
                <w:noProof/>
                <w:sz w:val="24"/>
                <w:szCs w:val="24"/>
              </w:rPr>
              <w:t>CYP-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H6231 mutants expressed in </w:t>
            </w:r>
            <w:r w:rsidRPr="00BC352C">
              <w:rPr>
                <w:rStyle w:val="ad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accharomyces cerevisiae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7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1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4558073C" w14:textId="7EDE9D34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8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17 HPLC analysis of ω-hydroxyemodin production in </w:t>
            </w:r>
            <w:r w:rsidRPr="00BC352C">
              <w:rPr>
                <w:rStyle w:val="ad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. cerevisiae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 strains expressing site-directed mutants of </w:t>
            </w:r>
            <w:r w:rsidRPr="00BC352C">
              <w:rPr>
                <w:rStyle w:val="ad"/>
                <w:rFonts w:ascii="Times New Roman" w:eastAsia="宋体" w:hAnsi="Times New Roman" w:cs="Times New Roman"/>
                <w:noProof/>
                <w:sz w:val="24"/>
                <w:szCs w:val="24"/>
              </w:rPr>
              <w:t>CYP-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H6231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8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2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5D1A71C5" w14:textId="2332DA4B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39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 xml:space="preserve">Fig. S18 Multiple protein sequence alignment between </w:t>
            </w:r>
            <w:r w:rsidRPr="00BC352C">
              <w:rPr>
                <w:rStyle w:val="ad"/>
                <w:rFonts w:ascii="Times New Roman" w:eastAsia="宋体" w:hAnsi="Times New Roman" w:cs="Times New Roman"/>
                <w:noProof/>
                <w:sz w:val="24"/>
                <w:szCs w:val="24"/>
              </w:rPr>
              <w:t>CYP-</w:t>
            </w:r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H6231 and its analogous enzyme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39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3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5A8B7EC3" w14:textId="56B86997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40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19 LC-HRMS analysis of chrysophanol feeding assays in the HXN301 culture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40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5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348AE3C5" w14:textId="50536BDE" w:rsidR="00BC352C" w:rsidRPr="00BC352C" w:rsidRDefault="00BC352C" w:rsidP="00BC352C">
          <w:pPr>
            <w:pStyle w:val="TOC2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41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Fig. S20 Hypothetical biosynthesis pathway of the hydroxylation product fallacinol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41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6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4F50C9BE" w14:textId="50B86BBC" w:rsidR="00BC352C" w:rsidRPr="00BC352C" w:rsidRDefault="00BC352C" w:rsidP="00BC352C">
          <w:pPr>
            <w:pStyle w:val="TOC1"/>
            <w:tabs>
              <w:tab w:val="right" w:leader="dot" w:pos="8296"/>
            </w:tabs>
            <w:spacing w:line="360" w:lineRule="auto"/>
            <w:rPr>
              <w:rFonts w:ascii="Times New Roman" w:hAnsi="Times New Roman" w:cs="Times New Roman"/>
              <w:noProof/>
              <w:sz w:val="24"/>
              <w:szCs w:val="24"/>
              <w14:ligatures w14:val="standardContextual"/>
            </w:rPr>
          </w:pPr>
          <w:hyperlink w:anchor="_Toc205409342" w:history="1">
            <w:r w:rsidRPr="00BC352C">
              <w:rPr>
                <w:rStyle w:val="ad"/>
                <w:rFonts w:ascii="Times New Roman" w:hAnsi="Times New Roman" w:cs="Times New Roman"/>
                <w:noProof/>
                <w:sz w:val="24"/>
                <w:szCs w:val="24"/>
              </w:rPr>
              <w:t>Supporting References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PAGEREF _Toc205409342 \h </w:instrTex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BF0904">
              <w:rPr>
                <w:rFonts w:ascii="Times New Roman" w:hAnsi="Times New Roman" w:cs="Times New Roman"/>
                <w:noProof/>
                <w:sz w:val="24"/>
                <w:szCs w:val="24"/>
              </w:rPr>
              <w:t>37</w:t>
            </w:r>
            <w:r w:rsidRPr="00BC352C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hyperlink>
        </w:p>
        <w:p w14:paraId="14446B62" w14:textId="69585B4F" w:rsidR="00F914C6" w:rsidRPr="00F9099D" w:rsidRDefault="00000000" w:rsidP="00BC352C">
          <w:pPr>
            <w:widowControl/>
            <w:spacing w:line="360" w:lineRule="auto"/>
            <w:rPr>
              <w:rFonts w:ascii="Times New Roman" w:hAnsi="Times New Roman" w:cs="Times New Roman"/>
              <w:bCs/>
              <w:sz w:val="24"/>
              <w:szCs w:val="24"/>
            </w:rPr>
          </w:pPr>
          <w:r w:rsidRPr="00BC352C">
            <w:rPr>
              <w:rFonts w:ascii="Times New Roman" w:hAnsi="Times New Roman" w:cs="Times New Roman"/>
              <w:bCs/>
              <w:sz w:val="24"/>
              <w:szCs w:val="24"/>
            </w:rPr>
            <w:fldChar w:fldCharType="end"/>
          </w:r>
        </w:p>
      </w:sdtContent>
    </w:sdt>
    <w:p w14:paraId="1FD83A96" w14:textId="77777777" w:rsidR="00F914C6" w:rsidRDefault="00000000">
      <w:pPr>
        <w:widowControl/>
        <w:jc w:val="left"/>
        <w:rPr>
          <w:rFonts w:ascii="Times New Roman" w:hAnsi="Times New Roman" w:cs="Times New Roman"/>
          <w:bCs/>
          <w:sz w:val="30"/>
          <w:szCs w:val="30"/>
        </w:rPr>
      </w:pPr>
      <w:r>
        <w:rPr>
          <w:rFonts w:ascii="Times New Roman" w:hAnsi="Times New Roman" w:cs="Times New Roman"/>
          <w:bCs/>
          <w:sz w:val="30"/>
          <w:szCs w:val="30"/>
        </w:rPr>
        <w:br w:type="page"/>
      </w:r>
    </w:p>
    <w:p w14:paraId="454C57DF" w14:textId="77777777" w:rsidR="00F914C6" w:rsidRDefault="00000000">
      <w:pPr>
        <w:pStyle w:val="1"/>
        <w:jc w:val="left"/>
        <w:rPr>
          <w:sz w:val="28"/>
          <w:szCs w:val="28"/>
        </w:rPr>
      </w:pPr>
      <w:bookmarkStart w:id="5" w:name="_Toc111222054"/>
      <w:bookmarkStart w:id="6" w:name="_Toc26352"/>
      <w:bookmarkStart w:id="7" w:name="_Toc205409314"/>
      <w:r>
        <w:rPr>
          <w:sz w:val="28"/>
          <w:szCs w:val="28"/>
        </w:rPr>
        <w:lastRenderedPageBreak/>
        <w:t>Spectral data of compounds</w:t>
      </w:r>
      <w:bookmarkEnd w:id="5"/>
      <w:bookmarkEnd w:id="6"/>
      <w:bookmarkEnd w:id="7"/>
    </w:p>
    <w:p w14:paraId="1CD3D583" w14:textId="788FF6FD" w:rsidR="00F914C6" w:rsidRDefault="00000000">
      <w:pPr>
        <w:pStyle w:val="P1"/>
        <w:tabs>
          <w:tab w:val="left" w:pos="7371"/>
        </w:tabs>
        <w:spacing w:line="360" w:lineRule="auto"/>
      </w:pPr>
      <w:proofErr w:type="spellStart"/>
      <w:r>
        <w:rPr>
          <w:rFonts w:ascii="Times New Roman" w:hAnsi="Times New Roman"/>
          <w:sz w:val="24"/>
        </w:rPr>
        <w:t>Physcion</w:t>
      </w:r>
      <w:proofErr w:type="spellEnd"/>
      <w:r>
        <w:rPr>
          <w:rFonts w:ascii="Times New Roman" w:hAnsi="Times New Roman"/>
          <w:sz w:val="24"/>
        </w:rPr>
        <w:t xml:space="preserve">, yellow amorphous powder, HRESIMS </w:t>
      </w:r>
      <w:r>
        <w:rPr>
          <w:rFonts w:ascii="Times New Roman" w:hAnsi="Times New Roman"/>
          <w:i/>
          <w:sz w:val="24"/>
        </w:rPr>
        <w:t>m/z</w:t>
      </w:r>
      <w:r>
        <w:rPr>
          <w:rFonts w:ascii="Times New Roman" w:hAnsi="Times New Roman"/>
          <w:sz w:val="24"/>
        </w:rPr>
        <w:t xml:space="preserve"> calculated for C</w:t>
      </w:r>
      <w:r>
        <w:rPr>
          <w:rFonts w:ascii="Times New Roman" w:hAnsi="Times New Roman"/>
          <w:sz w:val="24"/>
          <w:vertAlign w:val="subscript"/>
        </w:rPr>
        <w:t>16</w:t>
      </w:r>
      <w:r>
        <w:rPr>
          <w:rFonts w:ascii="Times New Roman" w:hAnsi="Times New Roman"/>
          <w:sz w:val="24"/>
        </w:rPr>
        <w:t>H</w:t>
      </w:r>
      <w:r>
        <w:rPr>
          <w:rFonts w:ascii="Times New Roman" w:hAnsi="Times New Roman"/>
          <w:sz w:val="24"/>
          <w:vertAlign w:val="subscript"/>
        </w:rPr>
        <w:t>1</w:t>
      </w:r>
      <w:r>
        <w:rPr>
          <w:rFonts w:ascii="Times New Roman" w:eastAsia="宋体" w:hAnsi="Times New Roman" w:hint="eastAsia"/>
          <w:sz w:val="24"/>
          <w:vertAlign w:val="subscript"/>
          <w:lang w:eastAsia="zh-CN"/>
        </w:rPr>
        <w:t>3</w:t>
      </w:r>
      <w:r>
        <w:rPr>
          <w:rFonts w:ascii="Times New Roman" w:hAnsi="Times New Roman"/>
          <w:sz w:val="24"/>
        </w:rPr>
        <w:t>O</w:t>
      </w:r>
      <w:r>
        <w:rPr>
          <w:rFonts w:ascii="Times New Roman" w:hAnsi="Times New Roman"/>
          <w:sz w:val="24"/>
          <w:vertAlign w:val="subscript"/>
        </w:rPr>
        <w:t>5</w:t>
      </w:r>
      <w:r>
        <w:rPr>
          <w:rFonts w:ascii="Times New Roman" w:hAnsi="Times New Roman"/>
          <w:sz w:val="24"/>
        </w:rPr>
        <w:t xml:space="preserve"> 28</w:t>
      </w:r>
      <w:r>
        <w:rPr>
          <w:rFonts w:ascii="Times New Roman" w:eastAsia="宋体" w:hAnsi="Times New Roman" w:hint="eastAsia"/>
          <w:sz w:val="24"/>
          <w:lang w:eastAsia="zh-CN"/>
        </w:rPr>
        <w:t>5.0757</w:t>
      </w:r>
      <w:r>
        <w:rPr>
          <w:rFonts w:ascii="Times New Roman" w:hAnsi="Times New Roman"/>
          <w:sz w:val="24"/>
        </w:rPr>
        <w:t>, experimental 28</w:t>
      </w:r>
      <w:r>
        <w:rPr>
          <w:rFonts w:ascii="Times New Roman" w:eastAsia="宋体" w:hAnsi="Times New Roman" w:hint="eastAsia"/>
          <w:sz w:val="24"/>
          <w:lang w:eastAsia="zh-CN"/>
        </w:rPr>
        <w:t>5.0761</w:t>
      </w:r>
      <w:r>
        <w:rPr>
          <w:rFonts w:ascii="Times New Roman" w:hAnsi="Times New Roman"/>
          <w:sz w:val="24"/>
        </w:rPr>
        <w:t xml:space="preserve"> [M</w:t>
      </w:r>
      <w:r>
        <w:rPr>
          <w:rFonts w:ascii="Times New Roman" w:eastAsia="宋体" w:hAnsi="Times New Roman" w:hint="eastAsia"/>
          <w:sz w:val="24"/>
          <w:lang w:eastAsia="zh-CN"/>
        </w:rPr>
        <w:t>+</w:t>
      </w:r>
      <w:r>
        <w:rPr>
          <w:rFonts w:ascii="Times New Roman" w:hAnsi="Times New Roman"/>
          <w:sz w:val="24"/>
        </w:rPr>
        <w:t>H]</w:t>
      </w:r>
      <w:r>
        <w:rPr>
          <w:rFonts w:ascii="Times New Roman" w:hAnsi="Times New Roman"/>
          <w:sz w:val="24"/>
          <w:vertAlign w:val="superscript"/>
        </w:rPr>
        <w:t>-</w:t>
      </w:r>
      <w:r>
        <w:rPr>
          <w:rFonts w:ascii="Times New Roman" w:hAnsi="Times New Roman"/>
          <w:sz w:val="24"/>
        </w:rPr>
        <w:t xml:space="preserve">. 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>H-NMR (DMSO-</w:t>
      </w:r>
      <w:r>
        <w:rPr>
          <w:rFonts w:ascii="Times New Roman" w:hAnsi="Times New Roman"/>
          <w:i/>
          <w:sz w:val="24"/>
        </w:rPr>
        <w:t>d</w:t>
      </w:r>
      <w:r>
        <w:rPr>
          <w:rFonts w:ascii="Times New Roman" w:hAnsi="Times New Roman"/>
          <w:sz w:val="24"/>
          <w:vertAlign w:val="subscript"/>
        </w:rPr>
        <w:t>6</w:t>
      </w:r>
      <w:r>
        <w:rPr>
          <w:rFonts w:ascii="Times New Roman" w:hAnsi="Times New Roman"/>
          <w:sz w:val="24"/>
        </w:rPr>
        <w:t xml:space="preserve">, 600 MHz) </w:t>
      </w:r>
      <w:r>
        <w:rPr>
          <w:rFonts w:ascii="Times New Roman" w:hAnsi="Times New Roman"/>
          <w:i/>
          <w:sz w:val="24"/>
        </w:rPr>
        <w:t>δ</w:t>
      </w:r>
      <w:r>
        <w:rPr>
          <w:rFonts w:ascii="Times New Roman" w:hAnsi="Times New Roman"/>
          <w:sz w:val="24"/>
        </w:rPr>
        <w:t xml:space="preserve"> 2.44 (3H, s), 3.94 (3H, s), 6.90 (1H, d,</w:t>
      </w:r>
      <w:r>
        <w:rPr>
          <w:rFonts w:ascii="Times New Roman" w:hAnsi="Times New Roman"/>
          <w:i/>
          <w:sz w:val="24"/>
        </w:rPr>
        <w:t xml:space="preserve"> J</w:t>
      </w:r>
      <w:r>
        <w:rPr>
          <w:rFonts w:ascii="Times New Roman" w:hAnsi="Times New Roman"/>
          <w:sz w:val="24"/>
        </w:rPr>
        <w:t xml:space="preserve"> = 2.4 Hz), 7.21 (1H, d,</w:t>
      </w:r>
      <w:r>
        <w:rPr>
          <w:rFonts w:ascii="Times New Roman" w:hAnsi="Times New Roman"/>
          <w:i/>
          <w:sz w:val="24"/>
        </w:rPr>
        <w:t xml:space="preserve"> J</w:t>
      </w:r>
      <w:r>
        <w:rPr>
          <w:rFonts w:ascii="Times New Roman" w:hAnsi="Times New Roman"/>
          <w:sz w:val="24"/>
        </w:rPr>
        <w:t xml:space="preserve"> = 2.4 Hz), 7.22 (1H, s), 7.55 (1H, s), 11.98 (1H, s), 12.19 (1H, s)</w:t>
      </w:r>
      <w:r>
        <w:rPr>
          <w:rFonts w:ascii="Times New Roman" w:hAnsi="Times New Roman"/>
          <w:sz w:val="24"/>
          <w:lang w:eastAsia="zh-CN"/>
        </w:rPr>
        <w:t xml:space="preserve">; </w:t>
      </w:r>
      <w:r>
        <w:rPr>
          <w:rFonts w:ascii="Times New Roman" w:hAnsi="Times New Roman"/>
          <w:sz w:val="24"/>
          <w:vertAlign w:val="superscript"/>
        </w:rPr>
        <w:t>13</w:t>
      </w:r>
      <w:r>
        <w:rPr>
          <w:rFonts w:ascii="Times New Roman" w:hAnsi="Times New Roman"/>
          <w:sz w:val="24"/>
        </w:rPr>
        <w:t>C-NMR (DMSO-</w:t>
      </w:r>
      <w:r>
        <w:rPr>
          <w:rFonts w:ascii="Times New Roman" w:hAnsi="Times New Roman"/>
          <w:i/>
          <w:sz w:val="24"/>
        </w:rPr>
        <w:t>d</w:t>
      </w:r>
      <w:r>
        <w:rPr>
          <w:rFonts w:ascii="Times New Roman" w:hAnsi="Times New Roman"/>
          <w:sz w:val="24"/>
          <w:vertAlign w:val="subscript"/>
        </w:rPr>
        <w:t>6</w:t>
      </w:r>
      <w:r>
        <w:rPr>
          <w:rFonts w:ascii="Times New Roman" w:hAnsi="Times New Roman"/>
          <w:sz w:val="24"/>
        </w:rPr>
        <w:t xml:space="preserve">, 150 MHz) </w:t>
      </w:r>
      <w:r>
        <w:rPr>
          <w:rFonts w:ascii="Times New Roman" w:hAnsi="Times New Roman"/>
          <w:i/>
          <w:sz w:val="24"/>
        </w:rPr>
        <w:t>δ</w:t>
      </w:r>
      <w:r>
        <w:rPr>
          <w:rFonts w:ascii="Times New Roman" w:hAnsi="Times New Roman"/>
          <w:sz w:val="24"/>
        </w:rPr>
        <w:t xml:space="preserve"> 21.5, 56.4, 106.6, 107.7, 109.9, 113.5, 120.6, 124.3, 132.9, 134.9, 148.6, 161.5, 164.4, 166.2, 181.3, 190.0. 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 xml:space="preserve">H and </w:t>
      </w:r>
      <w:r>
        <w:rPr>
          <w:rFonts w:ascii="Times New Roman" w:hAnsi="Times New Roman"/>
          <w:sz w:val="24"/>
          <w:vertAlign w:val="superscript"/>
        </w:rPr>
        <w:t>13</w:t>
      </w:r>
      <w:r>
        <w:rPr>
          <w:rFonts w:ascii="Times New Roman" w:hAnsi="Times New Roman"/>
          <w:sz w:val="24"/>
        </w:rPr>
        <w:t>C NMR data were in good agreement with the published data</w:t>
      </w:r>
      <w:r>
        <w:rPr>
          <w:rFonts w:ascii="Times New Roman" w:eastAsia="宋体" w:hAnsi="Times New Roman" w:hint="eastAsia"/>
          <w:sz w:val="24"/>
          <w:lang w:eastAsia="zh-CN"/>
        </w:rPr>
        <w:t xml:space="preserve"> </w:t>
      </w:r>
      <w:r>
        <w:rPr>
          <w:rFonts w:ascii="Times New Roman" w:hAnsi="Times New Roman"/>
          <w:sz w:val="24"/>
        </w:rPr>
        <w:fldChar w:fldCharType="begin"/>
      </w:r>
      <w:r w:rsidR="00D7127D">
        <w:rPr>
          <w:rFonts w:ascii="Times New Roman" w:hAnsi="Times New Roman"/>
          <w:sz w:val="24"/>
        </w:rPr>
        <w:instrText xml:space="preserve"> ADDIN EN.CITE &lt;EndNote&gt;&lt;Cite&gt;&lt;Author&gt;Danielsen&lt;/Author&gt;&lt;Year&gt;1992&lt;/Year&gt;&lt;RecNum&gt;1&lt;/RecNum&gt;&lt;DisplayText&gt;[1]&lt;/DisplayText&gt;&lt;record&gt;&lt;rec-number&gt;1&lt;/rec-number&gt;&lt;foreign-keys&gt;&lt;key app="EN" db-id="s90fxwpt8zz2s3e0dvlxd0220dtf50tvef0f" timestamp="1742864334"&gt;1&lt;/key&gt;&lt;/foreign-keys&gt;&lt;ref-type name="Journal Article"&gt;17&lt;/ref-type&gt;&lt;contributors&gt;&lt;authors&gt;&lt;author&gt;Danielsen, K.&lt;/author&gt;&lt;author&gt;Aksnes, D. W.&lt;/author&gt;&lt;/authors&gt;&lt;/contributors&gt;&lt;auth-address&gt;Univ Bergen,Dept Chem,N-5007 Bergen,Norway&lt;/auth-address&gt;&lt;titles&gt;&lt;title&gt;Nmr-Study Of Some Anthraquinones From Rhubarb&lt;/title&gt;&lt;secondary-title&gt;Magnetic Resonance In Chemistry&lt;/secondary-title&gt;&lt;alt-title&gt;Magn Reson Chem&lt;/alt-title&gt;&lt;/titles&gt;&lt;periodical&gt;&lt;full-title&gt;Magnetic Resonance In Chemistry&lt;/full-title&gt;&lt;abbr-1&gt;Magn Reson Chem&lt;/abbr-1&gt;&lt;/periodical&gt;&lt;alt-periodical&gt;&lt;full-title&gt;Magnetic Resonance In Chemistry&lt;/full-title&gt;&lt;abbr-1&gt;Magn Reson Chem&lt;/abbr-1&gt;&lt;/alt-periodical&gt;&lt;pages&gt;359-360&lt;/pages&gt;&lt;volume&gt;30&lt;/volume&gt;&lt;number&gt;4&lt;/number&gt;&lt;keywords&gt;&lt;keyword&gt;h-1&lt;/keyword&gt;&lt;keyword&gt;nmr&lt;/keyword&gt;&lt;keyword&gt;c-13&lt;/keyword&gt;&lt;keyword&gt;nmr&lt;/keyword&gt;&lt;keyword&gt;anthraquinones&lt;/keyword&gt;&lt;keyword&gt;noe&lt;/keyword&gt;&lt;keyword&gt;seft&lt;/keyword&gt;&lt;keyword&gt;heteronuclear decoupling&lt;/keyword&gt;&lt;/keywords&gt;&lt;dates&gt;&lt;year&gt;1992&lt;/year&gt;&lt;pub-dates&gt;&lt;date&gt;Apr&lt;/date&gt;&lt;/pub-dates&gt;&lt;/dates&gt;&lt;isbn&gt;0749-1581&lt;/isbn&gt;&lt;accession-num&gt;WOS:A1992HN42700013&lt;/accession-num&gt;&lt;urls&gt;&lt;related-urls&gt;&lt;url&gt;&amp;lt;Go to ISI&amp;gt;://WOS:A1992HN42700013&lt;/url&gt;&lt;/related-urls&gt;&lt;/urls&gt;&lt;electronic-resource-num&gt;DOI 10.1002/mrc.1260300414&lt;/electronic-resource-num&gt;&lt;language&gt;English&lt;/language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 w:rsidR="00D7127D">
        <w:rPr>
          <w:rFonts w:ascii="Times New Roman" w:hAnsi="Times New Roman"/>
          <w:noProof/>
          <w:sz w:val="24"/>
        </w:rPr>
        <w:t>[1]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 xml:space="preserve">. </w:t>
      </w:r>
    </w:p>
    <w:p w14:paraId="05B2D1B8" w14:textId="31D37152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</w:rPr>
        <w:t xml:space="preserve">Emodin, yellow amorphous powder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RESIMS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m/z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calculated for</w:t>
      </w:r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vertAlign w:val="subscript"/>
        </w:rPr>
        <w:t>15</w:t>
      </w:r>
      <w:r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  <w:vertAlign w:val="subscript"/>
        </w:rPr>
        <w:t>9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269.0455, experimental 269.0460 [M-H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H NMR (acetone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, 600 MHz)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</w:rPr>
        <w:t>δ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2.45 (3H, s), 6.66 (1H, s), 7.11 (1H, s), 7.24 (1H, s), 7.53 (1H, s), 12.06 (1H, s), 12.16 (1H, s);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 xml:space="preserve"> 13</w:t>
      </w:r>
      <w:r>
        <w:rPr>
          <w:rFonts w:ascii="Times New Roman" w:hAnsi="Times New Roman" w:cs="Times New Roman"/>
          <w:color w:val="000000"/>
          <w:sz w:val="24"/>
          <w:szCs w:val="24"/>
        </w:rPr>
        <w:t>C NMR (acetone-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d</w:t>
      </w:r>
      <w:r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150 MHz)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δ </w:t>
      </w:r>
      <w:r>
        <w:rPr>
          <w:rFonts w:ascii="Times New Roman" w:hAnsi="Times New Roman" w:cs="Times New Roman"/>
          <w:iCs/>
          <w:sz w:val="24"/>
          <w:szCs w:val="24"/>
        </w:rPr>
        <w:t>22.0, 108.9, 109.9, 110.3, 114.5, 121.5, 124.9, 134.3, 136.6, 149.5, 163.3, 166.3, 166.8, 182.2, 191.7.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H and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 NMR data were in good agreement with the published data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D7127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95&lt;/Year&gt;&lt;RecNum&gt;2&lt;/RecNum&gt;&lt;DisplayText&gt;[2]&lt;/DisplayText&gt;&lt;record&gt;&lt;rec-number&gt;2&lt;/rec-number&gt;&lt;foreign-keys&gt;&lt;key app="EN" db-id="s90fxwpt8zz2s3e0dvlxd0220dtf50tvef0f" timestamp="1742865091"&gt;2&lt;/key&gt;&lt;/foreign-keys&gt;&lt;ref-type name="Journal Article"&gt;17&lt;/ref-type&gt;&lt;contributors&gt;&lt;authors&gt;&lt;author&gt;Cohen, P. A.&lt;/author&gt;&lt;author&gt;Towers, G. H. N.&lt;/author&gt;&lt;/authors&gt;&lt;/contributors&gt;&lt;titles&gt;&lt;title&gt;Anthraquinones And Phenanthroperylenequinones From Nephroma-Laevigatum&lt;/title&gt;&lt;secondary-title&gt;Journal Of Natural Products-Lloydia&lt;/secondary-title&gt;&lt;alt-title&gt;J Nat Products&lt;/alt-title&gt;&lt;/titles&gt;&lt;periodical&gt;&lt;full-title&gt;Journal Of Natural Products-Lloydia&lt;/full-title&gt;&lt;abbr-1&gt;J Nat Products&lt;/abbr-1&gt;&lt;/periodical&gt;&lt;alt-periodical&gt;&lt;full-title&gt;Journal Of Natural Products-Lloydia&lt;/full-title&gt;&lt;abbr-1&gt;J Nat Products&lt;/abbr-1&gt;&lt;/alt-periodical&gt;&lt;pages&gt;520-526&lt;/pages&gt;&lt;volume&gt;58&lt;/volume&gt;&lt;number&gt;4&lt;/number&gt;&lt;keywords&gt;&lt;keyword&gt;antiretroviral activity&lt;/keyword&gt;&lt;keyword&gt;hypericin&lt;/keyword&gt;&lt;keyword&gt;pseudohypericin&lt;/keyword&gt;&lt;keyword&gt;pigments&lt;/keyword&gt;&lt;keyword&gt;agents&lt;/keyword&gt;&lt;/keywords&gt;&lt;dates&gt;&lt;year&gt;1995&lt;/year&gt;&lt;pub-dates&gt;&lt;date&gt;Apr&lt;/date&gt;&lt;/pub-dates&gt;&lt;/dates&gt;&lt;isbn&gt;0163-3864&lt;/isbn&gt;&lt;accession-num&gt;WOS:A1995RC19400006&lt;/accession-num&gt;&lt;urls&gt;&lt;related-urls&gt;&lt;url&gt;&amp;lt;Go to ISI&amp;gt;://WOS:A1995RC19400006&lt;/url&gt;&lt;/related-urls&gt;&lt;/urls&gt;&lt;electronic-resource-num&gt;DOI 10.1021/np50118a006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7127D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38242C21" w14:textId="06F378E0" w:rsidR="00F914C6" w:rsidRDefault="00000000">
      <w:pPr>
        <w:spacing w:line="360" w:lineRule="auto"/>
        <w:rPr>
          <w:rStyle w:val="ae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ω-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Hydroxyemodin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231F20"/>
          <w:sz w:val="24"/>
          <w:szCs w:val="24"/>
        </w:rPr>
        <w:t>yellow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morphous powder</w:t>
      </w:r>
      <w:r w:rsidR="00E1509F">
        <w:rPr>
          <w:rFonts w:ascii="Times New Roman" w:hAnsi="Times New Roman" w:cs="Times New Roman" w:hint="eastAsia"/>
          <w:color w:val="231F20"/>
          <w:sz w:val="24"/>
          <w:szCs w:val="24"/>
        </w:rPr>
        <w:t>,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HRES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I</w:t>
      </w:r>
      <w:r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calculated for </w:t>
      </w:r>
      <w:r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9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285.0405</w:t>
      </w:r>
      <w:r>
        <w:rPr>
          <w:rFonts w:ascii="Times New Roman" w:hAnsi="Times New Roman" w:cs="Times New Roman"/>
          <w:sz w:val="24"/>
          <w:szCs w:val="24"/>
        </w:rPr>
        <w:t xml:space="preserve">, experimental </w:t>
      </w:r>
      <w:r>
        <w:rPr>
          <w:rFonts w:ascii="Times New Roman" w:hAnsi="Times New Roman" w:cs="Times New Roman" w:hint="eastAsia"/>
          <w:sz w:val="24"/>
          <w:szCs w:val="24"/>
        </w:rPr>
        <w:t>285.0406</w:t>
      </w:r>
      <w:r>
        <w:rPr>
          <w:rFonts w:ascii="Times New Roman" w:hAnsi="Times New Roman" w:cs="Times New Roman"/>
          <w:sz w:val="24"/>
          <w:szCs w:val="24"/>
        </w:rPr>
        <w:t xml:space="preserve"> [M-H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H NMR (</w:t>
      </w:r>
      <w:r>
        <w:rPr>
          <w:rFonts w:ascii="Times New Roman" w:hAnsi="Times New Roman" w:cs="Times New Roman" w:hint="eastAsia"/>
          <w:sz w:val="24"/>
          <w:szCs w:val="24"/>
        </w:rPr>
        <w:t>DMSO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, 600 MHz)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δ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>4.6</w:t>
      </w:r>
      <w:r>
        <w:rPr>
          <w:rFonts w:ascii="Times New Roman" w:hAnsi="Times New Roman" w:cs="Times New Roman" w:hint="eastAsia"/>
          <w:sz w:val="24"/>
          <w:szCs w:val="28"/>
        </w:rPr>
        <w:t>0</w:t>
      </w:r>
      <w:r>
        <w:rPr>
          <w:rFonts w:ascii="Times New Roman" w:hAnsi="Times New Roman" w:cs="Times New Roman"/>
          <w:sz w:val="24"/>
          <w:szCs w:val="28"/>
        </w:rPr>
        <w:t xml:space="preserve"> (2H, s)</w:t>
      </w:r>
      <w:r>
        <w:rPr>
          <w:rFonts w:ascii="Times New Roman" w:hAnsi="Times New Roman" w:cs="Times New Roman" w:hint="eastAsia"/>
          <w:sz w:val="24"/>
          <w:szCs w:val="28"/>
        </w:rPr>
        <w:t xml:space="preserve">, </w:t>
      </w:r>
      <w:r>
        <w:rPr>
          <w:rFonts w:ascii="Times New Roman" w:hAnsi="Times New Roman" w:cs="Times New Roman"/>
          <w:sz w:val="24"/>
          <w:szCs w:val="28"/>
        </w:rPr>
        <w:t xml:space="preserve">6.59 (1H, </w:t>
      </w:r>
      <w:r>
        <w:rPr>
          <w:rFonts w:ascii="Times New Roman" w:hAnsi="Times New Roman" w:cs="Times New Roman" w:hint="eastAsia"/>
          <w:sz w:val="24"/>
          <w:szCs w:val="28"/>
        </w:rPr>
        <w:t>s</w:t>
      </w:r>
      <w:r>
        <w:rPr>
          <w:rFonts w:ascii="Times New Roman" w:hAnsi="Times New Roman" w:cs="Times New Roman"/>
          <w:sz w:val="24"/>
          <w:szCs w:val="28"/>
        </w:rPr>
        <w:t>), 7.1</w:t>
      </w:r>
      <w:r>
        <w:rPr>
          <w:rFonts w:ascii="Times New Roman" w:hAnsi="Times New Roman" w:cs="Times New Roman" w:hint="eastAsia"/>
          <w:sz w:val="24"/>
          <w:szCs w:val="28"/>
        </w:rPr>
        <w:t>1</w:t>
      </w:r>
      <w:r>
        <w:rPr>
          <w:rFonts w:ascii="Times New Roman" w:hAnsi="Times New Roman" w:cs="Times New Roman"/>
          <w:sz w:val="24"/>
          <w:szCs w:val="28"/>
        </w:rPr>
        <w:t xml:space="preserve"> (1H, s), 7.2</w:t>
      </w:r>
      <w:r>
        <w:rPr>
          <w:rFonts w:ascii="Times New Roman" w:hAnsi="Times New Roman" w:cs="Times New Roman" w:hint="eastAsia"/>
          <w:sz w:val="24"/>
          <w:szCs w:val="28"/>
        </w:rPr>
        <w:t>3</w:t>
      </w:r>
      <w:r>
        <w:rPr>
          <w:rFonts w:ascii="Times New Roman" w:hAnsi="Times New Roman" w:cs="Times New Roman"/>
          <w:sz w:val="24"/>
          <w:szCs w:val="28"/>
        </w:rPr>
        <w:t xml:space="preserve"> (1H, </w:t>
      </w:r>
      <w:r>
        <w:rPr>
          <w:rFonts w:ascii="Times New Roman" w:hAnsi="Times New Roman" w:cs="Times New Roman" w:hint="eastAsia"/>
          <w:sz w:val="24"/>
          <w:szCs w:val="28"/>
        </w:rPr>
        <w:t>s</w:t>
      </w:r>
      <w:r>
        <w:rPr>
          <w:rFonts w:ascii="Times New Roman" w:hAnsi="Times New Roman" w:cs="Times New Roman"/>
          <w:sz w:val="24"/>
          <w:szCs w:val="28"/>
        </w:rPr>
        <w:t>), 7.6</w:t>
      </w:r>
      <w:r>
        <w:rPr>
          <w:rFonts w:ascii="Times New Roman" w:hAnsi="Times New Roman" w:cs="Times New Roman" w:hint="eastAsia"/>
          <w:sz w:val="24"/>
          <w:szCs w:val="28"/>
        </w:rPr>
        <w:t>1</w:t>
      </w:r>
      <w:r>
        <w:rPr>
          <w:rFonts w:ascii="Times New Roman" w:hAnsi="Times New Roman" w:cs="Times New Roman"/>
          <w:sz w:val="24"/>
          <w:szCs w:val="28"/>
        </w:rPr>
        <w:t xml:space="preserve"> (1H, </w:t>
      </w:r>
      <w:r>
        <w:rPr>
          <w:rFonts w:ascii="Times New Roman" w:hAnsi="Times New Roman" w:cs="Times New Roman" w:hint="eastAsia"/>
          <w:sz w:val="24"/>
          <w:szCs w:val="28"/>
        </w:rPr>
        <w:t>s</w:t>
      </w:r>
      <w:r>
        <w:rPr>
          <w:rFonts w:ascii="Times New Roman" w:hAnsi="Times New Roman" w:cs="Times New Roman"/>
          <w:sz w:val="24"/>
          <w:szCs w:val="28"/>
        </w:rPr>
        <w:t xml:space="preserve">);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 NMR (</w:t>
      </w:r>
      <w:r>
        <w:rPr>
          <w:rFonts w:ascii="Times New Roman" w:hAnsi="Times New Roman" w:cs="Times New Roman" w:hint="eastAsia"/>
          <w:sz w:val="24"/>
          <w:szCs w:val="24"/>
        </w:rPr>
        <w:t>DMSO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, 150 MHz)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δ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>62.</w:t>
      </w:r>
      <w:r>
        <w:rPr>
          <w:rFonts w:ascii="Times New Roman" w:hAnsi="Times New Roman" w:cs="Times New Roman" w:hint="eastAsia"/>
          <w:sz w:val="24"/>
          <w:szCs w:val="28"/>
        </w:rPr>
        <w:t xml:space="preserve">5, </w:t>
      </w:r>
      <w:r>
        <w:rPr>
          <w:rFonts w:ascii="Times New Roman" w:hAnsi="Times New Roman" w:cs="Times New Roman"/>
          <w:sz w:val="24"/>
          <w:szCs w:val="28"/>
        </w:rPr>
        <w:t>10</w:t>
      </w:r>
      <w:r>
        <w:rPr>
          <w:rFonts w:ascii="Times New Roman" w:hAnsi="Times New Roman" w:cs="Times New Roman" w:hint="eastAsia"/>
          <w:sz w:val="24"/>
          <w:szCs w:val="28"/>
        </w:rPr>
        <w:t xml:space="preserve">8.4, </w:t>
      </w:r>
      <w:r>
        <w:rPr>
          <w:rFonts w:ascii="Times New Roman" w:hAnsi="Times New Roman" w:cs="Times New Roman"/>
          <w:sz w:val="24"/>
          <w:szCs w:val="28"/>
        </w:rPr>
        <w:t>10</w:t>
      </w:r>
      <w:r>
        <w:rPr>
          <w:rFonts w:ascii="Times New Roman" w:hAnsi="Times New Roman" w:cs="Times New Roman" w:hint="eastAsia"/>
          <w:sz w:val="24"/>
          <w:szCs w:val="28"/>
        </w:rPr>
        <w:t xml:space="preserve">9.3, </w:t>
      </w:r>
      <w:r>
        <w:rPr>
          <w:rFonts w:ascii="Times New Roman" w:hAnsi="Times New Roman" w:cs="Times New Roman"/>
          <w:sz w:val="24"/>
          <w:szCs w:val="28"/>
        </w:rPr>
        <w:t>109.</w:t>
      </w:r>
      <w:r>
        <w:rPr>
          <w:rFonts w:ascii="Times New Roman" w:hAnsi="Times New Roman" w:cs="Times New Roman" w:hint="eastAsia"/>
          <w:sz w:val="24"/>
          <w:szCs w:val="28"/>
        </w:rPr>
        <w:t>4,</w:t>
      </w:r>
      <w:r>
        <w:rPr>
          <w:rFonts w:ascii="Times New Roman" w:hAnsi="Times New Roman" w:cs="Times New Roman"/>
          <w:sz w:val="24"/>
          <w:szCs w:val="28"/>
        </w:rPr>
        <w:t xml:space="preserve"> 114.</w:t>
      </w:r>
      <w:r>
        <w:rPr>
          <w:rFonts w:ascii="Times New Roman" w:hAnsi="Times New Roman" w:cs="Times New Roman" w:hint="eastAsia"/>
          <w:sz w:val="24"/>
          <w:szCs w:val="28"/>
        </w:rPr>
        <w:t xml:space="preserve">5, </w:t>
      </w:r>
      <w:r>
        <w:rPr>
          <w:rFonts w:ascii="Times New Roman" w:hAnsi="Times New Roman" w:cs="Times New Roman"/>
          <w:sz w:val="24"/>
          <w:szCs w:val="28"/>
        </w:rPr>
        <w:t>117.</w:t>
      </w:r>
      <w:r>
        <w:rPr>
          <w:rFonts w:ascii="Times New Roman" w:hAnsi="Times New Roman" w:cs="Times New Roman" w:hint="eastAsia"/>
          <w:sz w:val="24"/>
          <w:szCs w:val="28"/>
        </w:rPr>
        <w:t xml:space="preserve">6, </w:t>
      </w:r>
      <w:r>
        <w:rPr>
          <w:rFonts w:ascii="Times New Roman" w:hAnsi="Times New Roman" w:cs="Times New Roman"/>
          <w:sz w:val="24"/>
          <w:szCs w:val="28"/>
        </w:rPr>
        <w:t>12</w:t>
      </w:r>
      <w:r>
        <w:rPr>
          <w:rFonts w:ascii="Times New Roman" w:hAnsi="Times New Roman" w:cs="Times New Roman" w:hint="eastAsia"/>
          <w:sz w:val="24"/>
          <w:szCs w:val="28"/>
        </w:rPr>
        <w:t xml:space="preserve">1.3, </w:t>
      </w:r>
      <w:r>
        <w:rPr>
          <w:rFonts w:ascii="Times New Roman" w:hAnsi="Times New Roman" w:cs="Times New Roman"/>
          <w:sz w:val="24"/>
          <w:szCs w:val="28"/>
        </w:rPr>
        <w:t>133.</w:t>
      </w:r>
      <w:r>
        <w:rPr>
          <w:rFonts w:ascii="Times New Roman" w:hAnsi="Times New Roman" w:cs="Times New Roman" w:hint="eastAsia"/>
          <w:sz w:val="24"/>
          <w:szCs w:val="28"/>
        </w:rPr>
        <w:t xml:space="preserve">4, </w:t>
      </w:r>
      <w:r>
        <w:rPr>
          <w:rFonts w:ascii="Times New Roman" w:hAnsi="Times New Roman" w:cs="Times New Roman"/>
          <w:sz w:val="24"/>
          <w:szCs w:val="28"/>
        </w:rPr>
        <w:t>135.</w:t>
      </w:r>
      <w:r>
        <w:rPr>
          <w:rFonts w:ascii="Times New Roman" w:hAnsi="Times New Roman" w:cs="Times New Roman" w:hint="eastAsia"/>
          <w:sz w:val="24"/>
          <w:szCs w:val="28"/>
        </w:rPr>
        <w:t xml:space="preserve">6, </w:t>
      </w:r>
      <w:r>
        <w:rPr>
          <w:rFonts w:ascii="Times New Roman" w:hAnsi="Times New Roman" w:cs="Times New Roman"/>
          <w:sz w:val="24"/>
          <w:szCs w:val="28"/>
        </w:rPr>
        <w:t>15</w:t>
      </w:r>
      <w:r>
        <w:rPr>
          <w:rFonts w:ascii="Times New Roman" w:hAnsi="Times New Roman" w:cs="Times New Roman" w:hint="eastAsia"/>
          <w:sz w:val="24"/>
          <w:szCs w:val="28"/>
        </w:rPr>
        <w:t xml:space="preserve">3.3, </w:t>
      </w:r>
      <w:r>
        <w:rPr>
          <w:rFonts w:ascii="Times New Roman" w:hAnsi="Times New Roman" w:cs="Times New Roman"/>
          <w:sz w:val="24"/>
          <w:szCs w:val="28"/>
        </w:rPr>
        <w:t>16</w:t>
      </w:r>
      <w:r>
        <w:rPr>
          <w:rFonts w:ascii="Times New Roman" w:hAnsi="Times New Roman" w:cs="Times New Roman" w:hint="eastAsia"/>
          <w:sz w:val="24"/>
          <w:szCs w:val="28"/>
        </w:rPr>
        <w:t xml:space="preserve">2.0, </w:t>
      </w:r>
      <w:r>
        <w:rPr>
          <w:rFonts w:ascii="Times New Roman" w:hAnsi="Times New Roman" w:cs="Times New Roman"/>
          <w:sz w:val="24"/>
          <w:szCs w:val="28"/>
        </w:rPr>
        <w:t>16</w:t>
      </w:r>
      <w:r>
        <w:rPr>
          <w:rFonts w:ascii="Times New Roman" w:hAnsi="Times New Roman" w:cs="Times New Roman" w:hint="eastAsia"/>
          <w:sz w:val="24"/>
          <w:szCs w:val="28"/>
        </w:rPr>
        <w:t xml:space="preserve">5.0, </w:t>
      </w:r>
      <w:r>
        <w:rPr>
          <w:rFonts w:ascii="Times New Roman" w:hAnsi="Times New Roman" w:cs="Times New Roman"/>
          <w:sz w:val="24"/>
          <w:szCs w:val="28"/>
        </w:rPr>
        <w:t>16</w:t>
      </w:r>
      <w:r>
        <w:rPr>
          <w:rFonts w:ascii="Times New Roman" w:hAnsi="Times New Roman" w:cs="Times New Roman" w:hint="eastAsia"/>
          <w:sz w:val="24"/>
          <w:szCs w:val="28"/>
        </w:rPr>
        <w:t xml:space="preserve">6.2, </w:t>
      </w:r>
      <w:r>
        <w:rPr>
          <w:rFonts w:ascii="Times New Roman" w:hAnsi="Times New Roman" w:cs="Times New Roman"/>
          <w:sz w:val="24"/>
          <w:szCs w:val="28"/>
        </w:rPr>
        <w:t>181.</w:t>
      </w:r>
      <w:r>
        <w:rPr>
          <w:rFonts w:ascii="Times New Roman" w:hAnsi="Times New Roman" w:cs="Times New Roman" w:hint="eastAsia"/>
          <w:sz w:val="24"/>
          <w:szCs w:val="28"/>
        </w:rPr>
        <w:t xml:space="preserve">8, </w:t>
      </w:r>
      <w:r>
        <w:rPr>
          <w:rFonts w:ascii="Times New Roman" w:hAnsi="Times New Roman" w:cs="Times New Roman"/>
          <w:sz w:val="24"/>
          <w:szCs w:val="28"/>
        </w:rPr>
        <w:t>1</w:t>
      </w:r>
      <w:r>
        <w:rPr>
          <w:rFonts w:ascii="Times New Roman" w:hAnsi="Times New Roman" w:cs="Times New Roman" w:hint="eastAsia"/>
          <w:sz w:val="24"/>
          <w:szCs w:val="28"/>
        </w:rPr>
        <w:t>90.2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 and 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color w:val="000000"/>
          <w:sz w:val="24"/>
          <w:szCs w:val="24"/>
        </w:rPr>
        <w:t>C NMR data were in good agreement with the published data</w:t>
      </w:r>
      <w:r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EBDAEE0" w14:textId="02686060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llacinol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231F20"/>
          <w:sz w:val="24"/>
          <w:szCs w:val="24"/>
        </w:rPr>
        <w:t>yellow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needle crystal</w:t>
      </w:r>
      <w:r w:rsidR="00E1509F">
        <w:rPr>
          <w:rFonts w:ascii="Times New Roman" w:hAnsi="Times New Roman" w:cs="Times New Roman" w:hint="eastAsia"/>
          <w:color w:val="231F20"/>
          <w:sz w:val="24"/>
          <w:szCs w:val="24"/>
        </w:rPr>
        <w:t>,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HRES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I</w:t>
      </w:r>
      <w:r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calculated for </w:t>
      </w:r>
      <w:r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  <w:vertAlign w:val="subscript"/>
        </w:rPr>
        <w:t>16</w:t>
      </w:r>
      <w:r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3</w:t>
      </w:r>
      <w:r>
        <w:rPr>
          <w:rFonts w:ascii="Times New Roman" w:hAnsi="Times New Roman" w:cs="Times New Roman" w:hint="eastAsia"/>
          <w:sz w:val="24"/>
          <w:szCs w:val="24"/>
        </w:rPr>
        <w:t>01.0707</w:t>
      </w:r>
      <w:r>
        <w:rPr>
          <w:rFonts w:ascii="Times New Roman" w:hAnsi="Times New Roman" w:cs="Times New Roman"/>
          <w:sz w:val="24"/>
          <w:szCs w:val="24"/>
        </w:rPr>
        <w:t>, experimental 3</w:t>
      </w:r>
      <w:r>
        <w:rPr>
          <w:rFonts w:ascii="Times New Roman" w:hAnsi="Times New Roman" w:cs="Times New Roman" w:hint="eastAsia"/>
          <w:sz w:val="24"/>
          <w:szCs w:val="24"/>
        </w:rPr>
        <w:t>01.0703</w:t>
      </w:r>
      <w:r>
        <w:rPr>
          <w:rFonts w:ascii="Times New Roman" w:hAnsi="Times New Roman" w:cs="Times New Roman"/>
          <w:sz w:val="24"/>
          <w:szCs w:val="24"/>
        </w:rPr>
        <w:t xml:space="preserve"> [M</w:t>
      </w:r>
      <w:r>
        <w:rPr>
          <w:rFonts w:ascii="Times New Roman" w:hAnsi="Times New Roman" w:cs="Times New Roman" w:hint="eastAsia"/>
          <w:sz w:val="24"/>
          <w:szCs w:val="24"/>
        </w:rPr>
        <w:t>+</w:t>
      </w:r>
      <w:r>
        <w:rPr>
          <w:rFonts w:ascii="Times New Roman" w:hAnsi="Times New Roman" w:cs="Times New Roman"/>
          <w:sz w:val="24"/>
          <w:szCs w:val="24"/>
        </w:rPr>
        <w:t>H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H NMR (</w:t>
      </w:r>
      <w:r>
        <w:rPr>
          <w:rFonts w:ascii="Times New Roman" w:hAnsi="Times New Roman" w:cs="Times New Roman" w:hint="eastAsia"/>
          <w:sz w:val="24"/>
          <w:szCs w:val="24"/>
        </w:rPr>
        <w:t>DMSO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, 600 MHz)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δ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3.92(3H, s),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>4.60(2H, s)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, 6.85(1H, s), 7.15(1H, s), 7.25(1H, s), 7.64(1H, s), 11.99(1H, s), 12.15(1H, s);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>C NMR (</w:t>
      </w:r>
      <w:r>
        <w:rPr>
          <w:rFonts w:ascii="Times New Roman" w:hAnsi="Times New Roman" w:cs="Times New Roman" w:hint="eastAsia"/>
          <w:sz w:val="24"/>
          <w:szCs w:val="24"/>
        </w:rPr>
        <w:t>DMSO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>, 150 MHz)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δ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56.4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61.9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06.5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07.5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09.8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14.0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17.1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20.8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32.8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34.7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53.0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61.4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64.3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66.0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81.1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color w:val="000000" w:themeColor="text1"/>
          <w:sz w:val="24"/>
          <w:szCs w:val="24"/>
        </w:rPr>
        <w:t>189.9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 and </w:t>
      </w:r>
      <w:r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color w:val="000000"/>
          <w:sz w:val="24"/>
          <w:szCs w:val="24"/>
        </w:rPr>
        <w:t>C NMR data were in good agreement with the published data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7127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Wang&lt;/Author&gt;&lt;Year&gt;2007&lt;/Year&gt;&lt;RecNum&gt;3&lt;/RecNum&gt;&lt;DisplayText&gt;[3]&lt;/DisplayText&gt;&lt;record&gt;&lt;rec-number&gt;3&lt;/rec-number&gt;&lt;foreign-keys&gt;&lt;key app="EN" db-id="s90fxwpt8zz2s3e0dvlxd0220dtf50tvef0f" timestamp="1742866265"&gt;3&lt;/key&gt;&lt;/foreign-keys&gt;&lt;ref-type name="Journal Article"&gt;17&lt;/ref-type&gt;&lt;contributors&gt;&lt;authors&gt;&lt;author&gt;Wang, W. L.&lt;/author&gt;&lt;author&gt;Zhu, T. J.&lt;/author&gt;&lt;author&gt;Tao, H. W.&lt;/author&gt;&lt;author&gt;Lu, Z. Y.&lt;/author&gt;&lt;author&gt;Fang, Y. C.&lt;/author&gt;&lt;author&gt;Gu, Q. Q.&lt;/author&gt;&lt;author&gt;Zhu, W. M.&lt;/author&gt;&lt;/authors&gt;&lt;/contributors&gt;&lt;auth-address&gt;Ocean Univ China, Chinese Minist Educ, Key Lab Marine Drugs, Sch Med &amp;amp; Pharm, Qingdao 266003, Peoples R China&lt;/auth-address&gt;&lt;titles&gt;&lt;title&gt;Two new cytotoxic quinone type compounds from the halotolerant fungus&lt;/title&gt;&lt;secondary-title&gt;Journal Of Antibiotics&lt;/secondary-title&gt;&lt;alt-title&gt;J Antibiot&lt;/alt-title&gt;&lt;/titles&gt;&lt;periodical&gt;&lt;full-title&gt;Journal Of Antibiotics&lt;/full-title&gt;&lt;abbr-1&gt;J Antibiot&lt;/abbr-1&gt;&lt;/periodical&gt;&lt;alt-periodical&gt;&lt;full-title&gt;Journal Of Antibiotics&lt;/full-title&gt;&lt;abbr-1&gt;J Antibiot&lt;/abbr-1&gt;&lt;/alt-periodical&gt;&lt;pages&gt;603-607&lt;/pages&gt;&lt;volume&gt;60&lt;/volume&gt;&lt;number&gt;10&lt;/number&gt;&lt;keywords&gt;&lt;keyword&gt;variecolorquinone&lt;/keyword&gt;&lt;keyword&gt;cytotoxic&lt;/keyword&gt;&lt;keyword&gt;metabolite&lt;/keyword&gt;&lt;keyword&gt;quinone&lt;/keyword&gt;&lt;keyword&gt;halotolerant fungi&lt;/keyword&gt;&lt;keyword&gt;bisorbicillinoids&lt;/keyword&gt;&lt;keyword&gt;anthraquinones&lt;/keyword&gt;&lt;keyword&gt;derivatives&lt;/keyword&gt;&lt;keyword&gt;skeleton&lt;/keyword&gt;&lt;/keywords&gt;&lt;dates&gt;&lt;year&gt;2007&lt;/year&gt;&lt;pub-dates&gt;&lt;date&gt;Oct&lt;/date&gt;&lt;/pub-dates&gt;&lt;/dates&gt;&lt;isbn&gt;0021-8820&lt;/isbn&gt;&lt;accession-num&gt;WOS:000250537000001&lt;/accession-num&gt;&lt;urls&gt;&lt;related-urls&gt;&lt;url&gt;&amp;lt;Go to ISI&amp;gt;://WOS:000250537000001&lt;/url&gt;&lt;/related-urls&gt;&lt;/urls&gt;&lt;electronic-resource-num&gt;DOI 10.1038/ja.2007.77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7127D">
        <w:rPr>
          <w:rFonts w:ascii="Times New Roman" w:hAnsi="Times New Roman" w:cs="Times New Roman"/>
          <w:noProof/>
          <w:color w:val="000000"/>
          <w:sz w:val="24"/>
          <w:szCs w:val="24"/>
        </w:rPr>
        <w:t>[3]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  <w:bookmarkStart w:id="8" w:name="_ENREF_4"/>
    </w:p>
    <w:bookmarkEnd w:id="8"/>
    <w:p w14:paraId="2DEAACC1" w14:textId="77777777" w:rsidR="00F914C6" w:rsidRDefault="00F914C6">
      <w:pPr>
        <w:jc w:val="center"/>
      </w:pPr>
    </w:p>
    <w:p w14:paraId="1EF238BD" w14:textId="77777777" w:rsidR="00F914C6" w:rsidRDefault="00F914C6">
      <w:pPr>
        <w:sectPr w:rsidR="00F914C6">
          <w:footerReference w:type="default" r:id="rId9"/>
          <w:pgSz w:w="11906" w:h="16838"/>
          <w:pgMar w:top="1440" w:right="1800" w:bottom="1440" w:left="1800" w:header="851" w:footer="992" w:gutter="0"/>
          <w:lnNumType w:countBy="1" w:restart="continuous"/>
          <w:pgNumType w:start="1"/>
          <w:cols w:space="425"/>
          <w:docGrid w:type="lines" w:linePitch="312"/>
        </w:sectPr>
      </w:pPr>
    </w:p>
    <w:p w14:paraId="4D776F38" w14:textId="77777777" w:rsidR="00F914C6" w:rsidRDefault="00000000">
      <w:pPr>
        <w:pStyle w:val="1"/>
        <w:jc w:val="left"/>
        <w:rPr>
          <w:rFonts w:eastAsiaTheme="minorEastAsia"/>
          <w:sz w:val="28"/>
          <w:szCs w:val="28"/>
          <w:lang w:eastAsia="zh-CN"/>
        </w:rPr>
      </w:pPr>
      <w:bookmarkStart w:id="9" w:name="_Toc101854967"/>
      <w:bookmarkStart w:id="10" w:name="_Toc111222055"/>
      <w:bookmarkStart w:id="11" w:name="_Toc510127849"/>
      <w:bookmarkStart w:id="12" w:name="_Toc104927541"/>
      <w:bookmarkStart w:id="13" w:name="_Toc104927545"/>
      <w:bookmarkStart w:id="14" w:name="_Toc23572"/>
      <w:bookmarkStart w:id="15" w:name="_Toc111222056"/>
      <w:bookmarkStart w:id="16" w:name="_Toc205409315"/>
      <w:r>
        <w:rPr>
          <w:sz w:val="28"/>
          <w:szCs w:val="28"/>
        </w:rPr>
        <w:lastRenderedPageBreak/>
        <w:t>Supporting Tables</w:t>
      </w:r>
      <w:bookmarkEnd w:id="9"/>
      <w:bookmarkEnd w:id="10"/>
      <w:bookmarkEnd w:id="11"/>
      <w:bookmarkEnd w:id="12"/>
      <w:bookmarkEnd w:id="16"/>
    </w:p>
    <w:p w14:paraId="6A712CEE" w14:textId="1E2F5A28" w:rsidR="008F1931" w:rsidRDefault="008F1931" w:rsidP="002E2E77">
      <w:pPr>
        <w:pStyle w:val="2"/>
      </w:pPr>
      <w:bookmarkStart w:id="17" w:name="_Toc205409316"/>
      <w:r>
        <w:rPr>
          <w:rFonts w:hint="eastAsia"/>
        </w:rPr>
        <w:t xml:space="preserve">Table S1 </w:t>
      </w:r>
      <w:r w:rsidR="00447580">
        <w:rPr>
          <w:rFonts w:hint="eastAsia"/>
        </w:rPr>
        <w:t xml:space="preserve">DNA and </w:t>
      </w:r>
      <w:r w:rsidR="00C10046">
        <w:rPr>
          <w:rFonts w:hint="eastAsia"/>
        </w:rPr>
        <w:t>p</w:t>
      </w:r>
      <w:r w:rsidR="00447580">
        <w:rPr>
          <w:rFonts w:hint="eastAsia"/>
        </w:rPr>
        <w:t xml:space="preserve">rotein </w:t>
      </w:r>
      <w:r w:rsidR="00C10046">
        <w:rPr>
          <w:rFonts w:hint="eastAsia"/>
        </w:rPr>
        <w:t>s</w:t>
      </w:r>
      <w:r>
        <w:rPr>
          <w:rFonts w:hint="eastAsia"/>
        </w:rPr>
        <w:t>equences of CYP-H6231 and CPR-H10273</w:t>
      </w:r>
      <w:bookmarkEnd w:id="17"/>
    </w:p>
    <w:tbl>
      <w:tblPr>
        <w:tblStyle w:val="af1"/>
        <w:tblW w:w="0" w:type="auto"/>
        <w:tblBorders>
          <w:top w:val="thinThickMediumGap" w:sz="12" w:space="0" w:color="auto"/>
          <w:left w:val="none" w:sz="0" w:space="0" w:color="auto"/>
          <w:bottom w:val="thickThinMediumGap" w:sz="12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8F1931" w14:paraId="4A0BE880" w14:textId="77777777" w:rsidTr="002E2E77">
        <w:tc>
          <w:tcPr>
            <w:tcW w:w="8296" w:type="dxa"/>
          </w:tcPr>
          <w:p w14:paraId="6E927D22" w14:textId="77777777" w:rsidR="008F1931" w:rsidRPr="002E2E77" w:rsidRDefault="008F1931" w:rsidP="002E2E77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2E2E77">
              <w:rPr>
                <w:rFonts w:ascii="Times New Roman" w:hAnsi="Times New Roman" w:cs="Times New Roman"/>
                <w:b/>
                <w:bCs/>
              </w:rPr>
              <w:t>CYP-H6231</w:t>
            </w:r>
            <w:r w:rsidR="00A82DFB" w:rsidRPr="002E2E77">
              <w:rPr>
                <w:rFonts w:ascii="Times New Roman" w:hAnsi="Times New Roman" w:cs="Times New Roman"/>
                <w:b/>
                <w:bCs/>
              </w:rPr>
              <w:t xml:space="preserve"> DNA sequence</w:t>
            </w:r>
          </w:p>
          <w:p w14:paraId="354C4550" w14:textId="6D27B9FA" w:rsidR="00A82DFB" w:rsidRPr="002E2E77" w:rsidRDefault="00A82DFB" w:rsidP="002E2E7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E2E77">
              <w:rPr>
                <w:rFonts w:ascii="Times New Roman" w:hAnsi="Times New Roman" w:cs="Times New Roman"/>
              </w:rPr>
              <w:t>ATGGGTTTTCTAACGCTCTTCCAGTCCATTTCTCTTGTTCTCTTTCTAGTGAGTTATCCAGCTCGACCTATTCTGCGATTACCTGCTGAGCACCATACTAGAGACTGCTATATCGGAGATTCAACGGCCCCCTTGCACATCTTCCCGGCCCCGAGATCTCCAGATGGACAGGCCTCCTCAGTACGATCTACTGGTTCCGCGGGCAGAAGCCCAACTACGTCCACTATCTCCATGAGAAATACGGTATGCGAGCGACAGCCGTCAAGGCGTACCATGCTAGCTACTAATGCCCCCGGATAAAGGCCCCATAGTCCGCGTCACCCCCGAAGAAGTCGACATCTGCGATATCACCGCCGCAAAGGAAATCCACAAGACGGGCGGCCGGTTCCTCAAGTCCAACTTCTACCATGCGTTGGCGCCGCCCAACACGGAGAGCATCTTCTCCACGACCGATCCGGCCTTCCATTCCGCACATCGGCGTCTCCTCGCCACGCCCATCTCGGATTCGTCGCTGACGGGCTTTGAGCAGGTTATCGCGGGGAAAGTGCACCTGGCGGTGCGCCGGATGGGTGAGGAGATGCGCTCCCGCGGCGCGATGGACGTCTTCAAGTGGTGGCTGTTCATGGCCACGGACGTCATCGGGGAGCTGAGCTTTGGTGAGTCCTTTCGTATGCTGGAGTCTGGGCAGGTAAGACACACATACACACACAACAGCTCCGGGCCAGCTGATCGCATCCGTCGCATAGAAAAACCAATACATCCTCGACCTCGAGCAGATATCCTCGTTGGCACCGGTGCGCACGACGTTCCCGTCGCTCGTGCGGCTCGGCTCCCTCCTGCCTCTGCCTGTCTTCCAGCGGGTCGCGGCGGCGGGCCAGCGGCTCATCGACTACGCGCAGCAGTCGATCGACCGGTACGCCCGTCTCGTGGAGCGGTCGGGGGTGAGCGCGCCGCCGCCGACGCTGTTCACGAAGCTGTACAACGCGGGCAAGGATGGCCTGTCTACGACGGATATCCGGAACGAAGCGCGGGCGTACATCGTTGCCGGGAGCGACACCACCGCAATCAGTTTGACGTATCTTGTCTATGCGGTGTGTCGGGACGAGAGGGTCCACGCGAGGCTTGTCGATGAGGTGGCCGCTCTGCCTGAGGATTTTGACGATAGGATGATGCGCGAGCTGCCCTATCTTAACTGGGTGATTAACGAGGCTTTGCGATTGTATACGGCCGTCCCGTTTGGTCTGCCGAGGGCTGTTCCGGCTGAGGGAGCCGAGTTTTTGGGATACCGGCTTCCTGGCGGGGTGATCGTTTCAACGCAATCGTACAGTCTTCATCGGGATGGAGAGATATTTCCCGAGCCG</w:t>
            </w:r>
            <w:r w:rsidRPr="002E2E77">
              <w:rPr>
                <w:rFonts w:ascii="Times New Roman" w:hAnsi="Times New Roman" w:cs="Times New Roman"/>
              </w:rPr>
              <w:lastRenderedPageBreak/>
              <w:t>GACAGGTGAGTGTTCGTCCTGTTGTCTGAGTCTGTAGCTGGTTGCTCATGGAACAAGATTCTACCCGGAGCGCTGGGAAACGGTCACCAAGGAAATGAAAGAAGCGTCTATGCCGTTCGGGAAAGGGGCACGCGGTATGTATCCTCCAGGCGCTTGGGACCTAGACGTTGTCTCATTGTATGCTGTCTCTAGCTTGTATTGGGATCCATCTAGCCCGTAGGGAACTGCGTCTGGCAACGGTGCTGTTCTTCCGCGCTTTCCCGCAAGCAAGGATATCGACTAGAGAAGGGATGGGCGAGGACGATATGGAGATGAAGAGCTTCTTTCTTATGGCGCCCAAGGGGCATCGCTGCCTTATAGAGGCGTAG</w:t>
            </w:r>
          </w:p>
        </w:tc>
      </w:tr>
      <w:tr w:rsidR="008F1931" w14:paraId="3DEF7B5F" w14:textId="77777777" w:rsidTr="002E2E77">
        <w:tc>
          <w:tcPr>
            <w:tcW w:w="8296" w:type="dxa"/>
          </w:tcPr>
          <w:p w14:paraId="27375310" w14:textId="66735D22" w:rsidR="00A82DFB" w:rsidRPr="002E2E77" w:rsidRDefault="00A82DFB" w:rsidP="002E2E77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2E2E77">
              <w:rPr>
                <w:rFonts w:ascii="Times New Roman" w:hAnsi="Times New Roman" w:cs="Times New Roman"/>
                <w:b/>
                <w:bCs/>
              </w:rPr>
              <w:t>CYP-H6231 Protein sequence</w:t>
            </w:r>
          </w:p>
          <w:p w14:paraId="45E3598E" w14:textId="25163DFC" w:rsidR="008F1931" w:rsidRPr="002E2E77" w:rsidRDefault="00A82DFB" w:rsidP="002E2E7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E2E77">
              <w:rPr>
                <w:rFonts w:ascii="Times New Roman" w:hAnsi="Times New Roman" w:cs="Times New Roman"/>
              </w:rPr>
              <w:t>MGFLTLFQSISLVLFLRLLYRRFNGPLAHLPGPEISRWTGLLSTIYWFRGQKPNYVHYLHEKYGPIVRVTPEEVDICDITAAKEIHKTGGRFLKSNFYHALAPPNTESIFSTTDPAFHSAHRRLLATPISDSSLTGFEQVIAGKVHLAVRRMGEEMRSRGAMDVFKWWLFMATDVIGELSFGESFRMLESGQKNQYILDLEQISSLAPVRTTFPSLVRLGSLLPLPVFQRVAAAGQRLIDYAQQSIDRYARLVERSGVSAPPPTLFTKLYNAGKDGLSTTDIRNEARAYIVAGSDTTAISLTYLVYAVCRDERVHARLVDEVAALPEDFDDRMMRELPYLNWVINEALRLYTAVPFGLPRAVPAEGAEFLGYRLPGGVIVSTQSYSLHRDGEIFPEPDRFYPERWETVTKEMKEASMPFGKGARACIGIHLARRELRLATVLFFRAFPQARISTREGMGEDDMEMKSFFLMAPKGHRCLIEA</w:t>
            </w:r>
          </w:p>
        </w:tc>
      </w:tr>
      <w:tr w:rsidR="008F1931" w14:paraId="2BC14E3E" w14:textId="77777777" w:rsidTr="002E2E77">
        <w:tc>
          <w:tcPr>
            <w:tcW w:w="8296" w:type="dxa"/>
          </w:tcPr>
          <w:p w14:paraId="3616383F" w14:textId="60FB959E" w:rsidR="008F1931" w:rsidRPr="002E2E77" w:rsidRDefault="00A82DFB" w:rsidP="002E2E77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2E2E77">
              <w:rPr>
                <w:rFonts w:ascii="Times New Roman" w:hAnsi="Times New Roman" w:cs="Times New Roman"/>
                <w:b/>
                <w:bCs/>
              </w:rPr>
              <w:t>CPR-H10273 DNA sequence</w:t>
            </w:r>
          </w:p>
          <w:p w14:paraId="275CBCBC" w14:textId="5FEEEDF1" w:rsidR="00A82DFB" w:rsidRPr="002E2E77" w:rsidRDefault="00CF41A3" w:rsidP="002E2E7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E2E77">
              <w:rPr>
                <w:rFonts w:ascii="Times New Roman" w:hAnsi="Times New Roman" w:cs="Times New Roman"/>
              </w:rPr>
              <w:t>ATGGCTCAACTCGACACTCTCGACCTGGTGGTCCTGGTGGTGCTTTTGGTGGGTAGCGCCGCCTACTTCACCAAGGGCACCTACTGGGCCGTTCCCAAGGACCCGTATGCCGCCTCCGGTCCCGCCATGAATGGTGGTGCCAAGGCGGGCAAATCCAGGGACATCATTGAGAAAATGGAAGAGACTGGCAAGAACTGTGTGATTTTCTACGGCTCGCAGACCGGTACCGCCGAGGATTATGCGTCGCGCCTGGCCAAGGAAGGCTCCCAGCGTTTCGGCCTCAAGACCATGGTCGCAGATCTGGAAGACTACGATTATGAGAACCTGGACAAGTTCCCCGAGGACAAGGTTGCCTTCTTCGTCATGGCCACCTATGGTGAGGGTGAACCCACCGACAACGCCGTCGAGTTCTACCAGTTCATCTCGGGTGAGGACGTCGCGTTCGAGAGCGGCGCCTCCGCCGACGACAAGCCCCTGTCCTCCCTCAAGTATGTCACTTTCGGTCTCGGTAACAACACCTATGAGCACTATCAGGCTATGGTTCGCAATCTGGATGCCGCTCTCACCAAGCTGGGTGCGCAGCGCATTGGAGATGCTGGTGAAGGCGATGACGGCGCTGG</w:t>
            </w:r>
            <w:r w:rsidRPr="002E2E77">
              <w:rPr>
                <w:rFonts w:ascii="Times New Roman" w:hAnsi="Times New Roman" w:cs="Times New Roman"/>
              </w:rPr>
              <w:lastRenderedPageBreak/>
              <w:t>CACCATGGAAGAAGATTTCCTGGCCTGGAAAGAGCCCATGTGGACCGCCCTGTCCGAGGCCATGAACCTTCAGGAGCGCGAGGCCGTCTATGAACCGGTGTTCTCGGTCACGGAAGATGAATCCCTGTCCCCCGAAGACGAGGCCGTCTACCTCGGTGAGCCGACCAAGGGTCATCGTGACGGCACCCCCAGTGGCCCGTATTCCGCTCACAACCCCTTCATCGCCCCCATCGTCGAGTCTCGTGAACTATTCAACGTCAAGGACCGTAACTGTCTGCACATGGAGATCAGCATCGCTGGTAGCAACCTTTCTTACCAGACTGGTGATCACATCGCGATTTGGCCCACGAACGCTGGTGCCGAGGTGGACCGGTTCCTCCAGGTGTTTGGTCTTGAGAACAAGCGTCATTCCGTCATCAACGTCAAGGGTATCGATGTGACCGCCAAGGTTCCCATTCCGACTCCCACCACTTATGATGCTGCTGTTCGCTACTACATGGAAATCGCTGCGCCCGTCTCCCGTCAGTTTGTGGCTACCCTGGCTGCGTTTGCTCCCGATGAGGAGACCAAGGCGGAAATCGTGCGTTTGGGTAGCGACAAGGACTACTTCCACGAGAAAATCAGCAACCAGTGCTTCACCATCGCTCAGGCTCTTCAGAGTGTCACCTCCAAGCCCTTCTCGGCTGTCCCGTTCTCTCTGCTTATCGAGGGTCTCAATAAGCTCCAGCCCCGTTACTACTCCATCTCTTCCTCCTCCATGGTCCAGAAGGATAAGATCAGCATTACTGCCGTCGTGGAATCCACTCGCTTGCCTGGTGCCGCCCACCTTGTCAAGGGTGTCACGACCAACTATCTCCTTGCCCTGAAGCAAAAGCAGAATGGCGATCCGTCTCCCGACCCTCACGGCTTAACTTATACTATCACTGGGCCCCGTAACAAGTACGACGGAATCCACGTTCCCGTTCACGTCCGCCACTCCAATTTCAAGCTCCCCTCTGATCCCTCTCGGCCCATTATCATGGTTGGCCCTGGTACCGGTGTGGCTCCCTTCCGCGGATTCATCCAGGAGCGTGCCGCCTTGGCCGCCAAGGGTGAGAACGTCGGTCCCACCGTGTTGTTCTTTGGATGCCGCAAGCGCGATGAGGACTTTATGTACGCAGATGAATTCAAGACCTACCAGGAACAGCTTGGGGACAAACTTCAGATCATTACTGCGTTTTCTCGTGAAACCTCCCAGAAGGTGTATGTTCAGCACAGACTGCGTGAACACTCCGATCTGGTGAGCAGCCTCCTGAAGCAGAAGGCTAACTTTTACGTCTGCGGTGACGCCGCCAACATGGCGCGTGAAGTCAACCTTGTGCTTGGCCAGATCATCGCGCAACAGCGTGGTCTCCCGGCTGAACGGGCCGAGGAAATGGTGAAGCACATGCGCAGCAGCGGCAGCTACCAGGAGGACGTGTGGTCATGA</w:t>
            </w:r>
          </w:p>
        </w:tc>
      </w:tr>
      <w:tr w:rsidR="008F1931" w14:paraId="7B115F09" w14:textId="77777777" w:rsidTr="002E2E77">
        <w:tc>
          <w:tcPr>
            <w:tcW w:w="8296" w:type="dxa"/>
          </w:tcPr>
          <w:p w14:paraId="34039792" w14:textId="71F8AE45" w:rsidR="00CF41A3" w:rsidRPr="002E2E77" w:rsidRDefault="00CF41A3" w:rsidP="002E2E77">
            <w:pPr>
              <w:spacing w:line="360" w:lineRule="auto"/>
              <w:rPr>
                <w:rFonts w:ascii="Times New Roman" w:hAnsi="Times New Roman" w:cs="Times New Roman"/>
                <w:b/>
                <w:bCs/>
              </w:rPr>
            </w:pPr>
            <w:r w:rsidRPr="002E2E77">
              <w:rPr>
                <w:rFonts w:ascii="Times New Roman" w:hAnsi="Times New Roman" w:cs="Times New Roman"/>
                <w:b/>
                <w:bCs/>
              </w:rPr>
              <w:t>CPR-H10273 Protein sequence</w:t>
            </w:r>
          </w:p>
          <w:p w14:paraId="31E3611D" w14:textId="50542E4D" w:rsidR="008F1931" w:rsidRPr="002E2E77" w:rsidRDefault="00CF41A3" w:rsidP="002E2E7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E2E77">
              <w:rPr>
                <w:rFonts w:ascii="Times New Roman" w:hAnsi="Times New Roman" w:cs="Times New Roman"/>
              </w:rPr>
              <w:t>MAQLDTLDLVVLVVLLVGSAAYFTKGTYWAVPKDPYAASGPAMNGGAKAGKSRDIIEKMEETGKNCVIFYGSQTGTAEDYASRLAKEGSQRFGLKTMVADLEDYDYENLDKFPEDK</w:t>
            </w:r>
            <w:r w:rsidRPr="002E2E77">
              <w:rPr>
                <w:rFonts w:ascii="Times New Roman" w:hAnsi="Times New Roman" w:cs="Times New Roman"/>
              </w:rPr>
              <w:lastRenderedPageBreak/>
              <w:t>VAFFVMATYGEGEPTDNAVEFYQFISGEDVAFESGASADDKPLSSLKYVTFGLGNNTYEHYQAMVRNLDAALTKLGAQRIGDAGEGDDGAGTMEEDFLAWKEPMWTALSEAMNLQEREAVYEPVFSVTEDESLSPEDEAVYLGEPTKGHRDGTPSGPYSAHNPFIAPIVESRELFNVKDRNCLHMEISIAGSNLSYQTGDHIAIWPTNAGAEVDRFLQVFGLENKRHSVINVKGIDVTAKVPIPTPTTYDAAVRYYMEIAAPVSRQFVATLAAFAPDEETKAEIVRLGSDKDYFHEKISNQCFTIAQALQSVTSKPFSAVPFSLLIEGLNKLQPRYYSISSSSMVQKDKISITAVVESTRLPGAAHLVKGVTTNYLLALKQKQNGDPSPDPHGLTYTITGPRNKYDGIHVPVHVRHSNFKLPSDPSRPIIMVGPGTGVAPFRGFIQERAALAAKGENVGPTVLFFGCRKRDEDFMYADEFKTYQEQLGDKLQIITAFSRETSQKVYVQHRLREHSDLVSSLLKQKANFYVCGDAANMAREVNLVLGQIIAQQRGLPAERAEEMVKHMRSSGSYQEDVWS</w:t>
            </w:r>
          </w:p>
        </w:tc>
      </w:tr>
    </w:tbl>
    <w:p w14:paraId="1CE14114" w14:textId="4748B626" w:rsidR="00D13F82" w:rsidRDefault="00D13F82" w:rsidP="008F1931"/>
    <w:p w14:paraId="4B809B8F" w14:textId="77777777" w:rsidR="00D13F82" w:rsidRDefault="00D13F82">
      <w:pPr>
        <w:widowControl/>
        <w:jc w:val="left"/>
      </w:pPr>
      <w:r>
        <w:br w:type="page"/>
      </w:r>
    </w:p>
    <w:p w14:paraId="15DABF02" w14:textId="1FA41399" w:rsidR="00EA7B23" w:rsidRDefault="00EA7B23" w:rsidP="00EA7B23">
      <w:pPr>
        <w:pStyle w:val="2"/>
      </w:pPr>
      <w:bookmarkStart w:id="18" w:name="_Toc205409317"/>
      <w:r>
        <w:lastRenderedPageBreak/>
        <w:t>Table S</w:t>
      </w:r>
      <w:r>
        <w:rPr>
          <w:rFonts w:hint="eastAsia"/>
        </w:rPr>
        <w:t>2</w:t>
      </w:r>
      <w:r>
        <w:t>. Strains constructed and used in this study</w:t>
      </w:r>
      <w:bookmarkEnd w:id="18"/>
    </w:p>
    <w:tbl>
      <w:tblPr>
        <w:tblW w:w="8385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34"/>
        <w:gridCol w:w="5206"/>
        <w:gridCol w:w="1445"/>
      </w:tblGrid>
      <w:tr w:rsidR="00EA7B23" w14:paraId="496D915E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3DE7CFB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A. </w:t>
            </w:r>
            <w:proofErr w:type="spell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terreus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strains</w:t>
            </w:r>
          </w:p>
        </w:tc>
        <w:tc>
          <w:tcPr>
            <w:tcW w:w="5206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96D6714" w14:textId="77777777" w:rsidR="00EA7B23" w:rsidRDefault="00EA7B23" w:rsidP="00B67682">
            <w:pPr>
              <w:ind w:firstLineChars="200" w:firstLine="32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Genotype or characteristics</w:t>
            </w:r>
          </w:p>
        </w:tc>
        <w:tc>
          <w:tcPr>
            <w:tcW w:w="1445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5181F17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Reference</w:t>
            </w:r>
          </w:p>
        </w:tc>
      </w:tr>
      <w:tr w:rsidR="00EA7B23" w14:paraId="16DBBA39" w14:textId="77777777" w:rsidTr="00B67682">
        <w:trPr>
          <w:trHeight w:val="426"/>
          <w:jc w:val="center"/>
        </w:trPr>
        <w:tc>
          <w:tcPr>
            <w:tcW w:w="1734" w:type="dxa"/>
            <w:tcBorders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B6E9F17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XN301</w:t>
            </w:r>
          </w:p>
        </w:tc>
        <w:tc>
          <w:tcPr>
            <w:tcW w:w="5206" w:type="dxa"/>
            <w:tcBorders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DD9E3F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tatins-producing strain</w:t>
            </w:r>
          </w:p>
        </w:tc>
        <w:tc>
          <w:tcPr>
            <w:tcW w:w="1445" w:type="dxa"/>
            <w:tcBorders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B0B2D7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ur lab</w:t>
            </w:r>
          </w:p>
        </w:tc>
      </w:tr>
      <w:tr w:rsidR="00EA7B23" w14:paraId="25AC0B02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683D29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proofErr w:type="spellStart"/>
            <w:r w:rsidRPr="00A30ECB">
              <w:rPr>
                <w:rFonts w:ascii="Times New Roman" w:eastAsia="宋体" w:hAnsi="Times New Roman" w:cs="Times New Roman"/>
                <w:iCs/>
                <w:sz w:val="16"/>
                <w:szCs w:val="16"/>
              </w:rPr>
              <w:t>gedA</w:t>
            </w:r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A32689C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XN301-</w:t>
            </w: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∆</w:t>
            </w: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ku</w:t>
            </w:r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80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R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iCs/>
                <w:sz w:val="16"/>
                <w:szCs w:val="16"/>
              </w:rPr>
              <w:t xml:space="preserve"> </w:t>
            </w:r>
            <w:bookmarkStart w:id="19" w:name="OLE_LINK6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bookmarkEnd w:id="19"/>
            <w:proofErr w:type="spell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edA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E3F147" w14:textId="057AAD19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begin"/>
            </w:r>
            <w:r w:rsidR="00D7127D">
              <w:rPr>
                <w:rFonts w:ascii="Times New Roman" w:eastAsia="宋体" w:hAnsi="Times New Roman" w:cs="Times New Roman"/>
                <w:sz w:val="16"/>
                <w:szCs w:val="16"/>
              </w:rPr>
              <w:instrText xml:space="preserve"> ADDIN EN.CITE &lt;EndNote&gt;&lt;Cite&gt;&lt;Author&gt;Qi&lt;/Author&gt;&lt;Year&gt;2022&lt;/Year&gt;&lt;RecNum&gt;763&lt;/RecNum&gt;&lt;DisplayText&gt;[4]&lt;/DisplayText&gt;&lt;record&gt;&lt;rec-number&gt;763&lt;/rec-number&gt;&lt;foreign-keys&gt;&lt;key app="EN" db-id="r0f0fzvtdtwdwreeartpzztmwr0zdtsawwps" timestamp="1667529862"&gt;763&lt;/key&gt;&lt;/foreign-keys&gt;&lt;ref-type name="Journal Article"&gt;17&lt;/ref-type&gt;&lt;contributors&gt;&lt;authors&gt;&lt;author&gt;Qi, Feifei&lt;/author&gt;&lt;author&gt;Zhang, Wei&lt;/author&gt;&lt;author&gt;Xue, Yingying&lt;/author&gt;&lt;author&gt;Geng, Ce&lt;/author&gt;&lt;author&gt;Jin, Zhigang&lt;/author&gt;&lt;author&gt;Li, Jibin&lt;/author&gt;&lt;author&gt;Guo, Qiang&lt;/author&gt;&lt;author&gt;Huang, Xuenian&lt;/author&gt;&lt;author&gt;Lu, Xuefeng&lt;/author&gt;&lt;/authors&gt;&lt;/contributors&gt;&lt;titles&gt;&lt;title&gt;Microbial production of the plant-derived fungicide physcion&lt;/title&gt;&lt;secondary-title&gt;Metab. Eng. &lt;/secondary-title&gt;&lt;/titles&gt;&lt;pages&gt;130-138&lt;/pages&gt;&lt;volume&gt;74&lt;/volume&gt;&lt;dates&gt;&lt;year&gt;2022&lt;/year&gt;&lt;/dates&gt;&lt;isbn&gt;10967176&lt;/isbn&gt;&lt;urls&gt;&lt;/urls&gt;&lt;electronic-resource-num&gt;10.1016/j.ymben.2022.10.007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separate"/>
            </w:r>
            <w:r w:rsidR="00D7127D">
              <w:rPr>
                <w:rFonts w:ascii="Times New Roman" w:eastAsia="宋体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EA7B23" w14:paraId="10745FCE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42F19E0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bookmarkStart w:id="20" w:name="_Hlk186122403"/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-PtaI</w:t>
            </w:r>
            <w:bookmarkEnd w:id="20"/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E00918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XN301-</w:t>
            </w: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∆</w:t>
            </w: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ku</w:t>
            </w:r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80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R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edA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trA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taI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6DB91C7" w14:textId="238F4933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begin"/>
            </w:r>
            <w:r w:rsidR="00D7127D">
              <w:rPr>
                <w:rFonts w:ascii="Times New Roman" w:eastAsia="宋体" w:hAnsi="Times New Roman" w:cs="Times New Roman"/>
                <w:sz w:val="16"/>
                <w:szCs w:val="16"/>
              </w:rPr>
              <w:instrText xml:space="preserve"> ADDIN EN.CITE &lt;EndNote&gt;&lt;Cite&gt;&lt;Author&gt;Qi&lt;/Author&gt;&lt;Year&gt;2022&lt;/Year&gt;&lt;RecNum&gt;763&lt;/RecNum&gt;&lt;DisplayText&gt;[4]&lt;/DisplayText&gt;&lt;record&gt;&lt;rec-number&gt;763&lt;/rec-number&gt;&lt;foreign-keys&gt;&lt;key app="EN" db-id="r0f0fzvtdtwdwreeartpzztmwr0zdtsawwps" timestamp="1667529862"&gt;763&lt;/key&gt;&lt;/foreign-keys&gt;&lt;ref-type name="Journal Article"&gt;17&lt;/ref-type&gt;&lt;contributors&gt;&lt;authors&gt;&lt;author&gt;Qi, Feifei&lt;/author&gt;&lt;author&gt;Zhang, Wei&lt;/author&gt;&lt;author&gt;Xue, Yingying&lt;/author&gt;&lt;author&gt;Geng, Ce&lt;/author&gt;&lt;author&gt;Jin, Zhigang&lt;/author&gt;&lt;author&gt;Li, Jibin&lt;/author&gt;&lt;author&gt;Guo, Qiang&lt;/author&gt;&lt;author&gt;Huang, Xuenian&lt;/author&gt;&lt;author&gt;Lu, Xuefeng&lt;/author&gt;&lt;/authors&gt;&lt;/contributors&gt;&lt;titles&gt;&lt;title&gt;Microbial production of the plant-derived fungicide physcion&lt;/title&gt;&lt;secondary-title&gt;Metab. Eng. &lt;/secondary-title&gt;&lt;/titles&gt;&lt;pages&gt;130-138&lt;/pages&gt;&lt;volume&gt;74&lt;/volume&gt;&lt;dates&gt;&lt;year&gt;2022&lt;/year&gt;&lt;/dates&gt;&lt;isbn&gt;10967176&lt;/isbn&gt;&lt;urls&gt;&lt;/urls&gt;&lt;electronic-resource-num&gt;10.1016/j.ymben.2022.10.007&lt;/electronic-resource-num&gt;&lt;/record&gt;&lt;/Cite&gt;&lt;/EndNote&gt;</w:instrTex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separate"/>
            </w:r>
            <w:r w:rsidR="00D7127D">
              <w:rPr>
                <w:rFonts w:ascii="Times New Roman" w:eastAsia="宋体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EA7B23" w14:paraId="1258A14D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8C138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bookmarkStart w:id="21" w:name="OLE_LINK13"/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ΔpyrG</w:t>
            </w:r>
            <w:bookmarkEnd w:id="21"/>
            <w:proofErr w:type="spellEnd"/>
          </w:p>
        </w:tc>
        <w:tc>
          <w:tcPr>
            <w:tcW w:w="5206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7D572D7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bookmarkStart w:id="22" w:name="OLE_LINK8"/>
            <w:r>
              <w:rPr>
                <w:rFonts w:ascii="Times New Roman" w:hAnsi="Times New Roman" w:cs="Times New Roman"/>
                <w:sz w:val="16"/>
                <w:szCs w:val="16"/>
              </w:rPr>
              <w:t>HXN301-</w:t>
            </w: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∆</w:t>
            </w: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ku</w:t>
            </w:r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80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R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iCs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proofErr w:type="spell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edA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∆</w:t>
            </w:r>
            <w:proofErr w:type="spell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yrG</w:t>
            </w:r>
            <w:bookmarkEnd w:id="22"/>
            <w:proofErr w:type="spellEnd"/>
          </w:p>
        </w:tc>
        <w:tc>
          <w:tcPr>
            <w:tcW w:w="1445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A36B50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058F268F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D30B427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bookmarkStart w:id="23" w:name="_Hlk186121232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Δ</w:t>
            </w:r>
            <w:r>
              <w:rPr>
                <w:rFonts w:ascii="Times New Roman" w:eastAsia="宋体" w:hAnsi="Times New Roman" w:cs="Times New Roman" w:hint="eastAsia"/>
                <w:sz w:val="16"/>
                <w:szCs w:val="16"/>
              </w:rPr>
              <w:t>H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10273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07C2A51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bookmarkStart w:id="24" w:name="_Hlk186121097"/>
            <w:bookmarkStart w:id="25" w:name="OLE_LINK16"/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bookmarkEnd w:id="24"/>
            <w:proofErr w:type="spellEnd"/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</w:t>
            </w:r>
            <w:bookmarkEnd w:id="25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r>
              <w:rPr>
                <w:rFonts w:ascii="Times New Roman" w:eastAsia="宋体" w:hAnsi="Times New Roman" w:cs="Times New Roman" w:hint="eastAsia"/>
                <w:sz w:val="16"/>
                <w:szCs w:val="16"/>
              </w:rPr>
              <w:t>H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10273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6701980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653CAD22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C6FFD5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Δ</w:t>
            </w:r>
            <w:bookmarkStart w:id="26" w:name="OLE_LINK9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H6231</w:t>
            </w:r>
            <w:bookmarkEnd w:id="26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517DF2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∆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H6231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1599884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6322ABDA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CADF7F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Δ</w:t>
            </w:r>
            <w:bookmarkStart w:id="27" w:name="OLE_LINK10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H2247</w:t>
            </w:r>
            <w:bookmarkEnd w:id="27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8ECF0E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ged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H2247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4E227EE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1B66B497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27B498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Δ</w:t>
            </w:r>
            <w:bookmarkStart w:id="28" w:name="OLE_LINK11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H3979</w:t>
            </w:r>
            <w:bookmarkEnd w:id="28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48025C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ged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∆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H3979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8F66C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bookmarkEnd w:id="23"/>
      <w:tr w:rsidR="00EA7B23" w14:paraId="6ED7B126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E2AC598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ΔgedA-EwMFS</w:t>
            </w:r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9EB2FA9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ged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Δ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EwMFS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E903F4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1FAA16C5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B3E767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bookmarkStart w:id="29" w:name="OLE_LINK14"/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edA-PtaI-ΔpyrG</w:t>
            </w:r>
            <w:bookmarkEnd w:id="29"/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7C14A24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0" w:name="OLE_LINK12"/>
            <w:r>
              <w:rPr>
                <w:rFonts w:ascii="Times New Roman" w:hAnsi="Times New Roman" w:cs="Times New Roman"/>
                <w:sz w:val="16"/>
                <w:szCs w:val="16"/>
              </w:rPr>
              <w:t>HXN301-</w:t>
            </w: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∆</w:t>
            </w:r>
            <w:proofErr w:type="spellStart"/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ku</w:t>
            </w:r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80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R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edA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trA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taI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∆</w:t>
            </w:r>
            <w:proofErr w:type="spellStart"/>
            <w:r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yrG</w:t>
            </w:r>
            <w:bookmarkEnd w:id="30"/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D45F3E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0A1BEFCC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384C18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bookmarkStart w:id="31" w:name="OLE_LINK1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edA-PtaI-ΔH6231</w:t>
            </w:r>
            <w:bookmarkEnd w:id="31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9CC2E54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2" w:name="OLE_LINK15"/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bookmarkEnd w:id="32"/>
            <w:proofErr w:type="spellEnd"/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∆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>H6231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91A1EC9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5B40C592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CCB125D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PtaI</w:t>
            </w:r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58C6EE6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3" w:name="OLE_LINK19"/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PtaI</w:t>
            </w:r>
            <w:bookmarkEnd w:id="33"/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8743CC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3680AE00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EE8516C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AwOMT</w:t>
            </w:r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1887ED8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4" w:name="OLE_LINK17"/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AwOMT</w:t>
            </w:r>
            <w:bookmarkEnd w:id="34"/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76D972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7E70DDC8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1A009B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6231-PtaI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3A0C761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PtaI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A0DCCA5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25648FA3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F94DFF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6231-AwOMT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93211B7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AwOMT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DE90C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1401F65B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DE7315D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SamS</w:t>
            </w:r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95D8BC2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SamS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C77C8D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6AB7E779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A54BF5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6231-SamS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03CAAD2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SamS</w:t>
            </w:r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27201B3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235B8502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C37F6AF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bookmarkStart w:id="35" w:name="OLE_LINK20"/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</w:t>
            </w:r>
            <w:bookmarkStart w:id="36" w:name="OLE_LINK21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EwMFS</w:t>
            </w:r>
            <w:bookmarkEnd w:id="35"/>
            <w:bookmarkEnd w:id="36"/>
            <w:proofErr w:type="spellEnd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9FF6D5D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7" w:name="OLE_LINK23"/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bookmarkStart w:id="38" w:name="OLE_LINK22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EwMFS</w:t>
            </w:r>
            <w:bookmarkEnd w:id="37"/>
            <w:bookmarkEnd w:id="38"/>
            <w:proofErr w:type="spell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13882A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0F9CB342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90A57BA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</w:t>
            </w:r>
            <w:proofErr w:type="spellEnd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-ACC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CD41E4F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sz w:val="16"/>
                <w:szCs w:val="16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ACC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09BAF31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372BA6FB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995B742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bookmarkStart w:id="39" w:name="OLE_LINK7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</w:t>
            </w:r>
            <w:bookmarkStart w:id="40" w:name="OLE_LINK24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AwOMT-EAAAK3-GedH</w:t>
            </w:r>
            <w:bookmarkEnd w:id="39"/>
            <w:bookmarkEnd w:id="40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FA40F01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41" w:name="OLE_LINK26"/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AwOMT-EAAAK3-GedH</w:t>
            </w:r>
            <w:bookmarkEnd w:id="41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E083C2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2A608E78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0B1CE8A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</w:t>
            </w:r>
            <w:bookmarkStart w:id="42" w:name="OLE_LINK25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AwOMT-GGGGS3-GedH</w:t>
            </w:r>
            <w:bookmarkEnd w:id="42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04D586D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AwOMT-GGGGS3-GedH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24634B4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1A18FA23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466A75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</w:t>
            </w:r>
            <w:bookmarkStart w:id="43" w:name="OLE_LINK27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GedH</w:t>
            </w:r>
            <w:proofErr w:type="spellEnd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-EAAAK3-AwOMT</w:t>
            </w:r>
            <w:bookmarkEnd w:id="43"/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96EF4AE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H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-EAAAK3-AwOMT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0AD7974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61CC64A9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B40BD86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GedH</w:t>
            </w:r>
            <w:proofErr w:type="spellEnd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-GGGGS3-AwOMT</w:t>
            </w:r>
          </w:p>
        </w:tc>
        <w:tc>
          <w:tcPr>
            <w:tcW w:w="520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DB3947D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spellStart"/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GedH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-GGGGS3-AwOMT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D543044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  <w:tr w:rsidR="00EA7B23" w14:paraId="4CFF7F60" w14:textId="77777777" w:rsidTr="00B67682">
        <w:trPr>
          <w:trHeight w:val="426"/>
          <w:jc w:val="center"/>
        </w:trPr>
        <w:tc>
          <w:tcPr>
            <w:tcW w:w="1734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93E9DEE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Pgpd-</w:t>
            </w:r>
            <w:bookmarkStart w:id="44" w:name="OLE_LINK28"/>
            <w:r>
              <w:rPr>
                <w:rFonts w:ascii="Times New Roman" w:eastAsia="宋体" w:hAnsi="Times New Roman" w:cs="Times New Roman"/>
                <w:sz w:val="16"/>
                <w:szCs w:val="16"/>
              </w:rPr>
              <w:t>AwOMT-IGG6-SamS</w:t>
            </w:r>
            <w:bookmarkEnd w:id="44"/>
          </w:p>
        </w:tc>
        <w:tc>
          <w:tcPr>
            <w:tcW w:w="5206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3D9AEF" w14:textId="77777777" w:rsidR="00EA7B23" w:rsidRDefault="00EA7B23" w:rsidP="00B6768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gedA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taI</w:t>
            </w:r>
            <w:r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Δ</w:t>
            </w:r>
            <w:r>
              <w:rPr>
                <w:rFonts w:ascii="Times New Roman" w:eastAsia="宋体" w:hAnsi="Times New Roman" w:cs="Times New Roman"/>
                <w:i/>
                <w:iCs/>
                <w:kern w:val="0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eastAsia="宋体" w:hAnsi="Times New Roman" w:cs="Times New Roman" w:hint="eastAsia"/>
                <w:i/>
                <w:iCs/>
                <w:kern w:val="0"/>
                <w:sz w:val="16"/>
                <w:szCs w:val="16"/>
              </w:rPr>
              <w:t>,</w:t>
            </w:r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 xml:space="preserve"> H</w:t>
            </w:r>
            <w:proofErr w:type="gramStart"/>
            <w:r>
              <w:rPr>
                <w:rFonts w:ascii="Times New Roman" w:eastAsia="宋体" w:hAnsi="Times New Roman" w:cs="Times New Roman" w:hint="eastAsia"/>
                <w:i/>
                <w:iCs/>
                <w:sz w:val="16"/>
                <w:szCs w:val="16"/>
              </w:rPr>
              <w:t>6231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proofErr w:type="gramStart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pyrG</w:t>
            </w:r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  <w:vertAlign w:val="subscript"/>
              </w:rPr>
              <w:t>An</w:t>
            </w:r>
            <w:proofErr w:type="spell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::</w:t>
            </w:r>
            <w:proofErr w:type="gramEnd"/>
            <w:r>
              <w:rPr>
                <w:rFonts w:ascii="Times New Roman" w:eastAsia="宋体" w:hAnsi="Times New Roman" w:cs="Times New Roman"/>
                <w:i/>
                <w:iCs/>
                <w:sz w:val="16"/>
                <w:szCs w:val="16"/>
              </w:rPr>
              <w:t>AwOMT-IGG6-SamS</w:t>
            </w:r>
          </w:p>
        </w:tc>
        <w:tc>
          <w:tcPr>
            <w:tcW w:w="1445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6DBD2F" w14:textId="77777777" w:rsidR="00EA7B23" w:rsidRDefault="00EA7B23" w:rsidP="00B67682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sz w:val="16"/>
                <w:szCs w:val="16"/>
              </w:rPr>
              <w:t>This study</w:t>
            </w:r>
          </w:p>
        </w:tc>
      </w:tr>
    </w:tbl>
    <w:p w14:paraId="00C674C6" w14:textId="77777777" w:rsidR="00EA7B23" w:rsidRDefault="00EA7B23" w:rsidP="00EA7B23"/>
    <w:p w14:paraId="432850C2" w14:textId="77777777" w:rsidR="00007D15" w:rsidRDefault="00007D15" w:rsidP="00EA7B23"/>
    <w:p w14:paraId="680F255E" w14:textId="2733E6C0" w:rsidR="00007D15" w:rsidRDefault="00007D15" w:rsidP="00007D15">
      <w:pPr>
        <w:pStyle w:val="2"/>
      </w:pPr>
      <w:bookmarkStart w:id="45" w:name="_Toc7143"/>
      <w:bookmarkStart w:id="46" w:name="_Toc205409318"/>
      <w:r>
        <w:lastRenderedPageBreak/>
        <w:t>Table S</w:t>
      </w:r>
      <w:r>
        <w:rPr>
          <w:rFonts w:hint="eastAsia"/>
        </w:rPr>
        <w:t>3</w:t>
      </w:r>
      <w:r>
        <w:t>. Oligonucleotide primers used in this study</w:t>
      </w:r>
      <w:bookmarkEnd w:id="46"/>
    </w:p>
    <w:tbl>
      <w:tblPr>
        <w:tblW w:w="8522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65"/>
        <w:gridCol w:w="6757"/>
      </w:tblGrid>
      <w:tr w:rsidR="00007D15" w14:paraId="16655982" w14:textId="77777777" w:rsidTr="00B67682">
        <w:trPr>
          <w:trHeight w:val="413"/>
        </w:trPr>
        <w:tc>
          <w:tcPr>
            <w:tcW w:w="1765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819813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Primer</w:t>
            </w:r>
          </w:p>
        </w:tc>
        <w:tc>
          <w:tcPr>
            <w:tcW w:w="6757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57EA3F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Sequence (5' - 3')</w:t>
            </w:r>
          </w:p>
        </w:tc>
      </w:tr>
      <w:tr w:rsidR="00007D15" w14:paraId="531556E3" w14:textId="77777777" w:rsidTr="00B67682">
        <w:trPr>
          <w:trHeight w:val="414"/>
        </w:trPr>
        <w:tc>
          <w:tcPr>
            <w:tcW w:w="1765" w:type="dxa"/>
            <w:tcBorders>
              <w:top w:val="single" w:sz="8" w:space="0" w:color="080000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9277FC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U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top w:val="single" w:sz="8" w:space="0" w:color="080000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B5EE8C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TCCAGAGGCTCTGAGTTTGC</w:t>
            </w:r>
          </w:p>
        </w:tc>
      </w:tr>
      <w:tr w:rsidR="00007D15" w14:paraId="1F3B7B96" w14:textId="77777777" w:rsidTr="00B67682">
        <w:trPr>
          <w:trHeight w:val="389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4B3239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U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68817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GAGATGGTGATTGAGCTAGTTTACACTCTGGGAGGATCCA</w:t>
            </w:r>
          </w:p>
        </w:tc>
      </w:tr>
      <w:tr w:rsidR="00007D15" w14:paraId="6D061B57" w14:textId="77777777" w:rsidTr="00B67682">
        <w:trPr>
          <w:trHeight w:val="414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800FCA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D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8E9D10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TGGATCCTCCCAGAGTGTAACTAGCTCAATCACCATCTC</w:t>
            </w:r>
          </w:p>
        </w:tc>
      </w:tr>
      <w:tr w:rsidR="00007D15" w14:paraId="71FA13E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E53D23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D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0B45A5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GGCAGAGCTGACTGGAGAGA</w:t>
            </w:r>
          </w:p>
        </w:tc>
      </w:tr>
      <w:tr w:rsidR="00007D15" w14:paraId="1362681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DA07B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C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65E08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GATGGCAGTCGACATCGGAT</w:t>
            </w:r>
          </w:p>
        </w:tc>
      </w:tr>
      <w:tr w:rsidR="00007D15" w14:paraId="226D4CB1" w14:textId="77777777" w:rsidTr="00B67682">
        <w:trPr>
          <w:trHeight w:val="414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14103A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CpyrG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36768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GTCAACGTCAGTCTATCGAG</w:t>
            </w:r>
          </w:p>
        </w:tc>
      </w:tr>
      <w:tr w:rsidR="00007D15" w14:paraId="0B71122C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623F8B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Uan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D0888B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CTCCGAACACCCACAATAGAGCATG</w:t>
            </w:r>
          </w:p>
        </w:tc>
      </w:tr>
      <w:tr w:rsidR="00007D15" w14:paraId="0BEECCA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BD2DEF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Dan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3C0F11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楷体" w:hAnsi="Times New Roman" w:cs="Times New Roman" w:hint="eastAsia"/>
                <w:sz w:val="16"/>
                <w:szCs w:val="16"/>
              </w:rPr>
              <w:t>CTCCGAACACCCACAATAGAGCATG</w:t>
            </w:r>
          </w:p>
        </w:tc>
      </w:tr>
      <w:tr w:rsidR="00007D15" w14:paraId="1B3D6C5E" w14:textId="77777777" w:rsidTr="00B67682">
        <w:trPr>
          <w:trHeight w:val="414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2D60A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10273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EE1E5E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楷体_GB2312" w:hAnsi="Times New Roman" w:cs="Times New Roman"/>
                <w:sz w:val="16"/>
                <w:szCs w:val="16"/>
              </w:rPr>
            </w:pPr>
            <w:r>
              <w:rPr>
                <w:rFonts w:ascii="Times New Roman" w:eastAsia="楷体_GB2312" w:hAnsi="Times New Roman" w:cs="Times New Roman"/>
                <w:sz w:val="16"/>
                <w:szCs w:val="16"/>
              </w:rPr>
              <w:t>ATAGCAGGGGCTCTTCCTCTC</w:t>
            </w:r>
          </w:p>
        </w:tc>
      </w:tr>
      <w:tr w:rsidR="00007D15" w14:paraId="57DA93F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E73146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10273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FE1E352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CATTGGAGCTCGTATTCCCTGCTGGCTCCATGAACTTTCTTTCGCG</w:t>
            </w:r>
          </w:p>
        </w:tc>
      </w:tr>
      <w:tr w:rsidR="00007D15" w14:paraId="2F6B26B3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6B0FA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10273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1450203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CAATGCGGTACGACGATTTGATGCAATTGCGTCCGTGGAGAGGTG</w:t>
            </w:r>
          </w:p>
        </w:tc>
      </w:tr>
      <w:tr w:rsidR="00007D15" w14:paraId="353D243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B8734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10273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B2C1563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AAGAAGTACTCCAGTTGCCAGC</w:t>
            </w:r>
          </w:p>
        </w:tc>
      </w:tr>
      <w:tr w:rsidR="00007D15" w14:paraId="5EEC56FA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5A36D7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U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9AAF7AB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ACACATGGGGTTCGATGTTTCG</w:t>
            </w:r>
          </w:p>
        </w:tc>
      </w:tr>
      <w:tr w:rsidR="00007D15" w14:paraId="4242B07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BD1985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U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2CD8A63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CTTCGTATAGCATACATTATACGAAGTTATGGCTGGCAGTTCAATCTGGGGAC</w:t>
            </w:r>
          </w:p>
        </w:tc>
      </w:tr>
      <w:tr w:rsidR="00007D15" w14:paraId="2E86DA6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78771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F7C4C46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TCGTATAATGTATGCTATACGAAGTTATGGCGTAGTTGTTAGTATTGGATATG</w:t>
            </w:r>
          </w:p>
        </w:tc>
      </w:tr>
      <w:tr w:rsidR="00007D15" w14:paraId="23C4E0A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6751AA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8D2B59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ACTGGAAGAAATACCTGGCCGGC</w:t>
            </w:r>
          </w:p>
        </w:tc>
      </w:tr>
      <w:tr w:rsidR="00007D15" w14:paraId="1C98A6B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2EA5E8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U2247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43912F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AATTTCAATGGGCTACTCTGCAG</w:t>
            </w:r>
          </w:p>
        </w:tc>
      </w:tr>
      <w:tr w:rsidR="00007D15" w14:paraId="4A1DE788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7402A9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U2247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3AEF5F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CCATTGGAGCTCGTATTCCCTGCTGGATCGTGGGCTTGGTTGAAATG</w:t>
            </w:r>
          </w:p>
        </w:tc>
      </w:tr>
      <w:tr w:rsidR="00007D15" w14:paraId="372AB7EF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848231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2247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27755F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TCAATGCGGTACGACGATTTGATGCTTGGGCATATACGCGGGAGTTTG</w:t>
            </w:r>
          </w:p>
        </w:tc>
      </w:tr>
      <w:tr w:rsidR="00007D15" w14:paraId="54BB1F8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CDF0A5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2247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9BA2A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TGATGTTATGCTTGTGTACCTGGAG</w:t>
            </w:r>
          </w:p>
        </w:tc>
      </w:tr>
      <w:tr w:rsidR="00007D15" w14:paraId="543B8CD1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9B66A5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U3979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61A910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GACCTTTTTGTTGGTCCGGACTC</w:t>
            </w:r>
          </w:p>
        </w:tc>
      </w:tr>
      <w:tr w:rsidR="00007D15" w14:paraId="339B9F8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B9619C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U3979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8669CD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TTGGAGCTCGTATTCCCTGCTGCTCACAGATCCTGGGTTCCATTGAC</w:t>
            </w:r>
          </w:p>
        </w:tc>
      </w:tr>
      <w:tr w:rsidR="00007D15" w14:paraId="300BCF1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443B31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3979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3A6A4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ATGCGGTACGACGATTTGATGCCGCGTCTACTTACTCGGTAGATCTC</w:t>
            </w:r>
          </w:p>
        </w:tc>
      </w:tr>
      <w:tr w:rsidR="00007D15" w14:paraId="177AC66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0140F5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3979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C9CD3EC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GCTAGTCGGGCTAGCTTGTAC</w:t>
            </w:r>
          </w:p>
        </w:tc>
      </w:tr>
      <w:tr w:rsidR="00007D15" w14:paraId="77563AFA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C1908D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10273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7753A9C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GACAGTGTGCAGTAGGTGTAG</w:t>
            </w:r>
          </w:p>
        </w:tc>
      </w:tr>
      <w:tr w:rsidR="00007D15" w14:paraId="46DAC2B6" w14:textId="77777777" w:rsidTr="00B67682">
        <w:trPr>
          <w:trHeight w:val="413"/>
        </w:trPr>
        <w:tc>
          <w:tcPr>
            <w:tcW w:w="1765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216D8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10273-R</w:t>
            </w:r>
          </w:p>
        </w:tc>
        <w:tc>
          <w:tcPr>
            <w:tcW w:w="6757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738C51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TACCGTCCTCGGAGATGTTAC</w:t>
            </w:r>
          </w:p>
        </w:tc>
      </w:tr>
      <w:tr w:rsidR="00007D15" w14:paraId="14824CE6" w14:textId="77777777" w:rsidTr="00B67682">
        <w:trPr>
          <w:trHeight w:val="413"/>
        </w:trPr>
        <w:tc>
          <w:tcPr>
            <w:tcW w:w="1765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16C9E4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lastRenderedPageBreak/>
              <w:t>C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F01D62D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AATTAAGGCTGCACCGGCG</w:t>
            </w:r>
          </w:p>
        </w:tc>
      </w:tr>
      <w:tr w:rsidR="00007D15" w14:paraId="40A7916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5CCD12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C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231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805E1E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GACACGCCCAAGAAGCAAAC</w:t>
            </w:r>
          </w:p>
        </w:tc>
      </w:tr>
      <w:tr w:rsidR="00007D15" w14:paraId="7B775FED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81AA2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2247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68970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CCAAAAGCCCATGAGTACTGTCG</w:t>
            </w:r>
          </w:p>
        </w:tc>
      </w:tr>
      <w:tr w:rsidR="00007D15" w14:paraId="45263F4F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DA80C9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2247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2F8FD9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GGCATCCCAATAGCCTGGACTC</w:t>
            </w:r>
          </w:p>
        </w:tc>
      </w:tr>
      <w:tr w:rsidR="00007D15" w14:paraId="2C3B8063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579A4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3979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6C69B2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GTTGGTCCGGACTCTTACGC</w:t>
            </w:r>
          </w:p>
        </w:tc>
      </w:tr>
      <w:tr w:rsidR="00007D15" w14:paraId="1F88695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1B91F8C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3979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5FBFF9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ACGAGGATTTCCATTGCGTGGC</w:t>
            </w:r>
          </w:p>
        </w:tc>
      </w:tr>
      <w:tr w:rsidR="00007D15" w14:paraId="20AEC47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F3E35A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09C211B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AGCAGGGAATACGAGCTCCAATG</w:t>
            </w:r>
          </w:p>
        </w:tc>
      </w:tr>
      <w:tr w:rsidR="00007D15" w14:paraId="00591748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BB3601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7A5D45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CATCAAATCGTCGTACCGCATTG</w:t>
            </w:r>
          </w:p>
        </w:tc>
      </w:tr>
      <w:tr w:rsidR="00007D15" w14:paraId="423A3B1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4DED84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-in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1B312C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CGACTGGTGGACCCTGATTC</w:t>
            </w:r>
          </w:p>
        </w:tc>
      </w:tr>
      <w:tr w:rsidR="00007D15" w14:paraId="2966A39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EF93CC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pyrG</w:t>
            </w:r>
            <w:proofErr w:type="spellEnd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-in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9DF902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TGGTCAGCAGTACCAGACGC</w:t>
            </w:r>
          </w:p>
        </w:tc>
      </w:tr>
      <w:tr w:rsidR="00007D15" w14:paraId="34201321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19E6D8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gpdA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6231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5DC0106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AGTCCCCAGATTGAACTGCCAGCCCCCTTGTATCTCTACACACAGGC</w:t>
            </w:r>
          </w:p>
        </w:tc>
      </w:tr>
      <w:tr w:rsidR="00007D15" w14:paraId="653F59E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D8AAB8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E46D3B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GATGTCTGCTCAAGCGGGGTAG</w:t>
            </w:r>
          </w:p>
        </w:tc>
      </w:tr>
      <w:tr w:rsidR="00007D15" w14:paraId="736FD958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69F61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tef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E11FEF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CGGACATTCGATTTATGCCGTTAT</w:t>
            </w:r>
          </w:p>
        </w:tc>
      </w:tr>
      <w:tr w:rsidR="00007D15" w14:paraId="55A9095D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4F1EFF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tef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8FBF4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CTTCGTATAGCATACATTATACGAAGTTATGTATTGGGATGAATTTTGTATGCACG</w:t>
            </w:r>
          </w:p>
        </w:tc>
      </w:tr>
      <w:tr w:rsidR="00007D15" w14:paraId="509FEBFF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0D90C3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ox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1B6E5F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ATACATAACTTCGTATAATGTATGCTATACGAAGTTATCAGCAGGGAATACGAGCTC</w:t>
            </w:r>
          </w:p>
        </w:tc>
      </w:tr>
      <w:tr w:rsidR="00007D15" w14:paraId="2103A22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22D7E3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oxP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650B38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CGCCATAACTTCGTATAGCATACATTATACGAAGTTATGCATCAAATCGTCGTACCG</w:t>
            </w:r>
          </w:p>
        </w:tc>
      </w:tr>
      <w:tr w:rsidR="00007D15" w14:paraId="54E73D8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36F70E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 w:val="16"/>
                <w:szCs w:val="16"/>
                <w:lang w:bidi="ar"/>
              </w:rPr>
              <w:t>P6231-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PtaI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54C22F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AGTCCCCAGATTGAACTGCCAGCCATGCCCTCCCCCACCAATC</w:t>
            </w:r>
          </w:p>
        </w:tc>
      </w:tr>
      <w:tr w:rsidR="00007D15" w14:paraId="0993A65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62FE99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PtaI</w:t>
            </w:r>
            <w:proofErr w:type="spellEnd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-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 w:val="16"/>
                <w:szCs w:val="16"/>
                <w:lang w:bidi="ar"/>
              </w:rPr>
              <w:t>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210A4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GCTACCCCGCTTGAGCAGACATCAATGCCCTCCCCCACCAATC</w:t>
            </w:r>
          </w:p>
        </w:tc>
      </w:tr>
      <w:tr w:rsidR="00007D15" w14:paraId="0DAF317D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0608CE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tef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PtaI</w:t>
            </w:r>
            <w:proofErr w:type="spellEnd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0A501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TAACGGCATAAATCGAATGTCCGCTCAGTGGTGGTGGTGGTGGTGC</w:t>
            </w:r>
          </w:p>
        </w:tc>
      </w:tr>
      <w:tr w:rsidR="00007D15" w14:paraId="312A558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50A53EC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 w:val="16"/>
                <w:szCs w:val="16"/>
                <w:lang w:bidi="ar"/>
              </w:rPr>
              <w:t>P6231-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AwOMT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84243A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AGTCCCCAGATTGAACTGCCAGCCATGGCCTCCCCCTTGACCTTG</w:t>
            </w:r>
          </w:p>
        </w:tc>
      </w:tr>
      <w:tr w:rsidR="00007D15" w14:paraId="44CC08DF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203C1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AwOMT</w:t>
            </w:r>
            <w:proofErr w:type="spellEnd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FAE1799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GCTACCCCGCTTGAGCAGACATCAATGGCCTCCCCCTTGACCTTG</w:t>
            </w:r>
          </w:p>
        </w:tc>
      </w:tr>
      <w:tr w:rsidR="00007D15" w14:paraId="336B7291" w14:textId="77777777" w:rsidTr="00B67682">
        <w:trPr>
          <w:trHeight w:val="476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27D270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tef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AwOMT</w:t>
            </w:r>
            <w:proofErr w:type="spellEnd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4E42F4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AACGGCATAAATCGAATGTCCGCTCAGTGGTGGTGGTGGTGGTG</w:t>
            </w:r>
          </w:p>
        </w:tc>
      </w:tr>
      <w:tr w:rsidR="00007D15" w14:paraId="2D789A04" w14:textId="77777777" w:rsidTr="00B67682">
        <w:trPr>
          <w:trHeight w:val="476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16FC1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wOM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8D2E3C3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CCTCCCCCTTGACCTTGTTGG</w:t>
            </w:r>
          </w:p>
        </w:tc>
      </w:tr>
      <w:tr w:rsidR="00007D15" w14:paraId="567E2833" w14:textId="77777777" w:rsidTr="00B67682">
        <w:trPr>
          <w:trHeight w:val="476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6B94DB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wOM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DE648A9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ACGTCCAGCTGGGCTTCAATG</w:t>
            </w:r>
          </w:p>
        </w:tc>
      </w:tr>
      <w:tr w:rsidR="00007D15" w14:paraId="0B877BEA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D91E3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 w:val="16"/>
                <w:szCs w:val="16"/>
                <w:lang w:bidi="ar"/>
              </w:rPr>
              <w:t>6231-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amS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682CB1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AGTCCCCAGATTGAACTGCCAGCCATGGGCAGCGTCGCTGAGCCTAAG</w:t>
            </w:r>
          </w:p>
        </w:tc>
      </w:tr>
      <w:tr w:rsidR="00007D15" w14:paraId="67DEFE4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A96BE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amS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99DDAC7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GCTACCCCGCTTGAGCAGACATCAATGGGCAGCGTCGCTGAGCCTAAG</w:t>
            </w:r>
          </w:p>
        </w:tc>
      </w:tr>
      <w:tr w:rsidR="00007D15" w14:paraId="2FFA8967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CDB88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amS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F2D82AA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AACGGCATAAATCGAATGTCCGCTTAGAACTTGAGGGCCTTGGGCTT</w:t>
            </w:r>
          </w:p>
        </w:tc>
      </w:tr>
      <w:tr w:rsidR="00007D15" w14:paraId="2D1AFC3C" w14:textId="77777777" w:rsidTr="00B67682">
        <w:trPr>
          <w:trHeight w:val="413"/>
        </w:trPr>
        <w:tc>
          <w:tcPr>
            <w:tcW w:w="1765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975FF7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ACC-F</w:t>
            </w:r>
          </w:p>
        </w:tc>
        <w:tc>
          <w:tcPr>
            <w:tcW w:w="6757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ED7851F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GCTACCCCGCTTGAGCAGACATCAATGGCCTCCACCAATGGTCAC</w:t>
            </w:r>
          </w:p>
        </w:tc>
      </w:tr>
      <w:tr w:rsidR="00007D15" w14:paraId="7E4A23AF" w14:textId="77777777" w:rsidTr="00B67682">
        <w:trPr>
          <w:trHeight w:val="413"/>
        </w:trPr>
        <w:tc>
          <w:tcPr>
            <w:tcW w:w="1765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F4B5AF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lastRenderedPageBreak/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ACC-R</w:t>
            </w:r>
          </w:p>
        </w:tc>
        <w:tc>
          <w:tcPr>
            <w:tcW w:w="6757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ECC4E4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AACGGCATAAATCGAATGTCCGCTTAAGCAGATCCCAAGTACTTGAGG</w:t>
            </w:r>
          </w:p>
        </w:tc>
      </w:tr>
      <w:tr w:rsidR="00007D15" w14:paraId="6764F5FB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47EE0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EWMFS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B8278E6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CTACCCCGCTTGAGCAGACATCAATGCTGTCCAAAAAGCCCGCCGGTG</w:t>
            </w:r>
          </w:p>
        </w:tc>
      </w:tr>
      <w:tr w:rsidR="00007D15" w14:paraId="75D054A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73D83A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pdA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EWMFS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EFDBCD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AACGGCATAAATCGAATGTCCGCTTAGGACTTGACGTCGGTGGTTTC</w:t>
            </w:r>
          </w:p>
        </w:tc>
      </w:tr>
      <w:tr w:rsidR="00007D15" w14:paraId="4569DCE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44BD32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i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 w:val="16"/>
                <w:szCs w:val="16"/>
                <w:lang w:bidi="ar"/>
              </w:rPr>
              <w:t>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BF01BDD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CGACTGGTGGACCCTGATT</w:t>
            </w:r>
          </w:p>
        </w:tc>
      </w:tr>
      <w:tr w:rsidR="00007D15" w14:paraId="107B1E0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94D62D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H6231-in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8D4A2EC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GGGTTTTCTAACGCTCTTCCAG</w:t>
            </w:r>
          </w:p>
        </w:tc>
      </w:tr>
      <w:tr w:rsidR="00007D15" w14:paraId="403AD70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E3B30A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H6231-in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FC76A04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TACGCCTCTATAAGGCAGCG</w:t>
            </w:r>
          </w:p>
        </w:tc>
      </w:tr>
      <w:tr w:rsidR="00007D15" w14:paraId="23590C2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C57C42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yrGAn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i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E0D67EF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TGGTCAGCAGTACCAGACGC</w:t>
            </w:r>
          </w:p>
        </w:tc>
      </w:tr>
      <w:tr w:rsidR="00007D15" w14:paraId="043B8CA1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A33DCD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AwOMT-IGG6-</w:t>
            </w:r>
          </w:p>
          <w:p w14:paraId="22AC893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SamS</w:t>
            </w:r>
            <w:proofErr w:type="spellEnd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019AE2B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TTCATTGAAGCCCAGCTGGACGTCCAATCAAACATGGGCAGCGTCGCTGAG</w:t>
            </w:r>
          </w:p>
        </w:tc>
      </w:tr>
      <w:tr w:rsidR="00007D15" w14:paraId="1027A14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B8EAA4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iCs/>
                <w:sz w:val="16"/>
                <w:szCs w:val="16"/>
              </w:rPr>
              <w:t>Ttef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SamS</w:t>
            </w:r>
            <w:proofErr w:type="spellEnd"/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B26F23C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TAACGGCATAAATCGAATGTCCGCTTAGAACTTGAGGGCCTTGGGCTTC</w:t>
            </w:r>
          </w:p>
        </w:tc>
      </w:tr>
      <w:tr w:rsidR="00007D15" w14:paraId="62CD043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6293C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10273-e2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FCB3C1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GACCACACGTCCTCCTGGTAG</w:t>
            </w:r>
          </w:p>
        </w:tc>
      </w:tr>
      <w:tr w:rsidR="00007D15" w14:paraId="57B41E9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E268A5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10273-e2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97055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TTTATGTACGCAGATGAATTCAAGACCTACCAGGAACAGCTTGGG</w:t>
            </w:r>
          </w:p>
        </w:tc>
      </w:tr>
      <w:tr w:rsidR="00007D15" w14:paraId="07713C4C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4064DB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10273-e1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E11F0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TTGAATTCATCTGCGTACATAAAG</w:t>
            </w:r>
          </w:p>
        </w:tc>
      </w:tr>
      <w:tr w:rsidR="00007D15" w14:paraId="14321278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E22EBC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10273-e1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BC05A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TGGCTCAACTCGACACT</w:t>
            </w:r>
          </w:p>
        </w:tc>
      </w:tr>
      <w:tr w:rsidR="00007D15" w14:paraId="1FB6A98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FB328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0273-MCS1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2CF247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TCGAGAGTGTCGAGTTGAGCCATCGATACTAGTGCGGCCGCCC</w:t>
            </w:r>
          </w:p>
        </w:tc>
      </w:tr>
      <w:tr w:rsidR="00007D15" w14:paraId="785445C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D92275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6231-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CS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AFAF34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CTGGAAGAGCGTTAGAAAACCCATGTCGACGCCCGGGCCCTATA</w:t>
            </w:r>
          </w:p>
        </w:tc>
      </w:tr>
      <w:tr w:rsidR="00007D15" w14:paraId="00E68014" w14:textId="77777777" w:rsidTr="00B67682">
        <w:trPr>
          <w:trHeight w:val="469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406ED9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6231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8D4A5B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TGGGTTTTCTAACGCTCTTCCAGT</w:t>
            </w:r>
          </w:p>
        </w:tc>
      </w:tr>
      <w:tr w:rsidR="00007D15" w14:paraId="28EEA097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5CC38E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6231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6AF2A1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GCCTCTATAAGGCAGCGATGC</w:t>
            </w:r>
          </w:p>
        </w:tc>
      </w:tr>
      <w:tr w:rsidR="00007D15" w14:paraId="76D1FC6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593961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6231-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CS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9F1A84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GGCATCGCTGCCTTATAGAGGCGGAACAGAAGTTGATTTCCGAAGAAG</w:t>
            </w:r>
          </w:p>
        </w:tc>
      </w:tr>
      <w:tr w:rsidR="00007D15" w14:paraId="00B0D91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0CC7C8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0273-MCS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>
              <w:rPr>
                <w:rFonts w:ascii="Times New Roman" w:hAnsi="Times New Roman" w:cs="Times New Roman" w:hint="eastAsia"/>
                <w:color w:val="000000" w:themeColor="text1"/>
                <w:sz w:val="16"/>
                <w:szCs w:val="16"/>
              </w:rPr>
              <w:t>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FD2AFD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GCTACCAGGAGGACGTGTGGTCAGATTACAAGGATGACGACGATAAGA</w:t>
            </w:r>
          </w:p>
        </w:tc>
      </w:tr>
      <w:tr w:rsidR="00007D15" w14:paraId="0BB406D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B854FA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HIS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4D7CA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CTCTTCGCTATTACGCCAGCTGAA</w:t>
            </w:r>
          </w:p>
        </w:tc>
      </w:tr>
      <w:tr w:rsidR="00007D15" w14:paraId="2707BE5C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4776B7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</w:t>
            </w:r>
            <w:proofErr w:type="spellEnd"/>
            <w:r>
              <w:rPr>
                <w:rFonts w:ascii="Times New Roman" w:hAnsi="Times New Roman" w:cs="Times New Roman" w:hint="eastAsia"/>
                <w:sz w:val="16"/>
                <w:szCs w:val="16"/>
              </w:rPr>
              <w:t>-HIS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630D7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AGTCCTGTCGGGTTTCGCCAC</w:t>
            </w:r>
          </w:p>
        </w:tc>
      </w:tr>
      <w:tr w:rsidR="00007D15" w14:paraId="1B49B8B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F1E912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Leu101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2B2AAA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TCTACCATGCGGCGGCGCCGCCCAA</w:t>
            </w:r>
          </w:p>
        </w:tc>
      </w:tr>
      <w:tr w:rsidR="00007D15" w14:paraId="42682C7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3F009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Leu101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A07A59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TGGGCGGCGCCGCCGCATGGTAGAA</w:t>
            </w:r>
          </w:p>
        </w:tc>
      </w:tr>
      <w:tr w:rsidR="00007D15" w14:paraId="7277FAF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17E4A7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Ser204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4FC69E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GCAGATAGCGTCGTTGGCACC</w:t>
            </w:r>
          </w:p>
        </w:tc>
      </w:tr>
      <w:tr w:rsidR="00007D15" w14:paraId="02998A37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FE2CD9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Ser204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AF5CBD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TGCCAACGACGCTATCTGCT</w:t>
            </w:r>
          </w:p>
        </w:tc>
      </w:tr>
      <w:tr w:rsidR="00007D15" w14:paraId="7479B7EA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581FA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210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AC3CC1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TGGCACCGGTGGCGACGACGTTCCCGTC</w:t>
            </w:r>
          </w:p>
        </w:tc>
      </w:tr>
      <w:tr w:rsidR="00007D15" w14:paraId="645C6C22" w14:textId="77777777" w:rsidTr="00B67682">
        <w:trPr>
          <w:trHeight w:val="413"/>
        </w:trPr>
        <w:tc>
          <w:tcPr>
            <w:tcW w:w="1765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C918E3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210-R</w:t>
            </w:r>
          </w:p>
        </w:tc>
        <w:tc>
          <w:tcPr>
            <w:tcW w:w="6757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0A61F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ACGGGAACGTCGTCGCCACCGGTGCCAA</w:t>
            </w:r>
          </w:p>
        </w:tc>
      </w:tr>
      <w:tr w:rsidR="00007D15" w14:paraId="3763E24E" w14:textId="77777777" w:rsidTr="00B67682">
        <w:trPr>
          <w:trHeight w:val="413"/>
        </w:trPr>
        <w:tc>
          <w:tcPr>
            <w:tcW w:w="1765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8AD51D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lastRenderedPageBreak/>
              <w:t>Arg287-F</w:t>
            </w:r>
          </w:p>
        </w:tc>
        <w:tc>
          <w:tcPr>
            <w:tcW w:w="6757" w:type="dxa"/>
            <w:tcBorders>
              <w:top w:val="single" w:sz="4" w:space="0" w:color="auto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2A21E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ACGAAGCGGCGGCGTAC</w:t>
            </w:r>
          </w:p>
        </w:tc>
      </w:tr>
      <w:tr w:rsidR="00007D15" w14:paraId="480E1BD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DED8B1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287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CFD2F57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TACGCCGCCGCTTCGTT</w:t>
            </w:r>
          </w:p>
        </w:tc>
      </w:tr>
      <w:tr w:rsidR="00007D15" w14:paraId="693F44C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04EA4B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Thr296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4115D9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AGCGACGCGACCGCAATCA</w:t>
            </w:r>
          </w:p>
        </w:tc>
      </w:tr>
      <w:tr w:rsidR="00007D15" w14:paraId="68E5CC43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B3ECD4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Thr296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356ED9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GATTGCGGTCGCGTCGCTCC</w:t>
            </w:r>
          </w:p>
        </w:tc>
      </w:tr>
      <w:tr w:rsidR="00007D15" w14:paraId="685F8AF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2DA23D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Glu346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59DF8D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TGATTAACGCGGCTTTGCGAT</w:t>
            </w:r>
          </w:p>
        </w:tc>
      </w:tr>
      <w:tr w:rsidR="00007D15" w14:paraId="14B84F0F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4624D0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Glu346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A3169E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TCGCAAAGCCGCGTTAATCACC</w:t>
            </w:r>
          </w:p>
        </w:tc>
      </w:tr>
      <w:tr w:rsidR="00007D15" w14:paraId="6804F91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BDB64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349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05EA9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GAGGCTTTGGCGTTGTATACGG</w:t>
            </w:r>
          </w:p>
        </w:tc>
      </w:tr>
      <w:tr w:rsidR="00007D15" w14:paraId="153A00EA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D5ED8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349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705668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CGTATACAACGCCAAAGCCTCG</w:t>
            </w:r>
          </w:p>
        </w:tc>
      </w:tr>
      <w:tr w:rsidR="00007D15" w14:paraId="70370961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D41BE4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404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E2D057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TACCCGGAGGCGTGGGAAAC</w:t>
            </w:r>
          </w:p>
        </w:tc>
      </w:tr>
      <w:tr w:rsidR="00007D15" w14:paraId="61FC4A8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A6FD111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Arg404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EB4325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TTTCCCACGCCTCCGGGTA</w:t>
            </w:r>
          </w:p>
        </w:tc>
      </w:tr>
      <w:tr w:rsidR="00007D15" w14:paraId="7410B7DC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6C356D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Cys426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EE7220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CACGCGCTGCGATTGG</w:t>
            </w:r>
          </w:p>
        </w:tc>
      </w:tr>
      <w:tr w:rsidR="00007D15" w14:paraId="44733C13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6A6CE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Cys426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DE0CF0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CAATCGCAGCGCGTGCC</w:t>
            </w:r>
          </w:p>
        </w:tc>
      </w:tr>
      <w:tr w:rsidR="00007D15" w14:paraId="130C5866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D47A6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he468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968583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AGATGAAGAGCGCGTTTCTTATG</w:t>
            </w:r>
          </w:p>
        </w:tc>
      </w:tr>
      <w:tr w:rsidR="00007D15" w14:paraId="4221AA5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BA7F98D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he468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61D6E6A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TAAGAAACGCGCTCTTCATCTCC</w:t>
            </w:r>
          </w:p>
        </w:tc>
      </w:tr>
      <w:tr w:rsidR="00007D15" w14:paraId="3EA0B9A5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0903FD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Leu470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8EE077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AGCTTCTTTGCGATGGCGCCC</w:t>
            </w:r>
          </w:p>
        </w:tc>
      </w:tr>
      <w:tr w:rsidR="00007D15" w14:paraId="24967269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6FEB3E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Leu470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47766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GGCGCCATCGCAAAGAAGCTC</w:t>
            </w:r>
          </w:p>
        </w:tc>
      </w:tr>
      <w:tr w:rsidR="00007D15" w14:paraId="3B2BCB44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AAFFEEF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63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D3FA0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GAAGCCACCTCGCCCAATGG</w:t>
            </w:r>
          </w:p>
        </w:tc>
      </w:tr>
      <w:tr w:rsidR="00007D15" w14:paraId="75F9589C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A21B8B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63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AB6E84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CATTGGGCGAGGTGGCTTCT</w:t>
            </w:r>
          </w:p>
        </w:tc>
      </w:tr>
      <w:tr w:rsidR="00007D15" w14:paraId="0441B0B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9C945B0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59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9837C3B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CAGAGCGGTGGTAGATCTTTC</w:t>
            </w:r>
          </w:p>
        </w:tc>
      </w:tr>
      <w:tr w:rsidR="00007D15" w14:paraId="65F1FBE7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7240DD4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59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D33593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AAAGATCTACCACCGCTCTGG</w:t>
            </w:r>
          </w:p>
        </w:tc>
      </w:tr>
      <w:tr w:rsidR="00007D15" w14:paraId="57C74A2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F59A8DC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72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AFAE86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AAGCCACCTCGCCCAATGGTACCAACGATGTTCCCT</w:t>
            </w:r>
          </w:p>
        </w:tc>
      </w:tr>
      <w:tr w:rsidR="00007D15" w14:paraId="5D2389E0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373D325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pESC72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77EF48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GGGAACATCGTTGGTACCATTGGGCGAGGTGGCTTC</w:t>
            </w:r>
          </w:p>
        </w:tc>
      </w:tr>
      <w:tr w:rsidR="00007D15" w14:paraId="2421B9A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76D45B8" w14:textId="77777777" w:rsidR="00007D15" w:rsidRDefault="00007D15" w:rsidP="00B67682">
            <w:pPr>
              <w:widowControl/>
              <w:tabs>
                <w:tab w:val="center" w:pos="774"/>
              </w:tabs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65408" behindDoc="0" locked="0" layoutInCell="1" allowOverlap="1" wp14:anchorId="3446BA9C" wp14:editId="1871B3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9833611" name="AutoShape_1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9833611" name="AutoShape_1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66432" behindDoc="0" locked="0" layoutInCell="1" allowOverlap="1" wp14:anchorId="5CEE3B3B" wp14:editId="3A6333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2849263" name="AutoShape_1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2849263" name="AutoShape_1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67456" behindDoc="0" locked="0" layoutInCell="1" allowOverlap="1" wp14:anchorId="0ACB0D39" wp14:editId="2AC6F13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5233859" name="AutoShape_1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5233859" name="AutoShape_1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68480" behindDoc="0" locked="0" layoutInCell="1" allowOverlap="1" wp14:anchorId="2D1FA218" wp14:editId="319A3C8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4785522" name="AutoShape_1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4785522" name="AutoShape_1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69504" behindDoc="0" locked="0" layoutInCell="1" allowOverlap="1" wp14:anchorId="0510B74D" wp14:editId="6D54B7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6735536" name="AutoShape_1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6735536" name="AutoShape_1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0528" behindDoc="0" locked="0" layoutInCell="1" allowOverlap="1" wp14:anchorId="66126700" wp14:editId="6B064FA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271051" name="AutoShape_1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271051" name="AutoShape_1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1552" behindDoc="0" locked="0" layoutInCell="1" allowOverlap="1" wp14:anchorId="6C29AB27" wp14:editId="1597E5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8295717" name="AutoShape_1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8295717" name="AutoShape_1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2576" behindDoc="0" locked="0" layoutInCell="1" allowOverlap="1" wp14:anchorId="7F3C68CF" wp14:editId="4B8DDC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0052415" name="AutoShape_145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0052415" name="AutoShape_145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3600" behindDoc="0" locked="0" layoutInCell="1" allowOverlap="1" wp14:anchorId="1C3E4106" wp14:editId="1B5146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078830" name="AutoShape_137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078830" name="AutoShape_137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4624" behindDoc="0" locked="0" layoutInCell="1" allowOverlap="1" wp14:anchorId="17FDA1EF" wp14:editId="783A1E2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8269905" name="AutoShape_136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8269905" name="AutoShape_136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5648" behindDoc="0" locked="0" layoutInCell="1" allowOverlap="1" wp14:anchorId="68A366DA" wp14:editId="5FADAB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0542119" name="AutoShape_1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0542119" name="AutoShape_1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6672" behindDoc="0" locked="0" layoutInCell="1" allowOverlap="1" wp14:anchorId="2491E80B" wp14:editId="0C7FA88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2075444" name="AutoShape_134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2075444" name="AutoShape_134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7696" behindDoc="0" locked="0" layoutInCell="1" allowOverlap="1" wp14:anchorId="1870A47A" wp14:editId="34628B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4981415" name="AutoShape_1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4981415" name="AutoShape_1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8720" behindDoc="0" locked="0" layoutInCell="1" allowOverlap="1" wp14:anchorId="43925E06" wp14:editId="612DE6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733561" name="AutoShape_1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733561" name="AutoShape_1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79744" behindDoc="0" locked="0" layoutInCell="1" allowOverlap="1" wp14:anchorId="38E3DF3B" wp14:editId="18F7AB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1628879" name="AutoShape_1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1628879" name="AutoShape_1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0768" behindDoc="0" locked="0" layoutInCell="1" allowOverlap="1" wp14:anchorId="707E421A" wp14:editId="36BACA8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83755139" name="AutoShape_1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3755139" name="AutoShape_1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1792" behindDoc="0" locked="0" layoutInCell="1" allowOverlap="1" wp14:anchorId="36F81986" wp14:editId="66F7EE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7649143" name="AutoShape_1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7649143" name="AutoShape_1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2816" behindDoc="0" locked="0" layoutInCell="1" allowOverlap="1" wp14:anchorId="50955A8D" wp14:editId="0CBFC1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6213782" name="AutoShape_1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6213782" name="AutoShape_1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3840" behindDoc="0" locked="0" layoutInCell="1" allowOverlap="1" wp14:anchorId="336A0D70" wp14:editId="069256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2855121" name="AutoShape_1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2855121" name="AutoShape_1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4864" behindDoc="0" locked="0" layoutInCell="1" allowOverlap="1" wp14:anchorId="371903DD" wp14:editId="55B605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77120341" name="AutoShape_1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7120341" name="AutoShape_1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5888" behindDoc="0" locked="0" layoutInCell="1" allowOverlap="1" wp14:anchorId="4307C076" wp14:editId="1B6F58A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1970999" name="AutoShape_134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1970999" name="AutoShape_134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6912" behindDoc="0" locked="0" layoutInCell="1" allowOverlap="1" wp14:anchorId="19A95DE2" wp14:editId="11835E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3197482" name="AutoShape_137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3197482" name="AutoShape_137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7936" behindDoc="0" locked="0" layoutInCell="1" allowOverlap="1" wp14:anchorId="77D4CA52" wp14:editId="3962AF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8316657" name="AutoShape_141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8316657" name="AutoShape_141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8960" behindDoc="0" locked="0" layoutInCell="1" allowOverlap="1" wp14:anchorId="19E2DBA5" wp14:editId="2F1112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1181994" name="AutoShape_150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1181994" name="AutoShape_150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89984" behindDoc="0" locked="0" layoutInCell="1" allowOverlap="1" wp14:anchorId="3D0BDFE0" wp14:editId="0B9869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1334863" name="AutoShape_1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1334863" name="AutoShape_1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1008" behindDoc="0" locked="0" layoutInCell="1" allowOverlap="1" wp14:anchorId="71086E51" wp14:editId="6B7CFA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087122" name="AutoShape_1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087122" name="AutoShape_1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2032" behindDoc="0" locked="0" layoutInCell="1" allowOverlap="1" wp14:anchorId="349E5D3D" wp14:editId="3A6BCC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3141947" name="AutoShape_1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3141947" name="AutoShape_1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3056" behindDoc="0" locked="0" layoutInCell="1" allowOverlap="1" wp14:anchorId="549892D8" wp14:editId="7C463B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5996554" name="AutoShape_1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5996554" name="AutoShape_1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4080" behindDoc="0" locked="0" layoutInCell="1" allowOverlap="1" wp14:anchorId="2D67EE03" wp14:editId="0722B5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0433039" name="AutoShape_136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0433039" name="AutoShape_136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5104" behindDoc="0" locked="0" layoutInCell="1" allowOverlap="1" wp14:anchorId="59A30CE5" wp14:editId="5F3282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5808164" name="AutoShape_139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5808164" name="AutoShape_139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6128" behindDoc="0" locked="0" layoutInCell="1" allowOverlap="1" wp14:anchorId="2FD7D690" wp14:editId="064F24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6169852" name="AutoShape_145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6169852" name="AutoShape_145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7152" behindDoc="0" locked="0" layoutInCell="1" allowOverlap="1" wp14:anchorId="252733CF" wp14:editId="6BFB564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4426712" name="AutoShape_144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4426712" name="AutoShape_144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8176" behindDoc="0" locked="0" layoutInCell="1" allowOverlap="1" wp14:anchorId="242ABA77" wp14:editId="16402F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6137401" name="AutoShape_138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6137401" name="AutoShape_138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699200" behindDoc="0" locked="0" layoutInCell="1" allowOverlap="1" wp14:anchorId="37723F37" wp14:editId="34EFF7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6424992" name="AutoShape_143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6424992" name="AutoShape_143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0224" behindDoc="0" locked="0" layoutInCell="1" allowOverlap="1" wp14:anchorId="74F1E1E8" wp14:editId="7E747E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4666637" name="AutoShape_142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4666637" name="AutoShape_142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1248" behindDoc="0" locked="0" layoutInCell="1" allowOverlap="1" wp14:anchorId="5630C873" wp14:editId="2886BF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1393052" name="AutoShape_144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1393052" name="AutoShape_144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2272" behindDoc="0" locked="0" layoutInCell="1" allowOverlap="1" wp14:anchorId="545EA57C" wp14:editId="4DFF59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0338563" name="AutoShape_155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0338563" name="AutoShape_155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3296" behindDoc="0" locked="0" layoutInCell="1" allowOverlap="1" wp14:anchorId="5822A3BE" wp14:editId="43F082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8654314" name="AutoShape_134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8654314" name="AutoShape_134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4320" behindDoc="0" locked="0" layoutInCell="1" allowOverlap="1" wp14:anchorId="7CBAC267" wp14:editId="23C0EF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3756324" name="AutoShape_137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756324" name="AutoShape_137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5344" behindDoc="0" locked="0" layoutInCell="1" allowOverlap="1" wp14:anchorId="3BBAFFE8" wp14:editId="0FF828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4425732" name="AutoShape_141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4425732" name="AutoShape_141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6368" behindDoc="0" locked="0" layoutInCell="1" allowOverlap="1" wp14:anchorId="3E3B1E39" wp14:editId="7D034E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7498326" name="AutoShape_140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7498326" name="AutoShape_140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7392" behindDoc="0" locked="0" layoutInCell="1" allowOverlap="1" wp14:anchorId="02F946E8" wp14:editId="3021D8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8266038" name="AutoShape_136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8266038" name="AutoShape_136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8416" behindDoc="0" locked="0" layoutInCell="1" allowOverlap="1" wp14:anchorId="1D786C2C" wp14:editId="2FDAA2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1795074" name="AutoShape_139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1795074" name="AutoShape_139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09440" behindDoc="0" locked="0" layoutInCell="1" allowOverlap="1" wp14:anchorId="719EFC97" wp14:editId="7B4D2CD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3227322" name="AutoShape_138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3227322" name="AutoShape_138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0464" behindDoc="0" locked="0" layoutInCell="1" allowOverlap="1" wp14:anchorId="5ABDCA82" wp14:editId="3E0EC3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1810247" name="AutoShape_155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1810247" name="AutoShape_155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1488" behindDoc="0" locked="0" layoutInCell="1" allowOverlap="1" wp14:anchorId="575DC428" wp14:editId="433B04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7088387" name="AutoShape_134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7088387" name="AutoShape_134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2512" behindDoc="0" locked="0" layoutInCell="1" allowOverlap="1" wp14:anchorId="4A313760" wp14:editId="5D2635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3566539" name="AutoShape_137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3566539" name="AutoShape_137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3536" behindDoc="0" locked="0" layoutInCell="1" allowOverlap="1" wp14:anchorId="1DE3BCC7" wp14:editId="44CDD1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3416818" name="AutoShape_136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3416818" name="AutoShape_136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4560" behindDoc="0" locked="0" layoutInCell="1" allowOverlap="1" wp14:anchorId="26EF8480" wp14:editId="4DBADD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0929907" name="AutoShape_155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0929907" name="AutoShape_155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5584" behindDoc="0" locked="0" layoutInCell="1" allowOverlap="1" wp14:anchorId="14DA9C0C" wp14:editId="21A124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0391166" name="AutoShape_134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0391166" name="AutoShape_134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6608" behindDoc="0" locked="0" layoutInCell="1" allowOverlap="1" wp14:anchorId="3E0D4E92" wp14:editId="1F8C14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8372721" name="AutoShape_155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8372721" name="AutoShape_155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7632" behindDoc="0" locked="0" layoutInCell="1" allowOverlap="1" wp14:anchorId="5BEED3B8" wp14:editId="743D1D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6638188" name="AutoShape_144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6638188" name="AutoShape_144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8656" behindDoc="0" locked="0" layoutInCell="1" allowOverlap="1" wp14:anchorId="67AA20EA" wp14:editId="04BDA1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1403364" name="AutoShape_154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1403364" name="AutoShape_154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19680" behindDoc="0" locked="0" layoutInCell="1" allowOverlap="1" wp14:anchorId="79EE5130" wp14:editId="46AD85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8260636" name="AutoShape_154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8260636" name="AutoShape_154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0704" behindDoc="0" locked="0" layoutInCell="1" allowOverlap="1" wp14:anchorId="09D4B78F" wp14:editId="409298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1796365" name="AutoShape_154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1796365" name="AutoShape_154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1728" behindDoc="0" locked="0" layoutInCell="1" allowOverlap="1" wp14:anchorId="5300B959" wp14:editId="5DD366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0368331" name="AutoShape_154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0368331" name="AutoShape_154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2752" behindDoc="0" locked="0" layoutInCell="1" allowOverlap="1" wp14:anchorId="1213B834" wp14:editId="198E54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8357815" name="AutoShape_155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8357815" name="AutoShape_155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3776" behindDoc="0" locked="0" layoutInCell="1" allowOverlap="1" wp14:anchorId="04468951" wp14:editId="210E97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3684794" name="AutoShape_154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3684794" name="AutoShape_154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4800" behindDoc="0" locked="0" layoutInCell="1" allowOverlap="1" wp14:anchorId="47DBE5F6" wp14:editId="5A11EC7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4267901" name="AutoShape_153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4267901" name="AutoShape_153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5824" behindDoc="0" locked="0" layoutInCell="1" allowOverlap="1" wp14:anchorId="7CA9E38D" wp14:editId="1C8B93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836421" name="AutoShape_153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836421" name="AutoShape_153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6848" behindDoc="0" locked="0" layoutInCell="1" allowOverlap="1" wp14:anchorId="319D0858" wp14:editId="7055E8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4182942" name="AutoShape_152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4182942" name="AutoShape_152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7872" behindDoc="0" locked="0" layoutInCell="1" allowOverlap="1" wp14:anchorId="2ACE9385" wp14:editId="51FE2E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7876951" name="AutoShape_153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7876951" name="AutoShape_153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8896" behindDoc="0" locked="0" layoutInCell="1" allowOverlap="1" wp14:anchorId="1F52A3FB" wp14:editId="40699F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1693923" name="AutoShape_152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1693923" name="AutoShape_152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29920" behindDoc="0" locked="0" layoutInCell="1" allowOverlap="1" wp14:anchorId="2F29862B" wp14:editId="670CDA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9572623" name="AutoShape_151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9572623" name="AutoShape_151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0944" behindDoc="0" locked="0" layoutInCell="1" allowOverlap="1" wp14:anchorId="73196B98" wp14:editId="3141A2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5956008" name="AutoShape_150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5956008" name="AutoShape_150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1968" behindDoc="0" locked="0" layoutInCell="1" allowOverlap="1" wp14:anchorId="3DF95639" wp14:editId="216DA9A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3665119" name="AutoShape_151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3665119" name="AutoShape_151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2992" behindDoc="0" locked="0" layoutInCell="1" allowOverlap="1" wp14:anchorId="0712BA40" wp14:editId="747FD46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4632784" name="AutoShape_149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4632784" name="AutoShape_149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4016" behindDoc="0" locked="0" layoutInCell="1" allowOverlap="1" wp14:anchorId="67048B98" wp14:editId="346C43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467246" name="AutoShape_147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467246" name="AutoShape_147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5040" behindDoc="0" locked="0" layoutInCell="1" allowOverlap="1" wp14:anchorId="3857F499" wp14:editId="214F60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4180541" name="AutoShape_153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4180541" name="AutoShape_153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6064" behindDoc="0" locked="0" layoutInCell="1" allowOverlap="1" wp14:anchorId="7D3532C9" wp14:editId="7CEA3C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3110413" name="AutoShape_152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3110413" name="AutoShape_152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7088" behindDoc="0" locked="0" layoutInCell="1" allowOverlap="1" wp14:anchorId="4124F72E" wp14:editId="422B81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5411210" name="AutoShape_150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5411210" name="AutoShape_150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8112" behindDoc="0" locked="0" layoutInCell="1" allowOverlap="1" wp14:anchorId="1A24D96A" wp14:editId="12B569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7591136" name="AutoShape_146_SpCnt_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7591136" name="AutoShape_146_SpCnt_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39136" behindDoc="0" locked="0" layoutInCell="1" allowOverlap="1" wp14:anchorId="5496DA10" wp14:editId="3A387F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2690799" name="AutoShape_145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2690799" name="AutoShape_145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0160" behindDoc="0" locked="0" layoutInCell="1" allowOverlap="1" wp14:anchorId="24724E10" wp14:editId="5029885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0737591" name="AutoShape_149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0737591" name="AutoShape_149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1184" behindDoc="0" locked="0" layoutInCell="1" allowOverlap="1" wp14:anchorId="645F505C" wp14:editId="379AB7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1762071" name="AutoShape_144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1762071" name="AutoShape_144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2208" behindDoc="0" locked="0" layoutInCell="1" allowOverlap="1" wp14:anchorId="457CDBC5" wp14:editId="6207ED5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3831323" name="AutoShape_143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3831323" name="AutoShape_143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3232" behindDoc="0" locked="0" layoutInCell="1" allowOverlap="1" wp14:anchorId="65299F43" wp14:editId="08CFBA1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1257715" name="AutoShape_151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1257715" name="AutoShape_151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4256" behindDoc="0" locked="0" layoutInCell="1" allowOverlap="1" wp14:anchorId="2421C0CB" wp14:editId="3DEE02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3951263" name="AutoShape_147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3951263" name="AutoShape_147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5280" behindDoc="0" locked="0" layoutInCell="1" allowOverlap="1" wp14:anchorId="6EE06298" wp14:editId="31334E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7604714" name="AutoShape_142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7604714" name="AutoShape_142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6304" behindDoc="0" locked="0" layoutInCell="1" allowOverlap="1" wp14:anchorId="184D5F17" wp14:editId="6B45C2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2010893" name="AutoShape_141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2010893" name="AutoShape_141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7328" behindDoc="0" locked="0" layoutInCell="1" allowOverlap="1" wp14:anchorId="6E44B8B1" wp14:editId="5D6E3D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6728059" name="AutoShape_146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6728059" name="AutoShape_146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8352" behindDoc="0" locked="0" layoutInCell="1" allowOverlap="1" wp14:anchorId="69414541" wp14:editId="080AB0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3876776" name="AutoShape_140_SpCnt_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3876776" name="AutoShape_140_SpCnt_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49376" behindDoc="0" locked="0" layoutInCell="1" allowOverlap="1" wp14:anchorId="1D320D33" wp14:editId="243131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4558537" name="AutoShape_139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4558537" name="AutoShape_139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0400" behindDoc="0" locked="0" layoutInCell="1" allowOverlap="1" wp14:anchorId="0E488CC8" wp14:editId="104D92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8427405" name="AutoShape_149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8427405" name="AutoShape_149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1424" behindDoc="0" locked="0" layoutInCell="1" allowOverlap="1" wp14:anchorId="0AEAA0D4" wp14:editId="66288D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1078865" name="AutoShape_143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1078865" name="AutoShape_143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2448" behindDoc="0" locked="0" layoutInCell="1" allowOverlap="1" wp14:anchorId="3CB71F3C" wp14:editId="583604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2412356" name="AutoShape_153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2412356" name="AutoShape_153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3472" behindDoc="0" locked="0" layoutInCell="1" allowOverlap="1" wp14:anchorId="2B58B70A" wp14:editId="0572C8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0409954" name="AutoShape_152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0409954" name="AutoShape_152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4496" behindDoc="0" locked="0" layoutInCell="1" allowOverlap="1" wp14:anchorId="1F73ACF8" wp14:editId="33BF74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2196111" name="AutoShape_150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2196111" name="AutoShape_150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5520" behindDoc="0" locked="0" layoutInCell="1" allowOverlap="1" wp14:anchorId="52F53882" wp14:editId="2485A4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6747129" name="AutoShape_145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6747129" name="AutoShape_145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6544" behindDoc="0" locked="0" layoutInCell="1" allowOverlap="1" wp14:anchorId="36086576" wp14:editId="7B293E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79767" name="AutoShape_138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79767" name="AutoShape_138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7568" behindDoc="0" locked="0" layoutInCell="1" allowOverlap="1" wp14:anchorId="78527E04" wp14:editId="0FB95FF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3147406" name="AutoShape_137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3147406" name="AutoShape_137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8592" behindDoc="0" locked="0" layoutInCell="1" allowOverlap="1" wp14:anchorId="55A30142" wp14:editId="697437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3258478" name="AutoShape_144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3258478" name="AutoShape_144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59616" behindDoc="0" locked="0" layoutInCell="1" allowOverlap="1" wp14:anchorId="2A770496" wp14:editId="32F7AC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1911491" name="AutoShape_136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1911491" name="AutoShape_136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0640" behindDoc="0" locked="0" layoutInCell="1" allowOverlap="1" wp14:anchorId="62A2C687" wp14:editId="19A723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1144149" name="AutoShape_134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1144149" name="AutoShape_134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1664" behindDoc="0" locked="0" layoutInCell="1" allowOverlap="1" wp14:anchorId="3BFD5209" wp14:editId="0040F1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4048988" name="AutoShape_149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4048988" name="AutoShape_149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2688" behindDoc="0" locked="0" layoutInCell="1" allowOverlap="1" wp14:anchorId="5671E168" wp14:editId="69E12F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1078951" name="AutoShape_143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1078951" name="AutoShape_143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3712" behindDoc="0" locked="0" layoutInCell="1" allowOverlap="1" wp14:anchorId="7EDE4B4A" wp14:editId="30FB5A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3134982" name="AutoShape_134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3134982" name="AutoShape_134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4736" behindDoc="0" locked="0" layoutInCell="1" allowOverlap="1" wp14:anchorId="35BAB4D0" wp14:editId="56B74E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86958314" name="AutoShape_155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6958314" name="AutoShape_155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5760" behindDoc="0" locked="0" layoutInCell="1" allowOverlap="1" wp14:anchorId="5145B4C7" wp14:editId="7A3507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2129923" name="AutoShape_142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2129923" name="AutoShape_142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6784" behindDoc="0" locked="0" layoutInCell="1" allowOverlap="1" wp14:anchorId="5F62A969" wp14:editId="670A18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1831898" name="AutoShape_154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1831898" name="AutoShape_154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7808" behindDoc="0" locked="0" layoutInCell="1" allowOverlap="1" wp14:anchorId="0960B402" wp14:editId="5DE6756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546229" name="AutoShape_153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546229" name="AutoShape_153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8832" behindDoc="0" locked="0" layoutInCell="1" allowOverlap="1" wp14:anchorId="6D3412D1" wp14:editId="01C2C0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513692" name="AutoShape_151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513692" name="AutoShape_151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69856" behindDoc="0" locked="0" layoutInCell="1" allowOverlap="1" wp14:anchorId="2761DF54" wp14:editId="70C167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0883467" name="AutoShape_147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0883467" name="AutoShape_147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0880" behindDoc="0" locked="0" layoutInCell="1" allowOverlap="1" wp14:anchorId="46BB8685" wp14:editId="23247D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3705623" name="AutoShape_141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3705623" name="AutoShape_141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1904" behindDoc="0" locked="0" layoutInCell="1" allowOverlap="1" wp14:anchorId="49E9A1CA" wp14:editId="22F08F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8255371" name="AutoShape_152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8255371" name="AutoShape_152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2928" behindDoc="0" locked="0" layoutInCell="1" allowOverlap="1" wp14:anchorId="01C8DDDA" wp14:editId="11F3A0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1796618" name="AutoShape_151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1796618" name="AutoShape_151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3952" behindDoc="0" locked="0" layoutInCell="1" allowOverlap="1" wp14:anchorId="4A6BCF0E" wp14:editId="24F337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5158959" name="AutoShape_140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5158959" name="AutoShape_140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4976" behindDoc="0" locked="0" layoutInCell="1" allowOverlap="1" wp14:anchorId="21B7879B" wp14:editId="18D9FC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8798574" name="AutoShape_150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8798574" name="AutoShape_150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6000" behindDoc="0" locked="0" layoutInCell="1" allowOverlap="1" wp14:anchorId="7DBCA218" wp14:editId="48A360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5865048" name="AutoShape_149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5865048" name="AutoShape_149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7024" behindDoc="0" locked="0" layoutInCell="1" allowOverlap="1" wp14:anchorId="3EAB19DE" wp14:editId="450C31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8210545" name="AutoShape_146_SpCnt_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8210545" name="AutoShape_146_SpCnt_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8048" behindDoc="0" locked="0" layoutInCell="1" allowOverlap="1" wp14:anchorId="7FD83750" wp14:editId="24CEEB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5849761" name="AutoShape_139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5849761" name="AutoShape_139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79072" behindDoc="0" locked="0" layoutInCell="1" allowOverlap="1" wp14:anchorId="31370FF9" wp14:editId="286C9A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9725943" name="AutoShape_147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9725943" name="AutoShape_147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0096" behindDoc="0" locked="0" layoutInCell="1" allowOverlap="1" wp14:anchorId="6970E310" wp14:editId="2AC3DB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8803677" name="AutoShape_146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8803677" name="AutoShape_146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1120" behindDoc="0" locked="0" layoutInCell="1" allowOverlap="1" wp14:anchorId="36CC1695" wp14:editId="4E8B2D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7474211" name="AutoShape_138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7474211" name="AutoShape_138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2144" behindDoc="0" locked="0" layoutInCell="1" allowOverlap="1" wp14:anchorId="4C4DB8D3" wp14:editId="5CB85E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0268548" name="AutoShape_145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0268548" name="AutoShape_145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3168" behindDoc="0" locked="0" layoutInCell="1" allowOverlap="1" wp14:anchorId="281F8A7D" wp14:editId="5D109A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2360136" name="AutoShape_144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2360136" name="AutoShape_144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4192" behindDoc="0" locked="0" layoutInCell="1" allowOverlap="1" wp14:anchorId="610BB531" wp14:editId="193315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0413956" name="AutoShape_152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0413956" name="AutoShape_152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5216" behindDoc="0" locked="0" layoutInCell="1" allowOverlap="1" wp14:anchorId="57D77298" wp14:editId="7F54225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216021" name="AutoShape_150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216021" name="AutoShape_150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6240" behindDoc="0" locked="0" layoutInCell="1" allowOverlap="1" wp14:anchorId="59B707E6" wp14:editId="5DB6F2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47305796" name="AutoShape_145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7305796" name="AutoShape_145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7264" behindDoc="0" locked="0" layoutInCell="1" allowOverlap="1" wp14:anchorId="4E8A79D3" wp14:editId="31706C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8117098" name="AutoShape_137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8117098" name="AutoShape_137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8288" behindDoc="0" locked="0" layoutInCell="1" allowOverlap="1" wp14:anchorId="4102CDFF" wp14:editId="23A594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1611438" name="AutoShape_143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1611438" name="AutoShape_143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89312" behindDoc="0" locked="0" layoutInCell="1" allowOverlap="1" wp14:anchorId="22300CA1" wp14:editId="28614C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3780664" name="AutoShape_142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3780664" name="AutoShape_142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0336" behindDoc="0" locked="0" layoutInCell="1" allowOverlap="1" wp14:anchorId="37B2B7C7" wp14:editId="5E4117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4840377" name="AutoShape_136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4840377" name="AutoShape_136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1360" behindDoc="0" locked="0" layoutInCell="1" allowOverlap="1" wp14:anchorId="0236EFAB" wp14:editId="10952B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9405435" name="AutoShape_141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9405435" name="AutoShape_141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2384" behindDoc="0" locked="0" layoutInCell="1" allowOverlap="1" wp14:anchorId="45A3057F" wp14:editId="1A16B8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7605796" name="AutoShape_140_SpCnt_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7605796" name="AutoShape_140_SpCnt_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3408" behindDoc="0" locked="0" layoutInCell="1" allowOverlap="1" wp14:anchorId="74AEC90C" wp14:editId="7063D7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3594202" name="AutoShape_144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3594202" name="AutoShape_144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4432" behindDoc="0" locked="0" layoutInCell="1" allowOverlap="1" wp14:anchorId="4142E96F" wp14:editId="3F022C8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0437157" name="AutoShape_134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0437157" name="AutoShape_134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5456" behindDoc="0" locked="0" layoutInCell="1" allowOverlap="1" wp14:anchorId="51740645" wp14:editId="6B21783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4921327" name="AutoShape_139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4921327" name="AutoShape_139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6480" behindDoc="0" locked="0" layoutInCell="1" allowOverlap="1" wp14:anchorId="7E0E503D" wp14:editId="062928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448936" name="AutoShape_138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448936" name="AutoShape_138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7504" behindDoc="0" locked="0" layoutInCell="1" allowOverlap="1" wp14:anchorId="73F33ABD" wp14:editId="55215C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6490907" name="AutoShape_134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6490907" name="AutoShape_134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8528" behindDoc="0" locked="0" layoutInCell="1" allowOverlap="1" wp14:anchorId="7BEDF233" wp14:editId="727191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3276619" name="AutoShape_137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3276619" name="AutoShape_137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799552" behindDoc="0" locked="0" layoutInCell="1" allowOverlap="1" wp14:anchorId="09D689C0" wp14:editId="066F3F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7320808" name="AutoShape_136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7320808" name="AutoShape_136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0576" behindDoc="0" locked="0" layoutInCell="1" allowOverlap="1" wp14:anchorId="74D58730" wp14:editId="3EB031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9078331" name="AutoShape_149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9078331" name="AutoShape_149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1600" behindDoc="0" locked="0" layoutInCell="1" allowOverlap="1" wp14:anchorId="0858853F" wp14:editId="46FC6A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8141163" name="AutoShape_143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8141163" name="AutoShape_143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2624" behindDoc="0" locked="0" layoutInCell="1" allowOverlap="1" wp14:anchorId="5C88B577" wp14:editId="03A68D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970945" name="AutoShape_155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970945" name="AutoShape_155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3648" behindDoc="0" locked="0" layoutInCell="1" allowOverlap="1" wp14:anchorId="27A1209D" wp14:editId="6B6CDF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9509104" name="AutoShape_134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9509104" name="AutoShape_134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4672" behindDoc="0" locked="0" layoutInCell="1" allowOverlap="1" wp14:anchorId="4AC27CDB" wp14:editId="223CB7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2547325" name="AutoShape_155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2547325" name="AutoShape_155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5696" behindDoc="0" locked="0" layoutInCell="1" allowOverlap="1" wp14:anchorId="0E601536" wp14:editId="171A818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3951649" name="AutoShape_154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3951649" name="AutoShape_154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6720" behindDoc="0" locked="0" layoutInCell="1" allowOverlap="1" wp14:anchorId="6EE7C167" wp14:editId="4BF3707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1074345" name="AutoShape_154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1074345" name="AutoShape_154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7744" behindDoc="0" locked="0" layoutInCell="1" allowOverlap="1" wp14:anchorId="552DB222" wp14:editId="5517B1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5625379" name="AutoShape_153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5625379" name="AutoShape_153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8768" behindDoc="0" locked="0" layoutInCell="1" allowOverlap="1" wp14:anchorId="0908D05C" wp14:editId="322E12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1556566" name="AutoShape_142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1556566" name="AutoShape_142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09792" behindDoc="0" locked="0" layoutInCell="1" allowOverlap="1" wp14:anchorId="2C9A7AC1" wp14:editId="3D63FC9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5604948" name="AutoShape_153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5604948" name="AutoShape_153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0816" behindDoc="0" locked="0" layoutInCell="1" allowOverlap="1" wp14:anchorId="3FDE8C84" wp14:editId="57C185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85191742" name="AutoShape_152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5191742" name="AutoShape_152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1840" behindDoc="0" locked="0" layoutInCell="1" allowOverlap="1" wp14:anchorId="3625F95B" wp14:editId="69DBF73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4616534" name="AutoShape_151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4616534" name="AutoShape_151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2864" behindDoc="0" locked="0" layoutInCell="1" allowOverlap="1" wp14:anchorId="36A7ED0C" wp14:editId="633DA6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5132318" name="AutoShape_152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5132318" name="AutoShape_152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3888" behindDoc="0" locked="0" layoutInCell="1" allowOverlap="1" wp14:anchorId="4F30E37D" wp14:editId="219410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7114239" name="AutoShape_150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7114239" name="AutoShape_150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4912" behindDoc="0" locked="0" layoutInCell="1" allowOverlap="1" wp14:anchorId="48505D4B" wp14:editId="4E17D2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6832758" name="AutoShape_149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6832758" name="AutoShape_149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5936" behindDoc="0" locked="0" layoutInCell="1" allowOverlap="1" wp14:anchorId="02F9F4D1" wp14:editId="4A31B1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8635378" name="AutoShape_142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8635378" name="AutoShape_142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6960" behindDoc="0" locked="0" layoutInCell="1" allowOverlap="1" wp14:anchorId="6F7BB7BC" wp14:editId="78449A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4793847" name="AutoShape_151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4793847" name="AutoShape_151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7984" behindDoc="0" locked="0" layoutInCell="1" allowOverlap="1" wp14:anchorId="7AEC417D" wp14:editId="54994B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6695646" name="AutoShape_147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6695646" name="AutoShape_147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19008" behindDoc="0" locked="0" layoutInCell="1" allowOverlap="1" wp14:anchorId="17E3E810" wp14:editId="1D4A74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3082373" name="AutoShape_141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3082373" name="AutoShape_141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0032" behindDoc="0" locked="0" layoutInCell="1" allowOverlap="1" wp14:anchorId="4C6BA40F" wp14:editId="5881B3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4122279" name="AutoShape_151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4122279" name="AutoShape_151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1056" behindDoc="0" locked="0" layoutInCell="1" allowOverlap="1" wp14:anchorId="02D61691" wp14:editId="6A2C66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1533564" name="AutoShape_147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1533564" name="AutoShape_147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2080" behindDoc="0" locked="0" layoutInCell="1" allowOverlap="1" wp14:anchorId="446C0F48" wp14:editId="009327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4566863" name="AutoShape_146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4566863" name="AutoShape_146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3104" behindDoc="0" locked="0" layoutInCell="1" allowOverlap="1" wp14:anchorId="285E69DC" wp14:editId="490FDE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4915124" name="AutoShape_150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4915124" name="AutoShape_150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4128" behindDoc="0" locked="0" layoutInCell="1" allowOverlap="1" wp14:anchorId="00C5DEB2" wp14:editId="41FCFF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73514635" name="AutoShape_145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3514635" name="AutoShape_145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5152" behindDoc="0" locked="0" layoutInCell="1" allowOverlap="1" wp14:anchorId="21D610C8" wp14:editId="2C4E86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2667629" name="AutoShape_144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2667629" name="AutoShape_144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6176" behindDoc="0" locked="0" layoutInCell="1" allowOverlap="1" wp14:anchorId="5B9523A8" wp14:editId="0385DA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6682876" name="AutoShape_140_SpCnt_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6682876" name="AutoShape_140_SpCnt_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7200" behindDoc="0" locked="0" layoutInCell="1" allowOverlap="1" wp14:anchorId="410AB50F" wp14:editId="52D0CA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9945592" name="AutoShape_149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9945592" name="AutoShape_149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8224" behindDoc="0" locked="0" layoutInCell="1" allowOverlap="1" wp14:anchorId="2F02F532" wp14:editId="1F855D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803281" name="AutoShape_143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803281" name="AutoShape_143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29248" behindDoc="0" locked="0" layoutInCell="1" allowOverlap="1" wp14:anchorId="5A60C546" wp14:editId="4D7CFD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4155208" name="AutoShape_142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4155208" name="AutoShape_142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0272" behindDoc="0" locked="0" layoutInCell="1" allowOverlap="1" wp14:anchorId="4F068CC9" wp14:editId="4953D9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5306747" name="AutoShape_147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5306747" name="AutoShape_147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1296" behindDoc="0" locked="0" layoutInCell="1" allowOverlap="1" wp14:anchorId="30D1C551" wp14:editId="7A8B929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1819580" name="AutoShape_141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1819580" name="AutoShape_141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2320" behindDoc="0" locked="0" layoutInCell="1" allowOverlap="1" wp14:anchorId="578450DF" wp14:editId="0A1F71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2614711" name="AutoShape_140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2614711" name="AutoShape_140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3344" behindDoc="0" locked="0" layoutInCell="1" allowOverlap="1" wp14:anchorId="73624EB0" wp14:editId="1D719B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4639975" name="AutoShape_146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4639975" name="AutoShape_146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4368" behindDoc="0" locked="0" layoutInCell="1" allowOverlap="1" wp14:anchorId="2A6BC29C" wp14:editId="031595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6284193" name="AutoShape_139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6284193" name="AutoShape_139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5392" behindDoc="0" locked="0" layoutInCell="1" allowOverlap="1" wp14:anchorId="6E1D6C6A" wp14:editId="79D4FD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2016614" name="AutoShape_146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2016614" name="AutoShape_146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6416" behindDoc="0" locked="0" layoutInCell="1" allowOverlap="1" wp14:anchorId="7B146DE5" wp14:editId="59C8F63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8129722" name="AutoShape_139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8129722" name="AutoShape_139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7440" behindDoc="0" locked="0" layoutInCell="1" allowOverlap="1" wp14:anchorId="0D9B2202" wp14:editId="137461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3355240" name="AutoShape_138_SpCnt_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3355240" name="AutoShape_138_SpCnt_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8464" behindDoc="0" locked="0" layoutInCell="1" allowOverlap="1" wp14:anchorId="72D7A17F" wp14:editId="555B8A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3552063" name="AutoShape_145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3552063" name="AutoShape_145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39488" behindDoc="0" locked="0" layoutInCell="1" allowOverlap="1" wp14:anchorId="33E3433F" wp14:editId="309797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0269574" name="AutoShape_137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0269574" name="AutoShape_137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0512" behindDoc="0" locked="0" layoutInCell="1" allowOverlap="1" wp14:anchorId="428EE07A" wp14:editId="7E4687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626591" name="AutoShape_136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626591" name="AutoShape_136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1536" behindDoc="0" locked="0" layoutInCell="1" allowOverlap="1" wp14:anchorId="72C287A4" wp14:editId="2BDA8E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865484" name="AutoShape_138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865484" name="AutoShape_138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2560" behindDoc="0" locked="0" layoutInCell="1" allowOverlap="1" wp14:anchorId="7A9D4C56" wp14:editId="7F8667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1016960" name="AutoShape_144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1016960" name="AutoShape_144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3584" behindDoc="0" locked="0" layoutInCell="1" allowOverlap="1" wp14:anchorId="623953BF" wp14:editId="4C4EC04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5796914" name="AutoShape_134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5796914" name="AutoShape_134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4608" behindDoc="0" locked="0" layoutInCell="1" allowOverlap="1" wp14:anchorId="0433EB65" wp14:editId="56DA35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1065515" name="AutoShape_155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1065515" name="AutoShape_155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5632" behindDoc="0" locked="0" layoutInCell="1" allowOverlap="1" wp14:anchorId="0C47C385" wp14:editId="382485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898911" name="AutoShape_143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898911" name="AutoShape_143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6656" behindDoc="0" locked="0" layoutInCell="1" allowOverlap="1" wp14:anchorId="6C34BEA7" wp14:editId="3E8310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6448315" name="AutoShape_154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6448315" name="AutoShape_154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7680" behindDoc="0" locked="0" layoutInCell="1" allowOverlap="1" wp14:anchorId="450A5354" wp14:editId="382B8A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1324730" name="AutoShape_153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1324730" name="AutoShape_153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8704" behindDoc="0" locked="0" layoutInCell="1" allowOverlap="1" wp14:anchorId="7963465C" wp14:editId="708F2F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7970820" name="AutoShape_150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7970820" name="AutoShape_150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49728" behindDoc="0" locked="0" layoutInCell="1" allowOverlap="1" wp14:anchorId="401C750B" wp14:editId="1EC303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1996847" name="AutoShape_145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1996847" name="AutoShape_145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0752" behindDoc="0" locked="0" layoutInCell="1" allowOverlap="1" wp14:anchorId="3A5FDF47" wp14:editId="0B056F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9286757" name="AutoShape_137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9286757" name="AutoShape_137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1776" behindDoc="0" locked="0" layoutInCell="1" allowOverlap="1" wp14:anchorId="6A8F7644" wp14:editId="1CB903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6386415" name="AutoShape_142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6386415" name="AutoShape_142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2800" behindDoc="0" locked="0" layoutInCell="1" allowOverlap="1" wp14:anchorId="00BD4022" wp14:editId="775202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5428016" name="AutoShape_152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5428016" name="AutoShape_152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3824" behindDoc="0" locked="0" layoutInCell="1" allowOverlap="1" wp14:anchorId="2026E681" wp14:editId="0F65A0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2038003" name="AutoShape_151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2038003" name="AutoShape_151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4848" behindDoc="0" locked="0" layoutInCell="1" allowOverlap="1" wp14:anchorId="48BB0877" wp14:editId="4A4097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1671966" name="AutoShape_141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1671966" name="AutoShape_141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5872" behindDoc="0" locked="0" layoutInCell="1" allowOverlap="1" wp14:anchorId="2B12DDA9" wp14:editId="0DCE6A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9961170" name="AutoShape_150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9961170" name="AutoShape_150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6896" behindDoc="0" locked="0" layoutInCell="1" allowOverlap="1" wp14:anchorId="42E00163" wp14:editId="26A1FA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8210489" name="AutoShape_149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8210489" name="AutoShape_149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7920" behindDoc="0" locked="0" layoutInCell="1" allowOverlap="1" wp14:anchorId="2F202B8C" wp14:editId="00336A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7722649" name="AutoShape_136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7722649" name="AutoShape_136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8944" behindDoc="0" locked="0" layoutInCell="1" allowOverlap="1" wp14:anchorId="4F973AF6" wp14:editId="77BDBC5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0280329" name="AutoShape_140_SpCnt_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0280329" name="AutoShape_140_SpCnt_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59968" behindDoc="0" locked="0" layoutInCell="1" allowOverlap="1" wp14:anchorId="44EE6C8E" wp14:editId="09C76A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6664433" name="AutoShape_147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6664433" name="AutoShape_147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0992" behindDoc="0" locked="0" layoutInCell="1" allowOverlap="1" wp14:anchorId="4251D982" wp14:editId="59122D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2663224" name="AutoShape_146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2663224" name="AutoShape_146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2016" behindDoc="0" locked="0" layoutInCell="1" allowOverlap="1" wp14:anchorId="295D5A6B" wp14:editId="7D6280A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7544590" name="AutoShape_139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7544590" name="AutoShape_139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3040" behindDoc="0" locked="0" layoutInCell="1" allowOverlap="1" wp14:anchorId="46ED7E73" wp14:editId="2018D3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5259087" name="AutoShape_145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5259087" name="AutoShape_145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4064" behindDoc="0" locked="0" layoutInCell="1" allowOverlap="1" wp14:anchorId="736C1C8D" wp14:editId="15904E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2746721" name="AutoShape_144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2746721" name="AutoShape_144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5088" behindDoc="0" locked="0" layoutInCell="1" allowOverlap="1" wp14:anchorId="5C13DF0D" wp14:editId="0160D33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4581199" name="AutoShape_144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4581199" name="AutoShape_144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6112" behindDoc="0" locked="0" layoutInCell="1" allowOverlap="1" wp14:anchorId="7A9472A5" wp14:editId="2BFF19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6493923" name="AutoShape_134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6493923" name="AutoShape_134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7136" behindDoc="0" locked="0" layoutInCell="1" allowOverlap="1" wp14:anchorId="74852EE2" wp14:editId="346498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7377571" name="AutoShape_138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7377571" name="AutoShape_138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8160" behindDoc="0" locked="0" layoutInCell="1" allowOverlap="1" wp14:anchorId="12385F0C" wp14:editId="17A313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9014273" name="AutoShape_143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9014273" name="AutoShape_143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69184" behindDoc="0" locked="0" layoutInCell="1" allowOverlap="1" wp14:anchorId="663D200E" wp14:editId="5203AA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70964323" name="AutoShape_142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0964323" name="AutoShape_142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0208" behindDoc="0" locked="0" layoutInCell="1" allowOverlap="1" wp14:anchorId="71A097CE" wp14:editId="38ECB2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6070689" name="AutoShape_137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6070689" name="AutoShape_137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1232" behindDoc="0" locked="0" layoutInCell="1" allowOverlap="1" wp14:anchorId="6B7C1108" wp14:editId="11A651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8268907" name="AutoShape_141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8268907" name="AutoShape_141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2256" behindDoc="0" locked="0" layoutInCell="1" allowOverlap="1" wp14:anchorId="34A29C70" wp14:editId="5D58414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3523024" name="AutoShape_140_SpCnt_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3523024" name="AutoShape_140_SpCnt_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3280" behindDoc="0" locked="0" layoutInCell="1" allowOverlap="1" wp14:anchorId="1DCC999C" wp14:editId="4D2DA93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3239621" name="AutoShape_134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3239621" name="AutoShape_134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4304" behindDoc="0" locked="0" layoutInCell="1" allowOverlap="1" wp14:anchorId="6BC1C858" wp14:editId="042FD39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7290983" name="AutoShape_136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7290983" name="AutoShape_136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5328" behindDoc="0" locked="0" layoutInCell="1" allowOverlap="1" wp14:anchorId="39D589B2" wp14:editId="501047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0797755" name="AutoShape_139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0797755" name="AutoShape_139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6352" behindDoc="0" locked="0" layoutInCell="1" allowOverlap="1" wp14:anchorId="1BA08BE0" wp14:editId="7922CD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6036130" name="AutoShape_138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6036130" name="AutoShape_138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7376" behindDoc="0" locked="0" layoutInCell="1" allowOverlap="1" wp14:anchorId="4733232F" wp14:editId="0FD9A1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8339977" name="AutoShape_134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8339977" name="AutoShape_134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8400" behindDoc="0" locked="0" layoutInCell="1" allowOverlap="1" wp14:anchorId="2B02A8E3" wp14:editId="2015DA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8909579" name="AutoShape_137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8909579" name="AutoShape_137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79424" behindDoc="0" locked="0" layoutInCell="1" allowOverlap="1" wp14:anchorId="015F64F6" wp14:editId="43B0F3D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6350010" name="AutoShape_136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6350010" name="AutoShape_136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0448" behindDoc="0" locked="0" layoutInCell="1" allowOverlap="1" wp14:anchorId="7686EA46" wp14:editId="30D6781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5308784" name="AutoShape_140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5308784" name="AutoShape_140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1472" behindDoc="0" locked="0" layoutInCell="1" allowOverlap="1" wp14:anchorId="2EC8E8BD" wp14:editId="6C9555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0251322" name="AutoShape_147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0251322" name="AutoShape_147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2496" behindDoc="0" locked="0" layoutInCell="1" allowOverlap="1" wp14:anchorId="380B7911" wp14:editId="2B3058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2407385" name="AutoShape_141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2407385" name="AutoShape_141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3520" behindDoc="0" locked="0" layoutInCell="1" allowOverlap="1" wp14:anchorId="78B33F09" wp14:editId="0F863F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2598323" name="AutoShape_149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2598323" name="AutoShape_149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4544" behindDoc="0" locked="0" layoutInCell="1" allowOverlap="1" wp14:anchorId="2C323B0D" wp14:editId="1E1020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4526176" name="AutoShape_143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4526176" name="AutoShape_143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5568" behindDoc="0" locked="0" layoutInCell="1" allowOverlap="1" wp14:anchorId="6BC7A327" wp14:editId="64CAF5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366635" name="AutoShape_155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366635" name="AutoShape_155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6592" behindDoc="0" locked="0" layoutInCell="1" allowOverlap="1" wp14:anchorId="594B0D06" wp14:editId="2F3F88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1633070" name="AutoShape_155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1633070" name="AutoShape_155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7616" behindDoc="0" locked="0" layoutInCell="1" allowOverlap="1" wp14:anchorId="33658BB8" wp14:editId="59ADE2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3406503" name="AutoShape_134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3406503" name="AutoShape_134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8640" behindDoc="0" locked="0" layoutInCell="1" allowOverlap="1" wp14:anchorId="7ECA5AAB" wp14:editId="340544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1895065" name="AutoShape_134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1895065" name="AutoShape_134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89664" behindDoc="0" locked="0" layoutInCell="1" allowOverlap="1" wp14:anchorId="4914C46B" wp14:editId="3CC009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1651681" name="AutoShape_154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1651681" name="AutoShape_154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0688" behindDoc="0" locked="0" layoutInCell="1" allowOverlap="1" wp14:anchorId="2E374CAE" wp14:editId="1A8589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3080937" name="AutoShape_155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3080937" name="AutoShape_155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1712" behindDoc="0" locked="0" layoutInCell="1" allowOverlap="1" wp14:anchorId="0FEA6945" wp14:editId="2ED52A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0534135" name="AutoShape_154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0534135" name="AutoShape_154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2736" behindDoc="0" locked="0" layoutInCell="1" allowOverlap="1" wp14:anchorId="42DE610F" wp14:editId="683E44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4567773" name="AutoShape_154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4567773" name="AutoShape_154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3760" behindDoc="0" locked="0" layoutInCell="1" allowOverlap="1" wp14:anchorId="37DDA4F2" wp14:editId="4D0DBAA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8533769" name="AutoShape_153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8533769" name="AutoShape_153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4784" behindDoc="0" locked="0" layoutInCell="1" allowOverlap="1" wp14:anchorId="22BF1B66" wp14:editId="188AD3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1301679" name="AutoShape_153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1301679" name="AutoShape_153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5808" behindDoc="0" locked="0" layoutInCell="1" allowOverlap="1" wp14:anchorId="20DCC480" wp14:editId="506B31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192626" name="AutoShape_152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192626" name="AutoShape_152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6832" behindDoc="0" locked="0" layoutInCell="1" allowOverlap="1" wp14:anchorId="3B4A5A8C" wp14:editId="2E80867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2399188" name="AutoShape_152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2399188" name="AutoShape_152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7856" behindDoc="0" locked="0" layoutInCell="1" allowOverlap="1" wp14:anchorId="13B3B317" wp14:editId="6FEA38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9402697" name="AutoShape_151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9402697" name="AutoShape_151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8880" behindDoc="0" locked="0" layoutInCell="1" allowOverlap="1" wp14:anchorId="078FC47E" wp14:editId="3171C5C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5492940" name="AutoShape_150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5492940" name="AutoShape_150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899904" behindDoc="0" locked="0" layoutInCell="1" allowOverlap="1" wp14:anchorId="74BE33DE" wp14:editId="3FD8C9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7823163" name="AutoShape_142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7823163" name="AutoShape_142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0928" behindDoc="0" locked="0" layoutInCell="1" allowOverlap="1" wp14:anchorId="7AA9C098" wp14:editId="5D4E88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957579" name="AutoShape_153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957579" name="AutoShape_153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1952" behindDoc="0" locked="0" layoutInCell="1" allowOverlap="1" wp14:anchorId="28E4A99A" wp14:editId="674B38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4775787" name="AutoShape_151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4775787" name="AutoShape_151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2976" behindDoc="0" locked="0" layoutInCell="1" allowOverlap="1" wp14:anchorId="4BBD0858" wp14:editId="2DF5EE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4740625" name="AutoShape_149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740625" name="AutoShape_149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4000" behindDoc="0" locked="0" layoutInCell="1" allowOverlap="1" wp14:anchorId="4EC349F3" wp14:editId="34F8CA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852017" name="AutoShape_147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852017" name="AutoShape_147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5024" behindDoc="0" locked="0" layoutInCell="1" allowOverlap="1" wp14:anchorId="477EF31D" wp14:editId="6C4177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3260816" name="AutoShape_150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3260816" name="AutoShape_150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6048" behindDoc="0" locked="0" layoutInCell="1" allowOverlap="1" wp14:anchorId="268C8D0A" wp14:editId="790B8E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4170911" name="AutoShape_146_SpCnt_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4170911" name="AutoShape_146_SpCnt_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7072" behindDoc="0" locked="0" layoutInCell="1" allowOverlap="1" wp14:anchorId="4B5E04DF" wp14:editId="70EDB9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1859747" name="AutoShape_145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1859747" name="AutoShape_145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8096" behindDoc="0" locked="0" layoutInCell="1" allowOverlap="1" wp14:anchorId="6AE4D459" wp14:editId="67B349C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7253465" name="AutoShape_152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7253465" name="AutoShape_152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09120" behindDoc="0" locked="0" layoutInCell="1" allowOverlap="1" wp14:anchorId="6421287C" wp14:editId="671AFF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2271167" name="AutoShape_149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2271167" name="AutoShape_149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0144" behindDoc="0" locked="0" layoutInCell="1" allowOverlap="1" wp14:anchorId="11D444C0" wp14:editId="175E35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7946583" name="AutoShape_144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7946583" name="AutoShape_144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1168" behindDoc="0" locked="0" layoutInCell="1" allowOverlap="1" wp14:anchorId="1427AE2A" wp14:editId="51514F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0368145" name="AutoShape_143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0368145" name="AutoShape_143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2192" behindDoc="0" locked="0" layoutInCell="1" allowOverlap="1" wp14:anchorId="37745306" wp14:editId="04A1E6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5106323" name="AutoShape_147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5106323" name="AutoShape_147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3216" behindDoc="0" locked="0" layoutInCell="1" allowOverlap="1" wp14:anchorId="521FDCE0" wp14:editId="2B6963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9582562" name="AutoShape_142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9582562" name="AutoShape_142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4240" behindDoc="0" locked="0" layoutInCell="1" allowOverlap="1" wp14:anchorId="050CB618" wp14:editId="53B266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7355785" name="AutoShape_141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7355785" name="AutoShape_141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5264" behindDoc="0" locked="0" layoutInCell="1" allowOverlap="1" wp14:anchorId="7E19B7E9" wp14:editId="3BB167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8712164" name="AutoShape_147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8712164" name="AutoShape_147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6288" behindDoc="0" locked="0" layoutInCell="1" allowOverlap="1" wp14:anchorId="1FD3A533" wp14:editId="157554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01291" name="AutoShape_141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01291" name="AutoShape_141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7312" behindDoc="0" locked="0" layoutInCell="1" allowOverlap="1" wp14:anchorId="51478879" wp14:editId="404B60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5260614" name="AutoShape_151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5260614" name="AutoShape_151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8336" behindDoc="0" locked="0" layoutInCell="1" allowOverlap="1" wp14:anchorId="26B940DD" wp14:editId="2BFA13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7480218" name="AutoShape_146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7480218" name="AutoShape_146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19360" behindDoc="0" locked="0" layoutInCell="1" allowOverlap="1" wp14:anchorId="33BED50E" wp14:editId="3B0051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1871443" name="AutoShape_140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1871443" name="AutoShape_140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0384" behindDoc="0" locked="0" layoutInCell="1" allowOverlap="1" wp14:anchorId="1652E044" wp14:editId="04723F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4417495" name="AutoShape_139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4417495" name="AutoShape_139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1408" behindDoc="0" locked="0" layoutInCell="1" allowOverlap="1" wp14:anchorId="2E0A91C1" wp14:editId="6686773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9465115" name="AutoShape_145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9465115" name="AutoShape_145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2432" behindDoc="0" locked="0" layoutInCell="1" allowOverlap="1" wp14:anchorId="4F98A4F1" wp14:editId="2DFC863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814975" name="AutoShape_138_SpCnt_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814975" name="AutoShape_138_SpCnt_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3456" behindDoc="0" locked="0" layoutInCell="1" allowOverlap="1" wp14:anchorId="4BB5F5EC" wp14:editId="1EA847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2200208" name="AutoShape_137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2200208" name="AutoShape_137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4480" behindDoc="0" locked="0" layoutInCell="1" allowOverlap="1" wp14:anchorId="38DC7690" wp14:editId="7CBD4A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1949528" name="AutoShape_150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1949528" name="AutoShape_150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5504" behindDoc="0" locked="0" layoutInCell="1" allowOverlap="1" wp14:anchorId="04EE680B" wp14:editId="491A1A6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4342123" name="AutoShape_144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4342123" name="AutoShape_144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6528" behindDoc="0" locked="0" layoutInCell="1" allowOverlap="1" wp14:anchorId="0974BCCA" wp14:editId="5E7B48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25686252" name="AutoShape_136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5686252" name="AutoShape_136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7552" behindDoc="0" locked="0" layoutInCell="1" allowOverlap="1" wp14:anchorId="3A8BF7E7" wp14:editId="26B23C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2343003" name="AutoShape_134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2343003" name="AutoShape_134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8576" behindDoc="0" locked="0" layoutInCell="1" allowOverlap="1" wp14:anchorId="1ED33CD2" wp14:editId="28D10E8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0785225" name="AutoShape_143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0785225" name="AutoShape_143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29600" behindDoc="0" locked="0" layoutInCell="1" allowOverlap="1" wp14:anchorId="7727C48F" wp14:editId="4BAC88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4479193" name="AutoShape_155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4479193" name="AutoShape_155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0624" behindDoc="0" locked="0" layoutInCell="1" allowOverlap="1" wp14:anchorId="34FE7025" wp14:editId="202111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0339295" name="AutoShape_154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0339295" name="AutoShape_154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1648" behindDoc="0" locked="0" layoutInCell="1" allowOverlap="1" wp14:anchorId="2FB322E8" wp14:editId="064EF9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0546068" name="AutoShape_140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0546068" name="AutoShape_140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2672" behindDoc="0" locked="0" layoutInCell="1" allowOverlap="1" wp14:anchorId="1EC82C7B" wp14:editId="005F1C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3553949" name="AutoShape_149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3553949" name="AutoShape_149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3696" behindDoc="0" locked="0" layoutInCell="1" allowOverlap="1" wp14:anchorId="5BC7400F" wp14:editId="05F155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1858896" name="AutoShape_142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1858896" name="AutoShape_142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4720" behindDoc="0" locked="0" layoutInCell="1" allowOverlap="1" wp14:anchorId="16577351" wp14:editId="33EF9D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1204094" name="AutoShape_153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1204094" name="AutoShape_153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5744" behindDoc="0" locked="0" layoutInCell="1" allowOverlap="1" wp14:anchorId="0A755980" wp14:editId="52F72D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2618930" name="AutoShape_152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2618930" name="AutoShape_152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6768" behindDoc="0" locked="0" layoutInCell="1" allowOverlap="1" wp14:anchorId="6F8697B1" wp14:editId="197645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3807658" name="AutoShape_141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3807658" name="AutoShape_141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7792" behindDoc="0" locked="0" layoutInCell="1" allowOverlap="1" wp14:anchorId="695CF383" wp14:editId="2DF6E2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1883003" name="AutoShape_151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1883003" name="AutoShape_151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8816" behindDoc="0" locked="0" layoutInCell="1" allowOverlap="1" wp14:anchorId="7364AFE4" wp14:editId="78BCB2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821445" name="AutoShape_150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821445" name="AutoShape_150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39840" behindDoc="0" locked="0" layoutInCell="1" allowOverlap="1" wp14:anchorId="7A09FF23" wp14:editId="6C8DE4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6738844" name="AutoShape_147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6738844" name="AutoShape_147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0864" behindDoc="0" locked="0" layoutInCell="1" allowOverlap="1" wp14:anchorId="1A884177" wp14:editId="784431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616658" name="AutoShape_140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616658" name="AutoShape_140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1888" behindDoc="0" locked="0" layoutInCell="1" allowOverlap="1" wp14:anchorId="6B27CE40" wp14:editId="712050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4565973" name="AutoShape_149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4565973" name="AutoShape_149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2912" behindDoc="0" locked="0" layoutInCell="1" allowOverlap="1" wp14:anchorId="7FACFF94" wp14:editId="2AD5DB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8623878" name="AutoShape_147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8623878" name="AutoShape_147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3936" behindDoc="0" locked="0" layoutInCell="1" allowOverlap="1" wp14:anchorId="695C7937" wp14:editId="1BA327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2401524" name="AutoShape_139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2401524" name="AutoShape_139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4960" behindDoc="0" locked="0" layoutInCell="1" allowOverlap="1" wp14:anchorId="5D379788" wp14:editId="38BD268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4127968" name="AutoShape_146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4127968" name="AutoShape_146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5984" behindDoc="0" locked="0" layoutInCell="1" allowOverlap="1" wp14:anchorId="4B7B047F" wp14:editId="496849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9977136" name="AutoShape_145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9977136" name="AutoShape_145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7008" behindDoc="0" locked="0" layoutInCell="1" allowOverlap="1" wp14:anchorId="40DCDED5" wp14:editId="745D60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2664849" name="AutoShape_140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2664849" name="AutoShape_140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8032" behindDoc="0" locked="0" layoutInCell="1" allowOverlap="1" wp14:anchorId="3D408807" wp14:editId="6FAF45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6986854" name="AutoShape_146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6986854" name="AutoShape_146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49056" behindDoc="0" locked="0" layoutInCell="1" allowOverlap="1" wp14:anchorId="321CE5C2" wp14:editId="19A71E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8861821" name="AutoShape_139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8861821" name="AutoShape_139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0080" behindDoc="0" locked="0" layoutInCell="1" allowOverlap="1" wp14:anchorId="3B3EFC8C" wp14:editId="7A6B552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2436527" name="AutoShape_146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2436527" name="AutoShape_146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1104" behindDoc="0" locked="0" layoutInCell="1" allowOverlap="1" wp14:anchorId="02AED89F" wp14:editId="08B8ED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9112962" name="AutoShape_138_SpCnt_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112962" name="AutoShape_138_SpCnt_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2128" behindDoc="0" locked="0" layoutInCell="1" allowOverlap="1" wp14:anchorId="3972B7E0" wp14:editId="0104CE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7453100" name="AutoShape_144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7453100" name="AutoShape_144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3152" behindDoc="0" locked="0" layoutInCell="1" allowOverlap="1" wp14:anchorId="305FCB6A" wp14:editId="660B6D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6474678" name="AutoShape_143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6474678" name="AutoShape_143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4176" behindDoc="0" locked="0" layoutInCell="1" allowOverlap="1" wp14:anchorId="5F689AF2" wp14:editId="4B0D29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0837483" name="AutoShape_137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0837483" name="AutoShape_137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5200" behindDoc="0" locked="0" layoutInCell="1" allowOverlap="1" wp14:anchorId="5301E42B" wp14:editId="0A9B1CB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8272618" name="AutoShape_142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8272618" name="AutoShape_142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6224" behindDoc="0" locked="0" layoutInCell="1" allowOverlap="1" wp14:anchorId="7BA86852" wp14:editId="06B7109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0427750" name="AutoShape_141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0427750" name="AutoShape_141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7248" behindDoc="0" locked="0" layoutInCell="1" allowOverlap="1" wp14:anchorId="38037167" wp14:editId="772257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3081368" name="AutoShape_145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3081368" name="AutoShape_145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8272" behindDoc="0" locked="0" layoutInCell="1" allowOverlap="1" wp14:anchorId="7B7F11B5" wp14:editId="54D735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1855481" name="AutoShape_136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1855481" name="AutoShape_136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59296" behindDoc="0" locked="0" layoutInCell="1" allowOverlap="1" wp14:anchorId="5F1E0DE0" wp14:editId="1F0730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0176635" name="AutoShape_140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0176635" name="AutoShape_140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0320" behindDoc="0" locked="0" layoutInCell="1" allowOverlap="1" wp14:anchorId="71EAEDCB" wp14:editId="5CB17E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6277881" name="AutoShape_139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6277881" name="AutoShape_139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1344" behindDoc="0" locked="0" layoutInCell="1" allowOverlap="1" wp14:anchorId="2051DB18" wp14:editId="7F4EED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53165238" name="AutoShape_134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3165238" name="AutoShape_134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2368" behindDoc="0" locked="0" layoutInCell="1" allowOverlap="1" wp14:anchorId="1201DEE5" wp14:editId="6CD0BC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658084" name="AutoShape_138_SpCnt_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658084" name="AutoShape_138_SpCnt_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3392" behindDoc="0" locked="0" layoutInCell="1" allowOverlap="1" wp14:anchorId="1ED0D588" wp14:editId="4C9C968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9880261" name="AutoShape_137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9880261" name="AutoShape_137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4416" behindDoc="0" locked="0" layoutInCell="1" allowOverlap="1" wp14:anchorId="2E487864" wp14:editId="2D3F4DA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9961390" name="AutoShape_138_SpCnt_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9961390" name="AutoShape_138_SpCnt_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5440" behindDoc="0" locked="0" layoutInCell="1" allowOverlap="1" wp14:anchorId="7092B16B" wp14:editId="46AD471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6650415" name="AutoShape_144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6650415" name="AutoShape_144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6464" behindDoc="0" locked="0" layoutInCell="1" allowOverlap="1" wp14:anchorId="008D0285" wp14:editId="3CA64E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9283330" name="AutoShape_155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9283330" name="AutoShape_155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7488" behindDoc="0" locked="0" layoutInCell="1" allowOverlap="1" wp14:anchorId="531F834F" wp14:editId="7AFD53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3653941" name="AutoShape_136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3653941" name="AutoShape_136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8512" behindDoc="0" locked="0" layoutInCell="1" allowOverlap="1" wp14:anchorId="6368F6E3" wp14:editId="4CD44D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8228474" name="AutoShape_134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8228474" name="AutoShape_134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69536" behindDoc="0" locked="0" layoutInCell="1" allowOverlap="1" wp14:anchorId="07A9B086" wp14:editId="13E5CB3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6878353" name="AutoShape_154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6878353" name="AutoShape_154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0560" behindDoc="0" locked="0" layoutInCell="1" allowOverlap="1" wp14:anchorId="71B0C75A" wp14:editId="25DCBC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3545773" name="AutoShape_155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3545773" name="AutoShape_155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1584" behindDoc="0" locked="0" layoutInCell="1" allowOverlap="1" wp14:anchorId="2038A7F6" wp14:editId="38904E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6090191" name="AutoShape_154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6090191" name="AutoShape_154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2608" behindDoc="0" locked="0" layoutInCell="1" allowOverlap="1" wp14:anchorId="13319E2A" wp14:editId="718D7B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2395822" name="AutoShape_143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2395822" name="AutoShape_143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3632" behindDoc="0" locked="0" layoutInCell="1" allowOverlap="1" wp14:anchorId="5BCB0A86" wp14:editId="175F993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3277244" name="AutoShape_153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3277244" name="AutoShape_153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4656" behindDoc="0" locked="0" layoutInCell="1" allowOverlap="1" wp14:anchorId="498580FC" wp14:editId="21B231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7328434" name="AutoShape_153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7328434" name="AutoShape_153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5680" behindDoc="0" locked="0" layoutInCell="1" allowOverlap="1" wp14:anchorId="4C264DB8" wp14:editId="748065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4323190" name="AutoShape_152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4323190" name="AutoShape_152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6704" behindDoc="0" locked="0" layoutInCell="1" allowOverlap="1" wp14:anchorId="7CB2BD47" wp14:editId="701447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9989838" name="AutoShape_152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9989838" name="AutoShape_152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7728" behindDoc="0" locked="0" layoutInCell="1" allowOverlap="1" wp14:anchorId="55002E36" wp14:editId="02F9B4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1848014" name="AutoShape_151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1848014" name="AutoShape_151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8752" behindDoc="0" locked="0" layoutInCell="1" allowOverlap="1" wp14:anchorId="40886EEF" wp14:editId="4D148D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1828662" name="AutoShape_150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1828662" name="AutoShape_150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79776" behindDoc="0" locked="0" layoutInCell="1" allowOverlap="1" wp14:anchorId="2895E2C4" wp14:editId="192943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2235107" name="AutoShape_145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2235107" name="AutoShape_145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0800" behindDoc="0" locked="0" layoutInCell="1" allowOverlap="1" wp14:anchorId="5F21D8A9" wp14:editId="3081BB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2004130" name="AutoShape_137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2004130" name="AutoShape_137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1824" behindDoc="0" locked="0" layoutInCell="1" allowOverlap="1" wp14:anchorId="7C027A0E" wp14:editId="06116E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5957336" name="AutoShape_142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5957336" name="AutoShape_142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2848" behindDoc="0" locked="0" layoutInCell="1" allowOverlap="1" wp14:anchorId="65C96224" wp14:editId="79C6F5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6010704" name="AutoShape_151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6010704" name="AutoShape_151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3872" behindDoc="0" locked="0" layoutInCell="1" allowOverlap="1" wp14:anchorId="60B2708B" wp14:editId="389479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1404460" name="AutoShape_149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1404460" name="AutoShape_149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4896" behindDoc="0" locked="0" layoutInCell="1" allowOverlap="1" wp14:anchorId="33046C19" wp14:editId="4BB3D8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9359955" name="AutoShape_147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9359955" name="AutoShape_147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5920" behindDoc="0" locked="0" layoutInCell="1" allowOverlap="1" wp14:anchorId="4D91ACAE" wp14:editId="689A78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6183937" name="AutoShape_150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6183937" name="AutoShape_150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6944" behindDoc="0" locked="0" layoutInCell="1" allowOverlap="1" wp14:anchorId="090D0EC2" wp14:editId="54FBD6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3876619" name="AutoShape_146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3876619" name="AutoShape_146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7968" behindDoc="0" locked="0" layoutInCell="1" allowOverlap="1" wp14:anchorId="5C62FA9F" wp14:editId="5C359B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9770838" name="AutoShape_145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9770838" name="AutoShape_145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88992" behindDoc="0" locked="0" layoutInCell="1" allowOverlap="1" wp14:anchorId="0F9498C5" wp14:editId="52B57A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44336" name="AutoShape_141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44336" name="AutoShape_141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0016" behindDoc="0" locked="0" layoutInCell="1" allowOverlap="1" wp14:anchorId="1722F4A2" wp14:editId="330FB7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7215734" name="AutoShape_149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7215734" name="AutoShape_149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1040" behindDoc="0" locked="0" layoutInCell="1" allowOverlap="1" wp14:anchorId="7D10E1F4" wp14:editId="0BB957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3995676" name="AutoShape_144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3995676" name="AutoShape_144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2064" behindDoc="0" locked="0" layoutInCell="1" allowOverlap="1" wp14:anchorId="605C18A9" wp14:editId="482AF5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5866268" name="AutoShape_143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5866268" name="AutoShape_143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3088" behindDoc="0" locked="0" layoutInCell="1" allowOverlap="1" wp14:anchorId="331304AA" wp14:editId="7BA6C3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7769291" name="AutoShape_147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7769291" name="AutoShape_147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4112" behindDoc="0" locked="0" layoutInCell="1" allowOverlap="1" wp14:anchorId="47A5F15E" wp14:editId="442979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5114408" name="AutoShape_142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5114408" name="AutoShape_142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5136" behindDoc="0" locked="0" layoutInCell="1" allowOverlap="1" wp14:anchorId="06174E50" wp14:editId="4723F6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8804871" name="AutoShape_141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8804871" name="AutoShape_141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6160" behindDoc="0" locked="0" layoutInCell="1" allowOverlap="1" wp14:anchorId="49A909FF" wp14:editId="74F165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1074101" name="AutoShape_136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1074101" name="AutoShape_136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7184" behindDoc="0" locked="0" layoutInCell="1" allowOverlap="1" wp14:anchorId="6BBEE017" wp14:editId="14A7C5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8593253" name="AutoShape_140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8593253" name="AutoShape_140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8208" behindDoc="0" locked="0" layoutInCell="1" allowOverlap="1" wp14:anchorId="034020FB" wp14:editId="4E3DDD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7510146" name="AutoShape_146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7510146" name="AutoShape_146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1999232" behindDoc="0" locked="0" layoutInCell="1" allowOverlap="1" wp14:anchorId="366F15CA" wp14:editId="5EA3B73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4810369" name="AutoShape_140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4810369" name="AutoShape_140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0256" behindDoc="0" locked="0" layoutInCell="1" allowOverlap="1" wp14:anchorId="49B92BE6" wp14:editId="5FD5EB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8712772" name="AutoShape_139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8712772" name="AutoShape_139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1280" behindDoc="0" locked="0" layoutInCell="1" allowOverlap="1" wp14:anchorId="2CC1EC62" wp14:editId="269637F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2849522" name="AutoShape_145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2849522" name="AutoShape_145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2304" behindDoc="0" locked="0" layoutInCell="1" allowOverlap="1" wp14:anchorId="6BED6900" wp14:editId="0DE20B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2427942" name="AutoShape_138_SpCnt_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2427942" name="AutoShape_138_SpCnt_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3328" behindDoc="0" locked="0" layoutInCell="1" allowOverlap="1" wp14:anchorId="33D77A63" wp14:editId="6C7EE8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7710752" name="AutoShape_137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7710752" name="AutoShape_137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4352" behindDoc="0" locked="0" layoutInCell="1" allowOverlap="1" wp14:anchorId="5BA69959" wp14:editId="2155D4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2424828" name="AutoShape_139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2424828" name="AutoShape_139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5376" behindDoc="0" locked="0" layoutInCell="1" allowOverlap="1" wp14:anchorId="74CFDFC1" wp14:editId="65C7E1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811391" name="AutoShape_144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811391" name="AutoShape_144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6400" behindDoc="0" locked="0" layoutInCell="1" allowOverlap="1" wp14:anchorId="40299FB6" wp14:editId="17E0D8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8763508" name="AutoShape_136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8763508" name="AutoShape_136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7424" behindDoc="0" locked="0" layoutInCell="1" allowOverlap="1" wp14:anchorId="27D4952C" wp14:editId="216B79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7833992" name="AutoShape_134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7833992" name="AutoShape_134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8448" behindDoc="0" locked="0" layoutInCell="1" allowOverlap="1" wp14:anchorId="332F4564" wp14:editId="3785DD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1317047" name="AutoShape_143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1317047" name="AutoShape_143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09472" behindDoc="0" locked="0" layoutInCell="1" allowOverlap="1" wp14:anchorId="25A09E34" wp14:editId="1DE1EC1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3059934" name="AutoShape_134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3059934" name="AutoShape_134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0496" behindDoc="0" locked="0" layoutInCell="1" allowOverlap="1" wp14:anchorId="7F2ACE7F" wp14:editId="2840DB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5876269" name="AutoShape_155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5876269" name="AutoShape_155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1520" behindDoc="0" locked="0" layoutInCell="1" allowOverlap="1" wp14:anchorId="5B2E6652" wp14:editId="1E1838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6855478" name="AutoShape_146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6855478" name="AutoShape_146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2544" behindDoc="0" locked="0" layoutInCell="1" allowOverlap="1" wp14:anchorId="223A5365" wp14:editId="329E05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1701799" name="AutoShape_139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1701799" name="AutoShape_139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3568" behindDoc="0" locked="0" layoutInCell="1" allowOverlap="1" wp14:anchorId="733F7E32" wp14:editId="65D928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6996211" name="AutoShape_144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6996211" name="AutoShape_144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4592" behindDoc="0" locked="0" layoutInCell="1" allowOverlap="1" wp14:anchorId="56FBEBB1" wp14:editId="198DBE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7455829" name="AutoShape_134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7455829" name="AutoShape_134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5616" behindDoc="0" locked="0" layoutInCell="1" allowOverlap="1" wp14:anchorId="6DDC3A65" wp14:editId="34B922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8810799" name="AutoShape_138_SpCnt_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8810799" name="AutoShape_138_SpCnt_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6640" behindDoc="0" locked="0" layoutInCell="1" allowOverlap="1" wp14:anchorId="3D74864A" wp14:editId="3A50A2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5581209" name="AutoShape_142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5581209" name="AutoShape_142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7664" behindDoc="0" locked="0" layoutInCell="1" allowOverlap="1" wp14:anchorId="426D0ACD" wp14:editId="6C4431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2754367" name="AutoShape_154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2754367" name="AutoShape_154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8688" behindDoc="0" locked="0" layoutInCell="1" allowOverlap="1" wp14:anchorId="0F3E96BF" wp14:editId="6F29DD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2165345" name="AutoShape_153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2165345" name="AutoShape_153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19712" behindDoc="0" locked="0" layoutInCell="1" allowOverlap="1" wp14:anchorId="3415EAC0" wp14:editId="47DB89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5199382" name="AutoShape_141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5199382" name="AutoShape_141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0736" behindDoc="0" locked="0" layoutInCell="1" allowOverlap="1" wp14:anchorId="4C3B18E9" wp14:editId="12378A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8862291" name="AutoShape_152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8862291" name="AutoShape_152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1760" behindDoc="0" locked="0" layoutInCell="1" allowOverlap="1" wp14:anchorId="77C61AA9" wp14:editId="05F9C5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0263307" name="AutoShape_151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0263307" name="AutoShape_151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2784" behindDoc="0" locked="0" layoutInCell="1" allowOverlap="1" wp14:anchorId="5A29CFCF" wp14:editId="11162E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3024216" name="AutoShape_137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3024216" name="AutoShape_137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3808" behindDoc="0" locked="0" layoutInCell="1" allowOverlap="1" wp14:anchorId="1B004A4B" wp14:editId="752EDD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6763856" name="AutoShape_140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6763856" name="AutoShape_140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4832" behindDoc="0" locked="0" layoutInCell="1" allowOverlap="1" wp14:anchorId="21EC22A5" wp14:editId="7AF9E7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2968217" name="AutoShape_150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2968217" name="AutoShape_150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5856" behindDoc="0" locked="0" layoutInCell="1" allowOverlap="1" wp14:anchorId="603DEDAC" wp14:editId="42D3CF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543173" name="AutoShape_149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543173" name="AutoShape_149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6880" behindDoc="0" locked="0" layoutInCell="1" allowOverlap="1" wp14:anchorId="52D7D007" wp14:editId="3C546D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6944066" name="AutoShape_139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6944066" name="AutoShape_139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7904" behindDoc="0" locked="0" layoutInCell="1" allowOverlap="1" wp14:anchorId="0DEFAF0E" wp14:editId="3F1B63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9900911" name="AutoShape_147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9900911" name="AutoShape_147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8928" behindDoc="0" locked="0" layoutInCell="1" allowOverlap="1" wp14:anchorId="18B7E2C8" wp14:editId="6183BF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5408796" name="AutoShape_146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5408796" name="AutoShape_146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29952" behindDoc="0" locked="0" layoutInCell="1" allowOverlap="1" wp14:anchorId="165DA326" wp14:editId="2148A4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3790729" name="AutoShape_134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3790729" name="AutoShape_134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0976" behindDoc="0" locked="0" layoutInCell="1" allowOverlap="1" wp14:anchorId="7AEDB8D3" wp14:editId="0CD864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2883090" name="AutoShape_136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2883090" name="AutoShape_136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2000" behindDoc="0" locked="0" layoutInCell="1" allowOverlap="1" wp14:anchorId="649CE09A" wp14:editId="716154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1346482" name="AutoShape_138_SpCnt_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1346482" name="AutoShape_138_SpCnt_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3024" behindDoc="0" locked="0" layoutInCell="1" allowOverlap="1" wp14:anchorId="3DE63EB3" wp14:editId="45002D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9565026" name="AutoShape_145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9565026" name="AutoShape_145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4048" behindDoc="0" locked="0" layoutInCell="1" allowOverlap="1" wp14:anchorId="32DD49A2" wp14:editId="6E5E9B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777322" name="AutoShape_144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777322" name="AutoShape_144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5072" behindDoc="0" locked="0" layoutInCell="1" allowOverlap="1" wp14:anchorId="3E6F1B56" wp14:editId="477895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2893974" name="AutoShape_137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2893974" name="AutoShape_137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6096" behindDoc="0" locked="0" layoutInCell="1" allowOverlap="1" wp14:anchorId="78074343" wp14:editId="49AC54C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5465402" name="AutoShape_143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5465402" name="AutoShape_143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7120" behindDoc="0" locked="0" layoutInCell="1" allowOverlap="1" wp14:anchorId="733E393A" wp14:editId="352650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5720057" name="AutoShape_142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5720057" name="AutoShape_142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8144" behindDoc="0" locked="0" layoutInCell="1" allowOverlap="1" wp14:anchorId="19E9E2BD" wp14:editId="3CAC29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577390" name="AutoShape_134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577390" name="AutoShape_134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39168" behindDoc="0" locked="0" layoutInCell="1" allowOverlap="1" wp14:anchorId="33C6BFF7" wp14:editId="6ABF27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219659" name="AutoShape_136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219659" name="AutoShape_136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0192" behindDoc="0" locked="0" layoutInCell="1" allowOverlap="1" wp14:anchorId="4259FE09" wp14:editId="117378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4212261" name="AutoShape_141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4212261" name="AutoShape_141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1216" behindDoc="0" locked="0" layoutInCell="1" allowOverlap="1" wp14:anchorId="15D49A87" wp14:editId="1838EF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5336117" name="AutoShape_140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5336117" name="AutoShape_140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2240" behindDoc="0" locked="0" layoutInCell="1" allowOverlap="1" wp14:anchorId="5B406682" wp14:editId="50A982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0954517" name="AutoShape_134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0954517" name="AutoShape_134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3264" behindDoc="0" locked="0" layoutInCell="1" allowOverlap="1" wp14:anchorId="120A3E25" wp14:editId="2DFED9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3316581" name="AutoShape_139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3316581" name="AutoShape_139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4288" behindDoc="0" locked="0" layoutInCell="1" allowOverlap="1" wp14:anchorId="24FCF8B4" wp14:editId="17DDE3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0235184" name="AutoShape_138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0235184" name="AutoShape_138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5312" behindDoc="0" locked="0" layoutInCell="1" allowOverlap="1" wp14:anchorId="3673B52B" wp14:editId="0FFA06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7603583" name="AutoShape_143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7603583" name="AutoShape_143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6336" behindDoc="0" locked="0" layoutInCell="1" allowOverlap="1" wp14:anchorId="05CE4747" wp14:editId="55911E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9551218" name="AutoShape_155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9551218" name="AutoShape_155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7360" behindDoc="0" locked="0" layoutInCell="1" allowOverlap="1" wp14:anchorId="3B4FA913" wp14:editId="7A1621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9014815" name="AutoShape_155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9014815" name="AutoShape_155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8384" behindDoc="0" locked="0" layoutInCell="1" allowOverlap="1" wp14:anchorId="3E0C7503" wp14:editId="7EF1D3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9010616" name="AutoShape_134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9010616" name="AutoShape_134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49408" behindDoc="0" locked="0" layoutInCell="1" allowOverlap="1" wp14:anchorId="1E396C57" wp14:editId="1BFE13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8008931" name="AutoShape_137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8008931" name="AutoShape_137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0432" behindDoc="0" locked="0" layoutInCell="1" allowOverlap="1" wp14:anchorId="7D3D3EC6" wp14:editId="319E38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0290492" name="AutoShape_136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0290492" name="AutoShape_136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1456" behindDoc="0" locked="0" layoutInCell="1" allowOverlap="1" wp14:anchorId="1DF8C876" wp14:editId="6C2F1D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8136800" name="AutoShape_155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8136800" name="AutoShape_155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2480" behindDoc="0" locked="0" layoutInCell="1" allowOverlap="1" wp14:anchorId="668F6267" wp14:editId="25BEF1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2823501" name="AutoShape_134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2823501" name="AutoShape_134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3504" behindDoc="0" locked="0" layoutInCell="1" allowOverlap="1" wp14:anchorId="2954934D" wp14:editId="2CA3C8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4745420" name="AutoShape_155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4745420" name="AutoShape_155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4528" behindDoc="0" locked="0" layoutInCell="1" allowOverlap="1" wp14:anchorId="2246A3A2" wp14:editId="0B0049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2323819" name="AutoShape_154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2323819" name="AutoShape_154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5552" behindDoc="0" locked="0" layoutInCell="1" allowOverlap="1" wp14:anchorId="25200AC5" wp14:editId="5949F7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066197" name="AutoShape_154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066197" name="AutoShape_154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6576" behindDoc="0" locked="0" layoutInCell="1" allowOverlap="1" wp14:anchorId="05BA94C1" wp14:editId="61E951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3074003" name="AutoShape_154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3074003" name="AutoShape_154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7600" behindDoc="0" locked="0" layoutInCell="1" allowOverlap="1" wp14:anchorId="4EE10915" wp14:editId="2A264C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3450220" name="AutoShape_153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3450220" name="AutoShape_153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8624" behindDoc="0" locked="0" layoutInCell="1" allowOverlap="1" wp14:anchorId="1A42B414" wp14:editId="0C0317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118624" name="AutoShape_153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118624" name="AutoShape_153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59648" behindDoc="0" locked="0" layoutInCell="1" allowOverlap="1" wp14:anchorId="6DBA46A0" wp14:editId="1E344C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2096871" name="AutoShape_152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2096871" name="AutoShape_152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0672" behindDoc="0" locked="0" layoutInCell="1" allowOverlap="1" wp14:anchorId="576020A1" wp14:editId="1DD0A7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2925696" name="AutoShape_151_SpCnt_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2925696" name="AutoShape_151_SpCnt_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1696" behindDoc="0" locked="0" layoutInCell="1" allowOverlap="1" wp14:anchorId="68BA234B" wp14:editId="47E8F3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4997829" name="AutoShape_154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4997829" name="AutoShape_154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2720" behindDoc="0" locked="0" layoutInCell="1" allowOverlap="1" wp14:anchorId="4ED15321" wp14:editId="4F6F019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0329411" name="AutoShape_153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0329411" name="AutoShape_153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3744" behindDoc="0" locked="0" layoutInCell="1" allowOverlap="1" wp14:anchorId="709CC735" wp14:editId="499335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3992923" name="AutoShape_152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3992923" name="AutoShape_152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4768" behindDoc="0" locked="0" layoutInCell="1" allowOverlap="1" wp14:anchorId="2F8351D6" wp14:editId="5BE755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9615321" name="AutoShape_150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9615321" name="AutoShape_150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5792" behindDoc="0" locked="0" layoutInCell="1" allowOverlap="1" wp14:anchorId="54BCC39F" wp14:editId="68A97D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670014" name="AutoShape_149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670014" name="AutoShape_149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6816" behindDoc="0" locked="0" layoutInCell="1" allowOverlap="1" wp14:anchorId="494B4563" wp14:editId="67B1B7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0489373" name="AutoShape_151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0489373" name="AutoShape_151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7840" behindDoc="0" locked="0" layoutInCell="1" allowOverlap="1" wp14:anchorId="27E2A028" wp14:editId="3C26F7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4411021" name="AutoShape_147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4411021" name="AutoShape_147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8864" behindDoc="0" locked="0" layoutInCell="1" allowOverlap="1" wp14:anchorId="3DFF0717" wp14:editId="7BBFCD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8699218" name="AutoShape_146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8699218" name="AutoShape_146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69888" behindDoc="0" locked="0" layoutInCell="1" allowOverlap="1" wp14:anchorId="08311C0A" wp14:editId="5F0D69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4005572" name="AutoShape_152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4005572" name="AutoShape_152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0912" behindDoc="0" locked="0" layoutInCell="1" allowOverlap="1" wp14:anchorId="209EB47B" wp14:editId="037EA2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4578480" name="AutoShape_150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4578480" name="AutoShape_150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1936" behindDoc="0" locked="0" layoutInCell="1" allowOverlap="1" wp14:anchorId="2C2673F1" wp14:editId="5A3AAE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3914562" name="AutoShape_145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3914562" name="AutoShape_145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2960" behindDoc="0" locked="0" layoutInCell="1" allowOverlap="1" wp14:anchorId="1856AEA5" wp14:editId="5076A7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4643709" name="AutoShape_144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4643709" name="AutoShape_144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3984" behindDoc="0" locked="0" layoutInCell="1" allowOverlap="1" wp14:anchorId="731489C8" wp14:editId="75F6AC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9743751" name="AutoShape_149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9743751" name="AutoShape_149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5008" behindDoc="0" locked="0" layoutInCell="1" allowOverlap="1" wp14:anchorId="133DD0EF" wp14:editId="458520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27750" name="AutoShape_143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27750" name="AutoShape_143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6032" behindDoc="0" locked="0" layoutInCell="1" allowOverlap="1" wp14:anchorId="1F2ECB37" wp14:editId="6136B1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3727143" name="AutoShape_142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3727143" name="AutoShape_142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7056" behindDoc="0" locked="0" layoutInCell="1" allowOverlap="1" wp14:anchorId="0A334925" wp14:editId="6C89C8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8978256" name="AutoShape_138_SpCnt_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8978256" name="AutoShape_138_SpCnt_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8080" behindDoc="0" locked="0" layoutInCell="1" allowOverlap="1" wp14:anchorId="7CEB9781" wp14:editId="75202C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0934180" name="AutoShape_142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0934180" name="AutoShape_142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79104" behindDoc="0" locked="0" layoutInCell="1" allowOverlap="1" wp14:anchorId="6E4B54A5" wp14:editId="5AFB34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8001941" name="AutoShape_153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8001941" name="AutoShape_153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0128" behindDoc="0" locked="0" layoutInCell="1" allowOverlap="1" wp14:anchorId="72277339" wp14:editId="6E7C3E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886712" name="AutoShape_151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886712" name="AutoShape_151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1152" behindDoc="0" locked="0" layoutInCell="1" allowOverlap="1" wp14:anchorId="2F70EB39" wp14:editId="19FCAC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2327442" name="AutoShape_147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2327442" name="AutoShape_147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2176" behindDoc="0" locked="0" layoutInCell="1" allowOverlap="1" wp14:anchorId="0D65CBE2" wp14:editId="154B63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0949905" name="AutoShape_141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0949905" name="AutoShape_141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3200" behindDoc="0" locked="0" layoutInCell="1" allowOverlap="1" wp14:anchorId="0844AE13" wp14:editId="4DD6CC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958999" name="AutoShape_140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958999" name="AutoShape_140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4224" behindDoc="0" locked="0" layoutInCell="1" allowOverlap="1" wp14:anchorId="447E42CE" wp14:editId="3AD5B0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917663" name="AutoShape_146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17663" name="AutoShape_146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5248" behindDoc="0" locked="0" layoutInCell="1" allowOverlap="1" wp14:anchorId="32E9ABE2" wp14:editId="4973CE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8614402" name="AutoShape_139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8614402" name="AutoShape_139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6272" behindDoc="0" locked="0" layoutInCell="1" allowOverlap="1" wp14:anchorId="7AC7BBB4" wp14:editId="5B78E9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099829" name="AutoShape_138_SpCnt_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099829" name="AutoShape_138_SpCnt_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7296" behindDoc="0" locked="0" layoutInCell="1" allowOverlap="1" wp14:anchorId="489C9FAC" wp14:editId="3BA666F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0192269" name="AutoShape_150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0192269" name="AutoShape_150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8320" behindDoc="0" locked="0" layoutInCell="1" allowOverlap="1" wp14:anchorId="79CA127C" wp14:editId="583414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75930614" name="AutoShape_145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5930614" name="AutoShape_145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89344" behindDoc="0" locked="0" layoutInCell="1" allowOverlap="1" wp14:anchorId="610A5E4E" wp14:editId="65D0C3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893683" name="AutoShape_137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893683" name="AutoShape_137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0368" behindDoc="0" locked="0" layoutInCell="1" allowOverlap="1" wp14:anchorId="14E07F0B" wp14:editId="0376935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3360640" name="AutoShape_136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3360640" name="AutoShape_136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1392" behindDoc="0" locked="0" layoutInCell="1" allowOverlap="1" wp14:anchorId="76FEB82E" wp14:editId="24ECC5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3575225" name="AutoShape_144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3575225" name="AutoShape_144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2416" behindDoc="0" locked="0" layoutInCell="1" allowOverlap="1" wp14:anchorId="2A62BFF5" wp14:editId="296AF3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4369140" name="AutoShape_134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369140" name="AutoShape_134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3440" behindDoc="0" locked="0" layoutInCell="1" allowOverlap="1" wp14:anchorId="07169746" wp14:editId="08B60F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7778657" name="AutoShape_155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7778657" name="AutoShape_155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4464" behindDoc="0" locked="0" layoutInCell="1" allowOverlap="1" wp14:anchorId="4B806E9E" wp14:editId="192072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5158139" name="AutoShape_152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5158139" name="AutoShape_152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5488" behindDoc="0" locked="0" layoutInCell="1" allowOverlap="1" wp14:anchorId="0CDC1112" wp14:editId="718798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5121547" name="AutoShape_149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5121547" name="AutoShape_149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6512" behindDoc="0" locked="0" layoutInCell="1" allowOverlap="1" wp14:anchorId="79E62933" wp14:editId="0DC779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9721355" name="AutoShape_143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9721355" name="AutoShape_143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7536" behindDoc="0" locked="0" layoutInCell="1" allowOverlap="1" wp14:anchorId="388EB89E" wp14:editId="564D47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8405135" name="AutoShape_154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8405135" name="AutoShape_154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8560" behindDoc="0" locked="0" layoutInCell="1" allowOverlap="1" wp14:anchorId="6DB0C258" wp14:editId="311C95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3324838" name="AutoShape_153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3324838" name="AutoShape_153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099584" behindDoc="0" locked="0" layoutInCell="1" allowOverlap="1" wp14:anchorId="30AE2EB4" wp14:editId="25428D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3477494" name="AutoShape_142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3477494" name="AutoShape_142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0608" behindDoc="0" locked="0" layoutInCell="1" allowOverlap="1" wp14:anchorId="052A0784" wp14:editId="386EF3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3318199" name="AutoShape_152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3318199" name="AutoShape_152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1632" behindDoc="0" locked="0" layoutInCell="1" allowOverlap="1" wp14:anchorId="1384FC19" wp14:editId="6FC7FC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4505138" name="AutoShape_151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4505138" name="AutoShape_151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2656" behindDoc="0" locked="0" layoutInCell="1" allowOverlap="1" wp14:anchorId="6635A8DA" wp14:editId="339BA6F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9624625" name="AutoShape_147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9624625" name="AutoShape_147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3680" behindDoc="0" locked="0" layoutInCell="1" allowOverlap="1" wp14:anchorId="7560F731" wp14:editId="23F80C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1951626" name="AutoShape_141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1951626" name="AutoShape_141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4704" behindDoc="0" locked="0" layoutInCell="1" allowOverlap="1" wp14:anchorId="7DF56B01" wp14:editId="4B1707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710766" name="AutoShape_150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710766" name="AutoShape_150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5728" behindDoc="0" locked="0" layoutInCell="1" allowOverlap="1" wp14:anchorId="4D8AFA01" wp14:editId="67A5E3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5313928" name="AutoShape_149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5313928" name="AutoShape_149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6752" behindDoc="0" locked="0" layoutInCell="1" allowOverlap="1" wp14:anchorId="6215E8B0" wp14:editId="7D8C88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51548138" name="AutoShape_140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1548138" name="AutoShape_140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7776" behindDoc="0" locked="0" layoutInCell="1" allowOverlap="1" wp14:anchorId="135B5575" wp14:editId="31EA2D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9424120" name="AutoShape_147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9424120" name="AutoShape_147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8800" behindDoc="0" locked="0" layoutInCell="1" allowOverlap="1" wp14:anchorId="7FDEFE66" wp14:editId="28D29C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9059414" name="AutoShape_146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9059414" name="AutoShape_146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09824" behindDoc="0" locked="0" layoutInCell="1" allowOverlap="1" wp14:anchorId="32D9D130" wp14:editId="693AE9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2067584" name="AutoShape_141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2067584" name="AutoShape_141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0848" behindDoc="0" locked="0" layoutInCell="1" allowOverlap="1" wp14:anchorId="142306B0" wp14:editId="1EC43E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3099449" name="AutoShape_151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3099449" name="AutoShape_151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1872" behindDoc="0" locked="0" layoutInCell="1" allowOverlap="1" wp14:anchorId="69AF7572" wp14:editId="0B3984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0872224" name="AutoShape_146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0872224" name="AutoShape_146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2896" behindDoc="0" locked="0" layoutInCell="1" allowOverlap="1" wp14:anchorId="38A4FBFB" wp14:editId="2C6399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174478" name="AutoShape_139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174478" name="AutoShape_139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3920" behindDoc="0" locked="0" layoutInCell="1" allowOverlap="1" wp14:anchorId="03F3BC3B" wp14:editId="3888C6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6308498" name="AutoShape_145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6308498" name="AutoShape_145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4944" behindDoc="0" locked="0" layoutInCell="1" allowOverlap="1" wp14:anchorId="7233F6A3" wp14:editId="4E89B8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1629769" name="AutoShape_144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1629769" name="AutoShape_144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5968" behindDoc="0" locked="0" layoutInCell="1" allowOverlap="1" wp14:anchorId="1481D9E6" wp14:editId="549103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1806738" name="AutoShape_138_SpCnt_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1806738" name="AutoShape_138_SpCnt_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6992" behindDoc="0" locked="0" layoutInCell="1" allowOverlap="1" wp14:anchorId="5A4D9DFB" wp14:editId="6EB293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7798272" name="AutoShape_143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7798272" name="AutoShape_143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8016" behindDoc="0" locked="0" layoutInCell="1" allowOverlap="1" wp14:anchorId="53D47619" wp14:editId="18C375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2210809" name="AutoShape_142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2210809" name="AutoShape_142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19040" behindDoc="0" locked="0" layoutInCell="1" allowOverlap="1" wp14:anchorId="1D711083" wp14:editId="15933A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7387631" name="AutoShape_145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7387631" name="AutoShape_145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0064" behindDoc="0" locked="0" layoutInCell="1" allowOverlap="1" wp14:anchorId="4C436958" wp14:editId="512D28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5687184" name="AutoShape_137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5687184" name="AutoShape_137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1088" behindDoc="0" locked="0" layoutInCell="1" allowOverlap="1" wp14:anchorId="4C7817BC" wp14:editId="3633619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6115327" name="AutoShape_141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6115327" name="AutoShape_141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2112" behindDoc="0" locked="0" layoutInCell="1" allowOverlap="1" wp14:anchorId="6C338C9C" wp14:editId="10A623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80263427" name="AutoShape_140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0263427" name="AutoShape_140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3136" behindDoc="0" locked="0" layoutInCell="1" allowOverlap="1" wp14:anchorId="50B45A93" wp14:editId="32039D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0273043" name="AutoShape_136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0273043" name="AutoShape_136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4160" behindDoc="0" locked="0" layoutInCell="1" allowOverlap="1" wp14:anchorId="4FB891BC" wp14:editId="76BBC5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9182031" name="AutoShape_139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9182031" name="AutoShape_139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5184" behindDoc="0" locked="0" layoutInCell="1" allowOverlap="1" wp14:anchorId="1C9FD730" wp14:editId="3B0F09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1163894" name="AutoShape_138_SpCnt_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1163894" name="AutoShape_138_SpCnt_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6208" behindDoc="0" locked="0" layoutInCell="1" allowOverlap="1" wp14:anchorId="4AE0F5A5" wp14:editId="333C880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2279352" name="AutoShape_150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2279352" name="AutoShape_150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7232" behindDoc="0" locked="0" layoutInCell="1" allowOverlap="1" wp14:anchorId="343BE451" wp14:editId="78B2B4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0971847" name="AutoShape_144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0971847" name="AutoShape_144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8256" behindDoc="0" locked="0" layoutInCell="1" allowOverlap="1" wp14:anchorId="7AC32108" wp14:editId="2AD739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8558448" name="AutoShape_134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8558448" name="AutoShape_134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29280" behindDoc="0" locked="0" layoutInCell="1" allowOverlap="1" wp14:anchorId="1DC1E3E2" wp14:editId="325029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9454484" name="AutoShape_137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9454484" name="AutoShape_137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0304" behindDoc="0" locked="0" layoutInCell="1" allowOverlap="1" wp14:anchorId="48484F2E" wp14:editId="19127B8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5251791" name="AutoShape_136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5251791" name="AutoShape_136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1328" behindDoc="0" locked="0" layoutInCell="1" allowOverlap="1" wp14:anchorId="75194EB1" wp14:editId="66ECD1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8131797" name="AutoShape_155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8131797" name="AutoShape_155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2352" behindDoc="0" locked="0" layoutInCell="1" allowOverlap="1" wp14:anchorId="261C4679" wp14:editId="25C861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9115872" name="AutoShape_134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9115872" name="AutoShape_134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3376" behindDoc="0" locked="0" layoutInCell="1" allowOverlap="1" wp14:anchorId="135636E1" wp14:editId="6D8423F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53048689" name="AutoShape_134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3048689" name="AutoShape_134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4400" behindDoc="0" locked="0" layoutInCell="1" allowOverlap="1" wp14:anchorId="0164867D" wp14:editId="08880F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8232177" name="AutoShape_143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8232177" name="AutoShape_143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5424" behindDoc="0" locked="0" layoutInCell="1" allowOverlap="1" wp14:anchorId="66B819EF" wp14:editId="3FC7C1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7497803" name="AutoShape_154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7497803" name="AutoShape_154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6448" behindDoc="0" locked="0" layoutInCell="1" allowOverlap="1" wp14:anchorId="6D5FBAE9" wp14:editId="0C925B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4800842" name="AutoShape_155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4800842" name="AutoShape_155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7472" behindDoc="0" locked="0" layoutInCell="1" allowOverlap="1" wp14:anchorId="65C49C84" wp14:editId="42B559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2420057" name="AutoShape_154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2420057" name="AutoShape_154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8496" behindDoc="0" locked="0" layoutInCell="1" allowOverlap="1" wp14:anchorId="422842E4" wp14:editId="1D9AF5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660407" name="AutoShape_153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660407" name="AutoShape_153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39520" behindDoc="0" locked="0" layoutInCell="1" allowOverlap="1" wp14:anchorId="5CD2A72E" wp14:editId="186487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9070725" name="AutoShape_153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9070725" name="AutoShape_153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0544" behindDoc="0" locked="0" layoutInCell="1" allowOverlap="1" wp14:anchorId="63A184CF" wp14:editId="4670E8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6722469" name="AutoShape_152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6722469" name="AutoShape_152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1568" behindDoc="0" locked="0" layoutInCell="1" allowOverlap="1" wp14:anchorId="74903372" wp14:editId="5B1284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76551" name="AutoShape_136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76551" name="AutoShape_136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2592" behindDoc="0" locked="0" layoutInCell="1" allowOverlap="1" wp14:anchorId="707474BB" wp14:editId="3EAF23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1216402" name="AutoShape_139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1216402" name="AutoShape_139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3616" behindDoc="0" locked="0" layoutInCell="1" allowOverlap="1" wp14:anchorId="5FFBFD87" wp14:editId="613A10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2504068" name="AutoShape_145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2504068" name="AutoShape_145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4640" behindDoc="0" locked="0" layoutInCell="1" allowOverlap="1" wp14:anchorId="0B9398D5" wp14:editId="385AE85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4517393" name="AutoShape_137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4517393" name="AutoShape_137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5664" behindDoc="0" locked="0" layoutInCell="1" allowOverlap="1" wp14:anchorId="128F231A" wp14:editId="18424E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4541552" name="AutoShape_140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4541552" name="AutoShape_140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6688" behindDoc="0" locked="0" layoutInCell="1" allowOverlap="1" wp14:anchorId="42C4851F" wp14:editId="0833D9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1133476" name="AutoShape_149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1133476" name="AutoShape_149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7712" behindDoc="0" locked="0" layoutInCell="1" allowOverlap="1" wp14:anchorId="482A96F4" wp14:editId="24EDD7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9424643" name="AutoShape_142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9424643" name="AutoShape_142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8736" behindDoc="0" locked="0" layoutInCell="1" allowOverlap="1" wp14:anchorId="5375C574" wp14:editId="6824D3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5044870" name="AutoShape_152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5044870" name="AutoShape_152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49760" behindDoc="0" locked="0" layoutInCell="1" allowOverlap="1" wp14:anchorId="67C16061" wp14:editId="009B4E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0475412" name="AutoShape_151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0475412" name="AutoShape_151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0784" behindDoc="0" locked="0" layoutInCell="1" allowOverlap="1" wp14:anchorId="610FB4ED" wp14:editId="329CC9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8000085" name="AutoShape_150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8000085" name="AutoShape_150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1808" behindDoc="0" locked="0" layoutInCell="1" allowOverlap="1" wp14:anchorId="43EB4443" wp14:editId="33A695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6448179" name="AutoShape_151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6448179" name="AutoShape_151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2832" behindDoc="0" locked="0" layoutInCell="1" allowOverlap="1" wp14:anchorId="18C1730B" wp14:editId="50671A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3440628" name="AutoShape_149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3440628" name="AutoShape_149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3856" behindDoc="0" locked="0" layoutInCell="1" allowOverlap="1" wp14:anchorId="1E80DD34" wp14:editId="50B2C4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2529901" name="AutoShape_147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2529901" name="AutoShape_147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4880" behindDoc="0" locked="0" layoutInCell="1" allowOverlap="1" wp14:anchorId="753B36F5" wp14:editId="7BB83F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3705422" name="AutoShape_141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3705422" name="AutoShape_141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5904" behindDoc="0" locked="0" layoutInCell="1" allowOverlap="1" wp14:anchorId="665C8A05" wp14:editId="0727D8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4089282" name="AutoShape_150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4089282" name="AutoShape_150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6928" behindDoc="0" locked="0" layoutInCell="1" allowOverlap="1" wp14:anchorId="1EAC7BC9" wp14:editId="5A1595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5095957" name="AutoShape_146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5095957" name="AutoShape_146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7952" behindDoc="0" locked="0" layoutInCell="1" allowOverlap="1" wp14:anchorId="09181427" wp14:editId="7BC9D7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3967133" name="AutoShape_145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967133" name="AutoShape_145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58976" behindDoc="0" locked="0" layoutInCell="1" allowOverlap="1" wp14:anchorId="0954F16D" wp14:editId="1ABE97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5075306" name="AutoShape_149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5075306" name="AutoShape_149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0000" behindDoc="0" locked="0" layoutInCell="1" allowOverlap="1" wp14:anchorId="1CBE2682" wp14:editId="45D8070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5049921" name="AutoShape_144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5049921" name="AutoShape_144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1024" behindDoc="0" locked="0" layoutInCell="1" allowOverlap="1" wp14:anchorId="0B930538" wp14:editId="223BEF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8113529" name="AutoShape_143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8113529" name="AutoShape_143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2048" behindDoc="0" locked="0" layoutInCell="1" allowOverlap="1" wp14:anchorId="70510718" wp14:editId="6F8A229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724313" name="AutoShape_147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724313" name="AutoShape_147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3072" behindDoc="0" locked="0" layoutInCell="1" allowOverlap="1" wp14:anchorId="215D28D0" wp14:editId="0DF36B1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4094413" name="AutoShape_140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4094413" name="AutoShape_140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4096" behindDoc="0" locked="0" layoutInCell="1" allowOverlap="1" wp14:anchorId="4E5FF552" wp14:editId="52532B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9890497" name="AutoShape_147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9890497" name="AutoShape_147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5120" behindDoc="0" locked="0" layoutInCell="1" allowOverlap="1" wp14:anchorId="5BC4F9BE" wp14:editId="2EADE1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9509354" name="AutoShape_142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9509354" name="AutoShape_142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6144" behindDoc="0" locked="0" layoutInCell="1" allowOverlap="1" wp14:anchorId="5FBBCE35" wp14:editId="42E2C0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8244132" name="AutoShape_141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8244132" name="AutoShape_141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7168" behindDoc="0" locked="0" layoutInCell="1" allowOverlap="1" wp14:anchorId="10023114" wp14:editId="3F217A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5462328" name="AutoShape_146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5462328" name="AutoShape_146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8192" behindDoc="0" locked="0" layoutInCell="1" allowOverlap="1" wp14:anchorId="0270B63C" wp14:editId="390BD2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3780413" name="AutoShape_140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3780413" name="AutoShape_140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69216" behindDoc="0" locked="0" layoutInCell="1" allowOverlap="1" wp14:anchorId="158E7CEF" wp14:editId="165B9B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6529478" name="AutoShape_139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6529478" name="AutoShape_139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0240" behindDoc="0" locked="0" layoutInCell="1" allowOverlap="1" wp14:anchorId="5367F860" wp14:editId="56B054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5385908" name="AutoShape_139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5385908" name="AutoShape_139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1264" behindDoc="0" locked="0" layoutInCell="1" allowOverlap="1" wp14:anchorId="4594E351" wp14:editId="7BE172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0078191" name="AutoShape_145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0078191" name="AutoShape_145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2288" behindDoc="0" locked="0" layoutInCell="1" allowOverlap="1" wp14:anchorId="12F4095A" wp14:editId="371786D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6871494" name="AutoShape_138_SpCnt_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6871494" name="AutoShape_138_SpCnt_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3312" behindDoc="0" locked="0" layoutInCell="1" allowOverlap="1" wp14:anchorId="1C9D4C23" wp14:editId="597EA6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545187" name="AutoShape_137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545187" name="AutoShape_137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4336" behindDoc="0" locked="0" layoutInCell="1" allowOverlap="1" wp14:anchorId="6ACAD54F" wp14:editId="026636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6319925" name="AutoShape_144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6319925" name="AutoShape_144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5360" behindDoc="0" locked="0" layoutInCell="1" allowOverlap="1" wp14:anchorId="264D6CBC" wp14:editId="03513D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498988" name="AutoShape_136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498988" name="AutoShape_136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6384" behindDoc="0" locked="0" layoutInCell="1" allowOverlap="1" wp14:anchorId="5EBF48C2" wp14:editId="6B5735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7868190" name="AutoShape_134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7868190" name="AutoShape_134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7408" behindDoc="0" locked="0" layoutInCell="1" allowOverlap="1" wp14:anchorId="0BBB162B" wp14:editId="234E14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6870735" name="AutoShape_139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6870735" name="AutoShape_139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8432" behindDoc="0" locked="0" layoutInCell="1" allowOverlap="1" wp14:anchorId="05832054" wp14:editId="127BF9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745314" name="AutoShape_146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745314" name="AutoShape_146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79456" behindDoc="0" locked="0" layoutInCell="1" allowOverlap="1" wp14:anchorId="3916EC90" wp14:editId="3F7E2D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4882440" name="AutoShape_138_SpCnt_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4882440" name="AutoShape_138_SpCnt_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0480" behindDoc="0" locked="0" layoutInCell="1" allowOverlap="1" wp14:anchorId="669126EC" wp14:editId="698F28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2266621" name="AutoShape_143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2266621" name="AutoShape_143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1504" behindDoc="0" locked="0" layoutInCell="1" allowOverlap="1" wp14:anchorId="340B6E11" wp14:editId="358A61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5465813" name="AutoShape_155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5465813" name="AutoShape_155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2528" behindDoc="0" locked="0" layoutInCell="1" allowOverlap="1" wp14:anchorId="18CD8D8F" wp14:editId="20BC5B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5511653" name="AutoShape_154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5511653" name="AutoShape_154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3552" behindDoc="0" locked="0" layoutInCell="1" allowOverlap="1" wp14:anchorId="751F56AE" wp14:editId="4E4D4B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4910766" name="AutoShape_142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4910766" name="AutoShape_142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4576" behindDoc="0" locked="0" layoutInCell="1" allowOverlap="1" wp14:anchorId="064D6BDD" wp14:editId="632FAF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6029219" name="AutoShape_153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6029219" name="AutoShape_153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5600" behindDoc="0" locked="0" layoutInCell="1" allowOverlap="1" wp14:anchorId="377D5BEF" wp14:editId="5F3CC0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5340959" name="AutoShape_152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5340959" name="AutoShape_152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6624" behindDoc="0" locked="0" layoutInCell="1" allowOverlap="1" wp14:anchorId="38A5952E" wp14:editId="4358D1D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4164412" name="AutoShape_137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4164412" name="AutoShape_137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7648" behindDoc="0" locked="0" layoutInCell="1" allowOverlap="1" wp14:anchorId="4176ED90" wp14:editId="0A8479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3612104" name="AutoShape_141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3612104" name="AutoShape_141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8672" behindDoc="0" locked="0" layoutInCell="1" allowOverlap="1" wp14:anchorId="17396C40" wp14:editId="10FA97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8281816" name="AutoShape_151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8281816" name="AutoShape_151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89696" behindDoc="0" locked="0" layoutInCell="1" allowOverlap="1" wp14:anchorId="788AA2A8" wp14:editId="798F10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4232326" name="AutoShape_150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4232326" name="AutoShape_150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0720" behindDoc="0" locked="0" layoutInCell="1" allowOverlap="1" wp14:anchorId="00826A33" wp14:editId="2630CE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8111848" name="AutoShape_140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8111848" name="AutoShape_140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1744" behindDoc="0" locked="0" layoutInCell="1" allowOverlap="1" wp14:anchorId="397EBD2D" wp14:editId="4E2C48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3143991" name="AutoShape_149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3143991" name="AutoShape_149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2768" behindDoc="0" locked="0" layoutInCell="1" allowOverlap="1" wp14:anchorId="13E023CD" wp14:editId="18CA1C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1973151" name="AutoShape_147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1973151" name="AutoShape_147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3792" behindDoc="0" locked="0" layoutInCell="1" allowOverlap="1" wp14:anchorId="1CA321DA" wp14:editId="395656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6434512" name="AutoShape_145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6434512" name="AutoShape_145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4816" behindDoc="0" locked="0" layoutInCell="1" allowOverlap="1" wp14:anchorId="4049EFB1" wp14:editId="6F7D362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177277" name="AutoShape_136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177277" name="AutoShape_136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5840" behindDoc="0" locked="0" layoutInCell="1" allowOverlap="1" wp14:anchorId="3192B894" wp14:editId="64BFD3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4695835" name="AutoShape_139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4695835" name="AutoShape_139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6864" behindDoc="0" locked="0" layoutInCell="1" allowOverlap="1" wp14:anchorId="2E31A328" wp14:editId="414D05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2828394" name="AutoShape_146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2828394" name="AutoShape_146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7888" behindDoc="0" locked="0" layoutInCell="1" allowOverlap="1" wp14:anchorId="42DDD1FF" wp14:editId="52CDFB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6746566" name="AutoShape_145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6746566" name="AutoShape_145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8912" behindDoc="0" locked="0" layoutInCell="1" allowOverlap="1" wp14:anchorId="433D0619" wp14:editId="171FB6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3762855" name="AutoShape_138_SpCnt_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3762855" name="AutoShape_138_SpCnt_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199936" behindDoc="0" locked="0" layoutInCell="1" allowOverlap="1" wp14:anchorId="36A0FA1E" wp14:editId="58A824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9740264" name="AutoShape_144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9740264" name="AutoShape_144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0960" behindDoc="0" locked="0" layoutInCell="1" allowOverlap="1" wp14:anchorId="458AF132" wp14:editId="7E53E5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745654" name="AutoShape_143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745654" name="AutoShape_143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1984" behindDoc="0" locked="0" layoutInCell="1" allowOverlap="1" wp14:anchorId="73966842" wp14:editId="6C2A93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6269364" name="AutoShape_134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6269364" name="AutoShape_134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3008" behindDoc="0" locked="0" layoutInCell="1" allowOverlap="1" wp14:anchorId="38565DE9" wp14:editId="645D97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3953009" name="AutoShape_137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3953009" name="AutoShape_137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4032" behindDoc="0" locked="0" layoutInCell="1" allowOverlap="1" wp14:anchorId="75908E21" wp14:editId="45A970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188552" name="AutoShape_142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188552" name="AutoShape_142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5056" behindDoc="0" locked="0" layoutInCell="1" allowOverlap="1" wp14:anchorId="10487AAD" wp14:editId="4796FE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8777331" name="AutoShape_141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8777331" name="AutoShape_141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6080" behindDoc="0" locked="0" layoutInCell="1" allowOverlap="1" wp14:anchorId="06C0F5F9" wp14:editId="33A8FE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4917051" name="AutoShape_136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4917051" name="AutoShape_136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7104" behindDoc="0" locked="0" layoutInCell="1" allowOverlap="1" wp14:anchorId="753AC17C" wp14:editId="6A1DB6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5034547" name="AutoShape_140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5034547" name="AutoShape_140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8128" behindDoc="0" locked="0" layoutInCell="1" allowOverlap="1" wp14:anchorId="10FB6B09" wp14:editId="1845FC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6478996" name="AutoShape_139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6478996" name="AutoShape_139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09152" behindDoc="0" locked="0" layoutInCell="1" allowOverlap="1" wp14:anchorId="4FF2D338" wp14:editId="319DE6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8486840" name="AutoShape_136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8486840" name="AutoShape_136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0176" behindDoc="0" locked="0" layoutInCell="1" allowOverlap="1" wp14:anchorId="119EEB8D" wp14:editId="18BF39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5666319" name="AutoShape_138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5666319" name="AutoShape_138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1200" behindDoc="0" locked="0" layoutInCell="1" allowOverlap="1" wp14:anchorId="7B1DC0F6" wp14:editId="3F80A0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3388077" name="AutoShape_144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3388077" name="AutoShape_144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2224" behindDoc="0" locked="0" layoutInCell="1" allowOverlap="1" wp14:anchorId="449416ED" wp14:editId="00405C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4997694" name="AutoShape_155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997694" name="AutoShape_155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3248" behindDoc="0" locked="0" layoutInCell="1" allowOverlap="1" wp14:anchorId="4027F6F4" wp14:editId="5839D1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2394914" name="AutoShape_134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2394914" name="AutoShape_134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4272" behindDoc="0" locked="0" layoutInCell="1" allowOverlap="1" wp14:anchorId="3D28C718" wp14:editId="606AB8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246672" name="AutoShape_138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246672" name="AutoShape_138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5296" behindDoc="0" locked="0" layoutInCell="1" allowOverlap="1" wp14:anchorId="7930918B" wp14:editId="574C6A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9702918" name="AutoShape_137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9702918" name="AutoShape_137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6320" behindDoc="0" locked="0" layoutInCell="1" allowOverlap="1" wp14:anchorId="29A60967" wp14:editId="61C38C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8290074" name="AutoShape_155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8290074" name="AutoShape_155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7344" behindDoc="0" locked="0" layoutInCell="1" allowOverlap="1" wp14:anchorId="26046DD9" wp14:editId="12F6F0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8676712" name="AutoShape_136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8676712" name="AutoShape_136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8368" behindDoc="0" locked="0" layoutInCell="1" allowOverlap="1" wp14:anchorId="26773F72" wp14:editId="47C9B3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9569081" name="AutoShape_134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9569081" name="AutoShape_134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19392" behindDoc="0" locked="0" layoutInCell="1" allowOverlap="1" wp14:anchorId="1FF0AEB3" wp14:editId="6F6ACA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7081599" name="AutoShape_154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7081599" name="AutoShape_154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0416" behindDoc="0" locked="0" layoutInCell="1" allowOverlap="1" wp14:anchorId="6ED6BB20" wp14:editId="3ED5A97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9472753" name="AutoShape_154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9472753" name="AutoShape_154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1440" behindDoc="0" locked="0" layoutInCell="1" allowOverlap="1" wp14:anchorId="25D246C5" wp14:editId="0EF1AA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5118161" name="AutoShape_155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5118161" name="AutoShape_155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2464" behindDoc="0" locked="0" layoutInCell="1" allowOverlap="1" wp14:anchorId="68293C96" wp14:editId="110644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5700409" name="AutoShape_154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5700409" name="AutoShape_154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3488" behindDoc="0" locked="0" layoutInCell="1" allowOverlap="1" wp14:anchorId="3879D059" wp14:editId="343AA6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1848942" name="AutoShape_153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1848942" name="AutoShape_153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4512" behindDoc="0" locked="0" layoutInCell="1" allowOverlap="1" wp14:anchorId="48FFF6CA" wp14:editId="1EAB8F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4533850" name="AutoShape_153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4533850" name="AutoShape_153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5536" behindDoc="0" locked="0" layoutInCell="1" allowOverlap="1" wp14:anchorId="36B005B2" wp14:editId="19D74A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925968" name="AutoShape_152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925968" name="AutoShape_152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6560" behindDoc="0" locked="0" layoutInCell="1" allowOverlap="1" wp14:anchorId="735EF763" wp14:editId="1D4596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072586" name="AutoShape_143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072586" name="AutoShape_143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7584" behindDoc="0" locked="0" layoutInCell="1" allowOverlap="1" wp14:anchorId="11B0C6DB" wp14:editId="45C978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6926729" name="AutoShape_153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6926729" name="AutoShape_153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8608" behindDoc="0" locked="0" layoutInCell="1" allowOverlap="1" wp14:anchorId="5D26883E" wp14:editId="2A4589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5379524" name="AutoShape_152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5379524" name="AutoShape_152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29632" behindDoc="0" locked="0" layoutInCell="1" allowOverlap="1" wp14:anchorId="48C201FC" wp14:editId="55D2F0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9867822" name="AutoShape_151_SpCnt_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9867822" name="AutoShape_151_SpCnt_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0656" behindDoc="0" locked="0" layoutInCell="1" allowOverlap="1" wp14:anchorId="1869AA53" wp14:editId="28B7DF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6041132" name="AutoShape_150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6041132" name="AutoShape_150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1680" behindDoc="0" locked="0" layoutInCell="1" allowOverlap="1" wp14:anchorId="310E0D61" wp14:editId="032407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3187134" name="AutoShape_151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3187134" name="AutoShape_151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2704" behindDoc="0" locked="0" layoutInCell="1" allowOverlap="1" wp14:anchorId="1850BFBB" wp14:editId="6CD817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773623" name="AutoShape_149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773623" name="AutoShape_149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3728" behindDoc="0" locked="0" layoutInCell="1" allowOverlap="1" wp14:anchorId="391D3873" wp14:editId="310B713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5752437" name="AutoShape_147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5752437" name="AutoShape_147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4752" behindDoc="0" locked="0" layoutInCell="1" allowOverlap="1" wp14:anchorId="1F0311DD" wp14:editId="53D11E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8243645" name="AutoShape_152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8243645" name="AutoShape_152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5776" behindDoc="0" locked="0" layoutInCell="1" allowOverlap="1" wp14:anchorId="1892D96C" wp14:editId="54ABC0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6604801" name="AutoShape_150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6604801" name="AutoShape_150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6800" behindDoc="0" locked="0" layoutInCell="1" allowOverlap="1" wp14:anchorId="5C0103C9" wp14:editId="2DFB24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8933309" name="AutoShape_146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8933309" name="AutoShape_146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7824" behindDoc="0" locked="0" layoutInCell="1" allowOverlap="1" wp14:anchorId="16A459AE" wp14:editId="3A111B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891281" name="AutoShape_145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891281" name="AutoShape_145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8848" behindDoc="0" locked="0" layoutInCell="1" allowOverlap="1" wp14:anchorId="3D4901A5" wp14:editId="34D0EA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0848453" name="AutoShape_149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0848453" name="AutoShape_149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39872" behindDoc="0" locked="0" layoutInCell="1" allowOverlap="1" wp14:anchorId="4DD1C46A" wp14:editId="0368FE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2249160" name="AutoShape_144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2249160" name="AutoShape_144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0896" behindDoc="0" locked="0" layoutInCell="1" allowOverlap="1" wp14:anchorId="6DF5BFB0" wp14:editId="07C7BB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4920388" name="AutoShape_143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4920388" name="AutoShape_143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1920" behindDoc="0" locked="0" layoutInCell="1" allowOverlap="1" wp14:anchorId="14655B89" wp14:editId="0F755F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459864" name="AutoShape_137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459864" name="AutoShape_137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2944" behindDoc="0" locked="0" layoutInCell="1" allowOverlap="1" wp14:anchorId="24E15FB4" wp14:editId="75213E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3468758" name="AutoShape_142_SpCnt_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3468758" name="AutoShape_142_SpCnt_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3968" behindDoc="0" locked="0" layoutInCell="1" allowOverlap="1" wp14:anchorId="175B309F" wp14:editId="206509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2905485" name="AutoShape_151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2905485" name="AutoShape_151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4992" behindDoc="0" locked="0" layoutInCell="1" allowOverlap="1" wp14:anchorId="5F255189" wp14:editId="35B5CE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1744657" name="AutoShape_147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1744657" name="AutoShape_147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6016" behindDoc="0" locked="0" layoutInCell="1" allowOverlap="1" wp14:anchorId="1AB888DD" wp14:editId="346749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5819247" name="AutoShape_142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5819247" name="AutoShape_142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7040" behindDoc="0" locked="0" layoutInCell="1" allowOverlap="1" wp14:anchorId="7986E3D5" wp14:editId="46DF62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1629429" name="AutoShape_141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1629429" name="AutoShape_141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8064" behindDoc="0" locked="0" layoutInCell="1" allowOverlap="1" wp14:anchorId="02D5BFE1" wp14:editId="5D2ED4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2689764" name="AutoShape_146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2689764" name="AutoShape_146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49088" behindDoc="0" locked="0" layoutInCell="1" allowOverlap="1" wp14:anchorId="68A3FA67" wp14:editId="75CA24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6011797" name="AutoShape_140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6011797" name="AutoShape_140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0112" behindDoc="0" locked="0" layoutInCell="1" allowOverlap="1" wp14:anchorId="66E8F49C" wp14:editId="11FCF8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6770137" name="AutoShape_139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6770137" name="AutoShape_139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1136" behindDoc="0" locked="0" layoutInCell="1" allowOverlap="1" wp14:anchorId="30CDECC6" wp14:editId="670143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4838603" name="AutoShape_150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4838603" name="AutoShape_150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2160" behindDoc="0" locked="0" layoutInCell="1" allowOverlap="1" wp14:anchorId="3678B1E9" wp14:editId="4F4E13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6211995" name="AutoShape_145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6211995" name="AutoShape_145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3184" behindDoc="0" locked="0" layoutInCell="1" allowOverlap="1" wp14:anchorId="0152101A" wp14:editId="444068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2059468" name="AutoShape_138_SpCnt_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2059468" name="AutoShape_138_SpCnt_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4208" behindDoc="0" locked="0" layoutInCell="1" allowOverlap="1" wp14:anchorId="75E938B3" wp14:editId="0F3112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7794224" name="AutoShape_137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7794224" name="AutoShape_137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5232" behindDoc="0" locked="0" layoutInCell="1" allowOverlap="1" wp14:anchorId="68A85265" wp14:editId="1C6DCA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8866949" name="AutoShape_144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8866949" name="AutoShape_144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6256" behindDoc="0" locked="0" layoutInCell="1" allowOverlap="1" wp14:anchorId="3B0FB973" wp14:editId="654A3D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7661322" name="AutoShape_136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7661322" name="AutoShape_136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7280" behindDoc="0" locked="0" layoutInCell="1" allowOverlap="1" wp14:anchorId="6C1AD838" wp14:editId="5CE5BE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4776560" name="AutoShape_134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4776560" name="AutoShape_134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8304" behindDoc="0" locked="0" layoutInCell="1" allowOverlap="1" wp14:anchorId="74CA0C8A" wp14:editId="064FF4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1307929" name="AutoShape_141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1307929" name="AutoShape_141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59328" behindDoc="0" locked="0" layoutInCell="1" allowOverlap="1" wp14:anchorId="445F1CF5" wp14:editId="0FE6B6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3792642" name="AutoShape_149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3792642" name="AutoShape_149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0352" behindDoc="0" locked="0" layoutInCell="1" allowOverlap="1" wp14:anchorId="20E7A7A7" wp14:editId="72177A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8006054" name="AutoShape_143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8006054" name="AutoShape_143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1376" behindDoc="0" locked="0" layoutInCell="1" allowOverlap="1" wp14:anchorId="09B7C9C7" wp14:editId="6AC483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9327438" name="AutoShape_134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9327438" name="AutoShape_134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2400" behindDoc="0" locked="0" layoutInCell="1" allowOverlap="1" wp14:anchorId="0FED062D" wp14:editId="131295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9551240" name="AutoShape_155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9551240" name="AutoShape_155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3424" behindDoc="0" locked="0" layoutInCell="1" allowOverlap="1" wp14:anchorId="4AFD852C" wp14:editId="7AEABB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3790164" name="AutoShape_142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3790164" name="AutoShape_142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4448" behindDoc="0" locked="0" layoutInCell="1" allowOverlap="1" wp14:anchorId="1A2CF6BE" wp14:editId="4A0296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5831428" name="AutoShape_154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5831428" name="AutoShape_154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5472" behindDoc="0" locked="0" layoutInCell="1" allowOverlap="1" wp14:anchorId="60488DFF" wp14:editId="5A7C525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004125" name="AutoShape_153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004125" name="AutoShape_153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6496" behindDoc="0" locked="0" layoutInCell="1" allowOverlap="1" wp14:anchorId="6E6ECFBB" wp14:editId="2C241E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8559527" name="AutoShape_147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8559527" name="AutoShape_147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7520" behindDoc="0" locked="0" layoutInCell="1" allowOverlap="1" wp14:anchorId="00BCF2FD" wp14:editId="6BC286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5251153" name="AutoShape_141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5251153" name="AutoShape_141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8544" behindDoc="0" locked="0" layoutInCell="1" allowOverlap="1" wp14:anchorId="20B6D3CE" wp14:editId="20E843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7232986" name="AutoShape_152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7232986" name="AutoShape_152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69568" behindDoc="0" locked="0" layoutInCell="1" allowOverlap="1" wp14:anchorId="0966F2AB" wp14:editId="4D7836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2115457" name="AutoShape_151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2115457" name="AutoShape_151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0592" behindDoc="0" locked="0" layoutInCell="1" allowOverlap="1" wp14:anchorId="17C634EE" wp14:editId="29E955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383157" name="AutoShape_140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383157" name="AutoShape_140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1616" behindDoc="0" locked="0" layoutInCell="1" allowOverlap="1" wp14:anchorId="778A43B7" wp14:editId="0E54B5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4484992" name="AutoShape_150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4484992" name="AutoShape_150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2640" behindDoc="0" locked="0" layoutInCell="1" allowOverlap="1" wp14:anchorId="62C1BAE4" wp14:editId="3D2BAC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74471" name="AutoShape_149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74471" name="AutoShape_149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3664" behindDoc="0" locked="0" layoutInCell="1" allowOverlap="1" wp14:anchorId="4F95A962" wp14:editId="3B8FF1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8935429" name="AutoShape_144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8935429" name="AutoShape_144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4688" behindDoc="0" locked="0" layoutInCell="1" allowOverlap="1" wp14:anchorId="1C36D12A" wp14:editId="7E02F9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3002926" name="AutoShape_134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3002926" name="AutoShape_134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5712" behindDoc="0" locked="0" layoutInCell="1" allowOverlap="1" wp14:anchorId="5339A486" wp14:editId="65699C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7211279" name="AutoShape_136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7211279" name="AutoShape_136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6736" behindDoc="0" locked="0" layoutInCell="1" allowOverlap="1" wp14:anchorId="1FB4CC78" wp14:editId="7614D1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9192974" name="AutoShape_140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9192974" name="AutoShape_140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7760" behindDoc="0" locked="0" layoutInCell="1" allowOverlap="1" wp14:anchorId="17C1F793" wp14:editId="074382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7209734" name="AutoShape_146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7209734" name="AutoShape_146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8784" behindDoc="0" locked="0" layoutInCell="1" allowOverlap="1" wp14:anchorId="43E57533" wp14:editId="54CE0D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2579650" name="AutoShape_139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2579650" name="AutoShape_139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79808" behindDoc="0" locked="0" layoutInCell="1" allowOverlap="1" wp14:anchorId="7FECB23F" wp14:editId="367F0A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8289676" name="AutoShape_147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8289676" name="AutoShape_147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0832" behindDoc="0" locked="0" layoutInCell="1" allowOverlap="1" wp14:anchorId="42D22F09" wp14:editId="146354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9454290" name="AutoShape_146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9454290" name="AutoShape_146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1856" behindDoc="0" locked="0" layoutInCell="1" allowOverlap="1" wp14:anchorId="41AA7925" wp14:editId="43F645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2493563" name="AutoShape_138_SpCnt_2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2493563" name="AutoShape_138_SpCnt_2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2880" behindDoc="0" locked="0" layoutInCell="1" allowOverlap="1" wp14:anchorId="59E750E0" wp14:editId="1A167F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0322335" name="AutoShape_145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0322335" name="AutoShape_145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3904" behindDoc="0" locked="0" layoutInCell="1" allowOverlap="1" wp14:anchorId="6C14580E" wp14:editId="6382FE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8135675" name="AutoShape_144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8135675" name="AutoShape_144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4928" behindDoc="0" locked="0" layoutInCell="1" allowOverlap="1" wp14:anchorId="33699604" wp14:editId="74ACEF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5380216" name="AutoShape_145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5380216" name="AutoShape_145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5952" behindDoc="0" locked="0" layoutInCell="1" allowOverlap="1" wp14:anchorId="2969BF27" wp14:editId="58D708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4995018" name="AutoShape_137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4995018" name="AutoShape_137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6976" behindDoc="0" locked="0" layoutInCell="1" allowOverlap="1" wp14:anchorId="4C7094DE" wp14:editId="160BDB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9687377" name="AutoShape_143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9687377" name="AutoShape_143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8000" behindDoc="0" locked="0" layoutInCell="1" allowOverlap="1" wp14:anchorId="5FF432FA" wp14:editId="36549C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9303232" name="AutoShape_142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9303232" name="AutoShape_142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89024" behindDoc="0" locked="0" layoutInCell="1" allowOverlap="1" wp14:anchorId="66F47D63" wp14:editId="4C7B1B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1826362" name="AutoShape_136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1826362" name="AutoShape_136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0048" behindDoc="0" locked="0" layoutInCell="1" allowOverlap="1" wp14:anchorId="29E66356" wp14:editId="067DA8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93632926" name="AutoShape_141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3632926" name="AutoShape_141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1072" behindDoc="0" locked="0" layoutInCell="1" allowOverlap="1" wp14:anchorId="1DAC2FBD" wp14:editId="71B017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6452076" name="AutoShape_140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6452076" name="AutoShape_140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2096" behindDoc="0" locked="0" layoutInCell="1" allowOverlap="1" wp14:anchorId="0B87A7FA" wp14:editId="6E43DA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65995" name="AutoShape_139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65995" name="AutoShape_139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3120" behindDoc="0" locked="0" layoutInCell="1" allowOverlap="1" wp14:anchorId="3C298CF8" wp14:editId="2111E9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2473054" name="AutoShape_144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2473054" name="AutoShape_144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4144" behindDoc="0" locked="0" layoutInCell="1" allowOverlap="1" wp14:anchorId="4744146D" wp14:editId="19D06C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9561469" name="AutoShape_134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9561469" name="AutoShape_134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5168" behindDoc="0" locked="0" layoutInCell="1" allowOverlap="1" wp14:anchorId="6BCFAE08" wp14:editId="195456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6851771" name="AutoShape_139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6851771" name="AutoShape_139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6192" behindDoc="0" locked="0" layoutInCell="1" allowOverlap="1" wp14:anchorId="538848FE" wp14:editId="2E650A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93894726" name="AutoShape_138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3894726" name="AutoShape_138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7216" behindDoc="0" locked="0" layoutInCell="1" allowOverlap="1" wp14:anchorId="755DE0C0" wp14:editId="2D840F4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5910911" name="AutoShape_134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5910911" name="AutoShape_134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8240" behindDoc="0" locked="0" layoutInCell="1" allowOverlap="1" wp14:anchorId="3E49DA80" wp14:editId="325028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6721193" name="AutoShape_137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6721193" name="AutoShape_137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299264" behindDoc="0" locked="0" layoutInCell="1" allowOverlap="1" wp14:anchorId="4831ABED" wp14:editId="349D8E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8723629" name="AutoShape_136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8723629" name="AutoShape_136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0288" behindDoc="0" locked="0" layoutInCell="1" allowOverlap="1" wp14:anchorId="1B61173F" wp14:editId="76C58E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2944793" name="AutoShape_143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2944793" name="AutoShape_143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1312" behindDoc="0" locked="0" layoutInCell="1" allowOverlap="1" wp14:anchorId="13EFEAB9" wp14:editId="760C86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6613240" name="AutoShape_155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6613240" name="AutoShape_155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2336" behindDoc="0" locked="0" layoutInCell="1" allowOverlap="1" wp14:anchorId="598598A3" wp14:editId="753D88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2133747" name="AutoShape_134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2133747" name="AutoShape_134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3360" behindDoc="0" locked="0" layoutInCell="1" allowOverlap="1" wp14:anchorId="54BB7CB0" wp14:editId="37AB3E9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8275721" name="AutoShape_155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8275721" name="AutoShape_155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4384" behindDoc="0" locked="0" layoutInCell="1" allowOverlap="1" wp14:anchorId="3F8CC161" wp14:editId="15E38B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1867097" name="AutoShape_154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1867097" name="AutoShape_154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5408" behindDoc="0" locked="0" layoutInCell="1" allowOverlap="1" wp14:anchorId="556FFD05" wp14:editId="444A93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8611106" name="AutoShape_154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8611106" name="AutoShape_154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6432" behindDoc="0" locked="0" layoutInCell="1" allowOverlap="1" wp14:anchorId="7C129B37" wp14:editId="70D979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4434578" name="AutoShape_153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4434578" name="AutoShape_153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7456" behindDoc="0" locked="0" layoutInCell="1" allowOverlap="1" wp14:anchorId="6224772F" wp14:editId="2BFD41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5761755" name="AutoShape_134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5761755" name="AutoShape_134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8480" behindDoc="0" locked="0" layoutInCell="1" allowOverlap="1" wp14:anchorId="2DD72AF8" wp14:editId="329827F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7322936" name="AutoShape_138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7322936" name="AutoShape_138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09504" behindDoc="0" locked="0" layoutInCell="1" allowOverlap="1" wp14:anchorId="1241E73B" wp14:editId="055074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1551474" name="AutoShape_142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1551474" name="AutoShape_142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0528" behindDoc="0" locked="0" layoutInCell="1" allowOverlap="1" wp14:anchorId="7A890029" wp14:editId="74D80C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0105661" name="AutoShape_153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0105661" name="AutoShape_153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1552" behindDoc="0" locked="0" layoutInCell="1" allowOverlap="1" wp14:anchorId="1F59ACC4" wp14:editId="4E45AE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3539366" name="AutoShape_152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3539366" name="AutoShape_152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2576" behindDoc="0" locked="0" layoutInCell="1" allowOverlap="1" wp14:anchorId="624DC388" wp14:editId="5C5312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7121979" name="AutoShape_151_SpCnt_2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7121979" name="AutoShape_151_SpCnt_2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3600" behindDoc="0" locked="0" layoutInCell="1" allowOverlap="1" wp14:anchorId="7A010BC8" wp14:editId="152DDE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7606703" name="AutoShape_152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7606703" name="AutoShape_152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4624" behindDoc="0" locked="0" layoutInCell="1" allowOverlap="1" wp14:anchorId="1BC4B020" wp14:editId="63A5793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8805424" name="AutoShape_150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8805424" name="AutoShape_150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5648" behindDoc="0" locked="0" layoutInCell="1" allowOverlap="1" wp14:anchorId="5E2818A8" wp14:editId="4346D1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8899538" name="AutoShape_149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8899538" name="AutoShape_149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6672" behindDoc="0" locked="0" layoutInCell="1" allowOverlap="1" wp14:anchorId="0EE1027C" wp14:editId="69290B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6812047" name="AutoShape_141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6812047" name="AutoShape_141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7696" behindDoc="0" locked="0" layoutInCell="1" allowOverlap="1" wp14:anchorId="66B43071" wp14:editId="29B356A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0563451" name="AutoShape_151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0563451" name="AutoShape_151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8720" behindDoc="0" locked="0" layoutInCell="1" allowOverlap="1" wp14:anchorId="600F8128" wp14:editId="4DDAC2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3623065" name="AutoShape_147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623065" name="AutoShape_147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19744" behindDoc="0" locked="0" layoutInCell="1" allowOverlap="1" wp14:anchorId="5C63D88D" wp14:editId="7D777A5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5737792" name="AutoShape_146_SpCnt_3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5737792" name="AutoShape_146_SpCnt_3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0768" behindDoc="0" locked="0" layoutInCell="1" allowOverlap="1" wp14:anchorId="6B9CD1F0" wp14:editId="7A2ED3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8441972" name="AutoShape_150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8441972" name="AutoShape_150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1792" behindDoc="0" locked="0" layoutInCell="1" allowOverlap="1" wp14:anchorId="71843E86" wp14:editId="795F93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8979343" name="AutoShape_145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8979343" name="AutoShape_145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2816" behindDoc="0" locked="0" layoutInCell="1" allowOverlap="1" wp14:anchorId="62A62EC7" wp14:editId="1C5D85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9260185" name="AutoShape_144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9260185" name="AutoShape_144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3840" behindDoc="0" locked="0" layoutInCell="1" allowOverlap="1" wp14:anchorId="4ACBC780" wp14:editId="06B148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0203461" name="AutoShape_137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0203461" name="AutoShape_137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4864" behindDoc="0" locked="0" layoutInCell="1" allowOverlap="1" wp14:anchorId="5A335528" wp14:editId="7E56D3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7227384" name="AutoShape_140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7227384" name="AutoShape_140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5888" behindDoc="0" locked="0" layoutInCell="1" allowOverlap="1" wp14:anchorId="63EF16B2" wp14:editId="664686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3331782" name="AutoShape_149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3331782" name="AutoShape_149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6912" behindDoc="0" locked="0" layoutInCell="1" allowOverlap="1" wp14:anchorId="3A8F97F3" wp14:editId="31C518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2789295" name="AutoShape_143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2789295" name="AutoShape_143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7936" behindDoc="0" locked="0" layoutInCell="1" allowOverlap="1" wp14:anchorId="715BDE2C" wp14:editId="6C6736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4654612" name="AutoShape_142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4654612" name="AutoShape_142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8960" behindDoc="0" locked="0" layoutInCell="1" allowOverlap="1" wp14:anchorId="4E9E96A2" wp14:editId="3505AB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4231697" name="AutoShape_147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4231697" name="AutoShape_147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29984" behindDoc="0" locked="0" layoutInCell="1" allowOverlap="1" wp14:anchorId="359FA736" wp14:editId="48DE9F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3675345" name="AutoShape_141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3675345" name="AutoShape_141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1008" behindDoc="0" locked="0" layoutInCell="1" allowOverlap="1" wp14:anchorId="1F9DC0BF" wp14:editId="01F825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1040229" name="AutoShape_140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1040229" name="AutoShape_140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2032" behindDoc="0" locked="0" layoutInCell="1" allowOverlap="1" wp14:anchorId="27B5DA67" wp14:editId="068872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5482461" name="AutoShape_139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5482461" name="AutoShape_139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3056" behindDoc="0" locked="0" layoutInCell="1" allowOverlap="1" wp14:anchorId="3BA5CA65" wp14:editId="62525E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017945" name="AutoShape_146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017945" name="AutoShape_146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4080" behindDoc="0" locked="0" layoutInCell="1" allowOverlap="1" wp14:anchorId="0CFE7936" wp14:editId="197CC3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332175" name="AutoShape_139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332175" name="AutoShape_139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5104" behindDoc="0" locked="0" layoutInCell="1" allowOverlap="1" wp14:anchorId="626F040D" wp14:editId="57FB5C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6862052" name="AutoShape_138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6862052" name="AutoShape_138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6128" behindDoc="0" locked="0" layoutInCell="1" allowOverlap="1" wp14:anchorId="61131601" wp14:editId="344003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5848147" name="AutoShape_145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5848147" name="AutoShape_145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7152" behindDoc="0" locked="0" layoutInCell="1" allowOverlap="1" wp14:anchorId="16CE39A4" wp14:editId="008612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5056191" name="AutoShape_137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5056191" name="AutoShape_137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8176" behindDoc="0" locked="0" layoutInCell="1" allowOverlap="1" wp14:anchorId="3273709C" wp14:editId="11B3CF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2919875" name="AutoShape_136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2919875" name="AutoShape_136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39200" behindDoc="0" locked="0" layoutInCell="1" allowOverlap="1" wp14:anchorId="3A308F31" wp14:editId="73F222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309435" name="AutoShape_155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309435" name="AutoShape_155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0224" behindDoc="0" locked="0" layoutInCell="1" allowOverlap="1" wp14:anchorId="2B142D8C" wp14:editId="40241A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3579" name="AutoShape_134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3579" name="AutoShape_134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1248" behindDoc="0" locked="0" layoutInCell="1" allowOverlap="1" wp14:anchorId="441A1ECF" wp14:editId="391CB16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1482874" name="AutoShape_136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1482874" name="AutoShape_136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2272" behindDoc="0" locked="0" layoutInCell="1" allowOverlap="1" wp14:anchorId="1CCEC431" wp14:editId="434944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680634" name="AutoShape_138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680634" name="AutoShape_138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3296" behindDoc="0" locked="0" layoutInCell="1" allowOverlap="1" wp14:anchorId="6CD0CFAB" wp14:editId="21BBC7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9005450" name="AutoShape_144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9005450" name="AutoShape_144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4320" behindDoc="0" locked="0" layoutInCell="1" allowOverlap="1" wp14:anchorId="3BD53DDA" wp14:editId="7EB29D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440680" name="AutoShape_134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440680" name="AutoShape_134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5344" behindDoc="0" locked="0" layoutInCell="1" allowOverlap="1" wp14:anchorId="2555DD44" wp14:editId="6A1640F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7529721" name="AutoShape_155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7529721" name="AutoShape_155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6368" behindDoc="0" locked="0" layoutInCell="1" allowOverlap="1" wp14:anchorId="72C6ED3D" wp14:editId="54882F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3873547" name="AutoShape_143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3873547" name="AutoShape_143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7392" behindDoc="0" locked="0" layoutInCell="1" allowOverlap="1" wp14:anchorId="0784C31C" wp14:editId="0B3DAC8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4233243" name="AutoShape_154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4233243" name="AutoShape_154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8416" behindDoc="0" locked="0" layoutInCell="1" allowOverlap="1" wp14:anchorId="5810F9C8" wp14:editId="1E4B4A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1103740" name="AutoShape_153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1103740" name="AutoShape_153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49440" behindDoc="0" locked="0" layoutInCell="1" allowOverlap="1" wp14:anchorId="497E3F3F" wp14:editId="0B4D3B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3604418" name="AutoShape_137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3604418" name="AutoShape_137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0464" behindDoc="0" locked="0" layoutInCell="1" allowOverlap="1" wp14:anchorId="2CFF51CD" wp14:editId="59F1F3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7371540" name="AutoShape_142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7371540" name="AutoShape_142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1488" behindDoc="0" locked="0" layoutInCell="1" allowOverlap="1" wp14:anchorId="320DA68F" wp14:editId="50BB7A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563589" name="AutoShape_152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563589" name="AutoShape_152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2512" behindDoc="0" locked="0" layoutInCell="1" allowOverlap="1" wp14:anchorId="434F4784" wp14:editId="53777C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3034709" name="AutoShape_151_SpCnt_3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3034709" name="AutoShape_151_SpCnt_3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3536" behindDoc="0" locked="0" layoutInCell="1" allowOverlap="1" wp14:anchorId="29F3FE22" wp14:editId="10691E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1106430" name="AutoShape_141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1106430" name="AutoShape_141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4560" behindDoc="0" locked="0" layoutInCell="1" allowOverlap="1" wp14:anchorId="2BB80E5A" wp14:editId="4F0B50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3949747" name="AutoShape_150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3949747" name="AutoShape_150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5584" behindDoc="0" locked="0" layoutInCell="1" allowOverlap="1" wp14:anchorId="0013E634" wp14:editId="1672F8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3176318" name="AutoShape_149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3176318" name="AutoShape_149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6608" behindDoc="0" locked="0" layoutInCell="1" allowOverlap="1" wp14:anchorId="53BA45D5" wp14:editId="2C15ED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302243" name="AutoShape_134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302243" name="AutoShape_134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7632" behindDoc="0" locked="0" layoutInCell="1" allowOverlap="1" wp14:anchorId="60356485" wp14:editId="7B5E21F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8129868" name="AutoShape_136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8129868" name="AutoShape_136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8656" behindDoc="0" locked="0" layoutInCell="1" allowOverlap="1" wp14:anchorId="654B321D" wp14:editId="10CE73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9503369" name="AutoShape_140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9503369" name="AutoShape_140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59680" behindDoc="0" locked="0" layoutInCell="1" allowOverlap="1" wp14:anchorId="5B3B7832" wp14:editId="137F02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1683267" name="AutoShape_147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1683267" name="AutoShape_147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0704" behindDoc="0" locked="0" layoutInCell="1" allowOverlap="1" wp14:anchorId="0A81C8BE" wp14:editId="2FFED4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8608241" name="AutoShape_146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8608241" name="AutoShape_146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1728" behindDoc="0" locked="0" layoutInCell="1" allowOverlap="1" wp14:anchorId="5E1F84B0" wp14:editId="7A323D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6266451" name="AutoShape_139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6266451" name="AutoShape_139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2752" behindDoc="0" locked="0" layoutInCell="1" allowOverlap="1" wp14:anchorId="747A2149" wp14:editId="0C5BED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0602878" name="AutoShape_145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0602878" name="AutoShape_145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3776" behindDoc="0" locked="0" layoutInCell="1" allowOverlap="1" wp14:anchorId="3DBBA3F4" wp14:editId="628DA7F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6257536" name="AutoShape_144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6257536" name="AutoShape_144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4800" behindDoc="0" locked="0" layoutInCell="1" allowOverlap="1" wp14:anchorId="6F72D21A" wp14:editId="22F321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2181589" name="AutoShape_134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2181589" name="AutoShape_134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5824" behindDoc="0" locked="0" layoutInCell="1" allowOverlap="1" wp14:anchorId="6469BCA4" wp14:editId="4776D2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1024950" name="AutoShape_138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1024950" name="AutoShape_138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6848" behindDoc="0" locked="0" layoutInCell="1" allowOverlap="1" wp14:anchorId="346B84BD" wp14:editId="1BD00A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387530" name="AutoShape_143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387530" name="AutoShape_143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7872" behindDoc="0" locked="0" layoutInCell="1" allowOverlap="1" wp14:anchorId="173725CF" wp14:editId="39B2333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2110151" name="AutoShape_142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2110151" name="AutoShape_142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8896" behindDoc="0" locked="0" layoutInCell="1" allowOverlap="1" wp14:anchorId="0462B319" wp14:editId="597D86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6278895" name="AutoShape_137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6278895" name="AutoShape_137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69920" behindDoc="0" locked="0" layoutInCell="1" allowOverlap="1" wp14:anchorId="3FA9FDBB" wp14:editId="7777C7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2078038" name="AutoShape_141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2078038" name="AutoShape_141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0944" behindDoc="0" locked="0" layoutInCell="1" allowOverlap="1" wp14:anchorId="4938C748" wp14:editId="2241FD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25884" name="AutoShape_140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25884" name="AutoShape_140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1968" behindDoc="0" locked="0" layoutInCell="1" allowOverlap="1" wp14:anchorId="58B3A4B3" wp14:editId="7EC25C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9458851" name="AutoShape_155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9458851" name="AutoShape_155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2992" behindDoc="0" locked="0" layoutInCell="1" allowOverlap="1" wp14:anchorId="016126BC" wp14:editId="071799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0226712" name="AutoShape_155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0226712" name="AutoShape_155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4016" behindDoc="0" locked="0" layoutInCell="1" allowOverlap="1" wp14:anchorId="2F58FA4C" wp14:editId="03870D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8594276" name="AutoShape_134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8594276" name="AutoShape_134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5040" behindDoc="0" locked="0" layoutInCell="1" allowOverlap="1" wp14:anchorId="6F0B14A6" wp14:editId="172423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9064325" name="AutoShape_136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9064325" name="AutoShape_136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6064" behindDoc="0" locked="0" layoutInCell="1" allowOverlap="1" wp14:anchorId="607B325E" wp14:editId="714828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8098372" name="AutoShape_139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8098372" name="AutoShape_139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7088" behindDoc="0" locked="0" layoutInCell="1" allowOverlap="1" wp14:anchorId="7855D6D8" wp14:editId="10200DD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313389" name="AutoShape_138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313389" name="AutoShape_138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8112" behindDoc="0" locked="0" layoutInCell="1" allowOverlap="1" wp14:anchorId="38BF9DD7" wp14:editId="2A1705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0644826" name="AutoShape_134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0644826" name="AutoShape_134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79136" behindDoc="0" locked="0" layoutInCell="1" allowOverlap="1" wp14:anchorId="50388CB4" wp14:editId="247AA84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2826064" name="AutoShape_137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2826064" name="AutoShape_137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0160" behindDoc="0" locked="0" layoutInCell="1" allowOverlap="1" wp14:anchorId="1095E823" wp14:editId="61F739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1698354" name="AutoShape_136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1698354" name="AutoShape_136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1184" behindDoc="0" locked="0" layoutInCell="1" allowOverlap="1" wp14:anchorId="64609CE5" wp14:editId="696FDD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1890939" name="AutoShape_155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1890939" name="AutoShape_155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2208" behindDoc="0" locked="0" layoutInCell="1" allowOverlap="1" wp14:anchorId="03933455" wp14:editId="414B46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0776858" name="AutoShape_155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0776858" name="AutoShape_155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3232" behindDoc="0" locked="0" layoutInCell="1" allowOverlap="1" wp14:anchorId="7FE1F065" wp14:editId="19D045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6021549" name="AutoShape_134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6021549" name="AutoShape_134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4256" behindDoc="0" locked="0" layoutInCell="1" allowOverlap="1" wp14:anchorId="6600A46B" wp14:editId="41B095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5992588" name="AutoShape_134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5992588" name="AutoShape_134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5280" behindDoc="0" locked="0" layoutInCell="1" allowOverlap="1" wp14:anchorId="2E58E128" wp14:editId="22C279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3244624" name="AutoShape_154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3244624" name="AutoShape_154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6304" behindDoc="0" locked="0" layoutInCell="1" allowOverlap="1" wp14:anchorId="19B33FAF" wp14:editId="0C9EDA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2914659" name="AutoShape_155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2914659" name="AutoShape_155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7328" behindDoc="0" locked="0" layoutInCell="1" allowOverlap="1" wp14:anchorId="452FE26B" wp14:editId="590DFE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4140278" name="AutoShape_154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4140278" name="AutoShape_154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8352" behindDoc="0" locked="0" layoutInCell="1" allowOverlap="1" wp14:anchorId="08F8000B" wp14:editId="2D2654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7241040" name="AutoShape_154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7241040" name="AutoShape_154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89376" behindDoc="0" locked="0" layoutInCell="1" allowOverlap="1" wp14:anchorId="32887109" wp14:editId="37653E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5085507" name="AutoShape_154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5085507" name="AutoShape_154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0400" behindDoc="0" locked="0" layoutInCell="1" allowOverlap="1" wp14:anchorId="422E25C9" wp14:editId="7F6C5A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8490224" name="AutoShape_153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8490224" name="AutoShape_153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1424" behindDoc="0" locked="0" layoutInCell="1" allowOverlap="1" wp14:anchorId="7AD8A91A" wp14:editId="64DC4B1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5143488" name="AutoShape_153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5143488" name="AutoShape_153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2448" behindDoc="0" locked="0" layoutInCell="1" allowOverlap="1" wp14:anchorId="7239D346" wp14:editId="2F6B12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0754171" name="AutoShape_152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0754171" name="AutoShape_152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3472" behindDoc="0" locked="0" layoutInCell="1" allowOverlap="1" wp14:anchorId="39AEABF3" wp14:editId="7D0766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0559859" name="AutoShape_152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0559859" name="AutoShape_152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4496" behindDoc="0" locked="0" layoutInCell="1" allowOverlap="1" wp14:anchorId="1FF9617F" wp14:editId="3D1DF6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3705097" name="AutoShape_151_SpCnt_3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705097" name="AutoShape_151_SpCnt_3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5520" behindDoc="0" locked="0" layoutInCell="1" allowOverlap="1" wp14:anchorId="41813496" wp14:editId="14CB40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8059390" name="AutoShape_150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8059390" name="AutoShape_150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6544" behindDoc="0" locked="0" layoutInCell="1" allowOverlap="1" wp14:anchorId="54735895" wp14:editId="681A34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8565942" name="AutoShape_153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8565942" name="AutoShape_153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7568" behindDoc="0" locked="0" layoutInCell="1" allowOverlap="1" wp14:anchorId="50689329" wp14:editId="56E25A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6776312" name="AutoShape_151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6776312" name="AutoShape_151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8592" behindDoc="0" locked="0" layoutInCell="1" allowOverlap="1" wp14:anchorId="44C7C197" wp14:editId="3E5AA9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9118649" name="AutoShape_149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9118649" name="AutoShape_149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399616" behindDoc="0" locked="0" layoutInCell="1" allowOverlap="1" wp14:anchorId="371AFB13" wp14:editId="211EDC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0626399" name="AutoShape_147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0626399" name="AutoShape_147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0640" behindDoc="0" locked="0" layoutInCell="1" allowOverlap="1" wp14:anchorId="37EC9186" wp14:editId="0997A1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0731181" name="AutoShape_150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0731181" name="AutoShape_150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1664" behindDoc="0" locked="0" layoutInCell="1" allowOverlap="1" wp14:anchorId="191644E7" wp14:editId="065E1C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0904747" name="AutoShape_146_SpCnt_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0904747" name="AutoShape_146_SpCnt_3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2688" behindDoc="0" locked="0" layoutInCell="1" allowOverlap="1" wp14:anchorId="63829D03" wp14:editId="24CE68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7492886" name="AutoShape_145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7492886" name="AutoShape_145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3712" behindDoc="0" locked="0" layoutInCell="1" allowOverlap="1" wp14:anchorId="1D7AFDD7" wp14:editId="1268D4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1897065" name="AutoShape_138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1897065" name="AutoShape_138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4736" behindDoc="0" locked="0" layoutInCell="1" allowOverlap="1" wp14:anchorId="5AA4AA51" wp14:editId="7A26CF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7423465" name="AutoShape_143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7423465" name="AutoShape_143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5760" behindDoc="0" locked="0" layoutInCell="1" allowOverlap="1" wp14:anchorId="3DEB89B3" wp14:editId="100E71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3045542" name="AutoShape_154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045542" name="AutoShape_154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6784" behindDoc="0" locked="0" layoutInCell="1" allowOverlap="1" wp14:anchorId="15332353" wp14:editId="65DEDA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31840400" name="AutoShape_154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1840400" name="AutoShape_154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7808" behindDoc="0" locked="0" layoutInCell="1" allowOverlap="1" wp14:anchorId="3164E4F0" wp14:editId="06AF96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0299584" name="AutoShape_153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0299584" name="AutoShape_153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8832" behindDoc="0" locked="0" layoutInCell="1" allowOverlap="1" wp14:anchorId="193E6788" wp14:editId="0A1686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6913671" name="AutoShape_152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6913671" name="AutoShape_152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09856" behindDoc="0" locked="0" layoutInCell="1" allowOverlap="1" wp14:anchorId="1D43069F" wp14:editId="2F61B10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4014106" name="AutoShape_149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4014106" name="AutoShape_149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0880" behindDoc="0" locked="0" layoutInCell="1" allowOverlap="1" wp14:anchorId="51D1BE13" wp14:editId="7675B8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8193367" name="AutoShape_144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8193367" name="AutoShape_144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1904" behindDoc="0" locked="0" layoutInCell="1" allowOverlap="1" wp14:anchorId="1D42E270" wp14:editId="29F5B3D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0054562" name="AutoShape_143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0054562" name="AutoShape_143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2928" behindDoc="0" locked="0" layoutInCell="1" allowOverlap="1" wp14:anchorId="5200E7B7" wp14:editId="07C642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1364294" name="AutoShape_147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1364294" name="AutoShape_147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3952" behindDoc="0" locked="0" layoutInCell="1" allowOverlap="1" wp14:anchorId="5BF40AB7" wp14:editId="3C4BF3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0018897" name="AutoShape_142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0018897" name="AutoShape_142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4976" behindDoc="0" locked="0" layoutInCell="1" allowOverlap="1" wp14:anchorId="48BA50D6" wp14:editId="2EBC0F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1503628" name="AutoShape_141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1503628" name="AutoShape_141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6000" behindDoc="0" locked="0" layoutInCell="1" allowOverlap="1" wp14:anchorId="7FABF266" wp14:editId="027F1C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0323967" name="AutoShape_151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0323967" name="AutoShape_151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7024" behindDoc="0" locked="0" layoutInCell="1" allowOverlap="1" wp14:anchorId="617FE385" wp14:editId="02484E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1329314" name="AutoShape_146_SpCnt_3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1329314" name="AutoShape_146_SpCnt_3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8048" behindDoc="0" locked="0" layoutInCell="1" allowOverlap="1" wp14:anchorId="2AF34FF4" wp14:editId="534F1B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5416094" name="AutoShape_140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5416094" name="AutoShape_140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19072" behindDoc="0" locked="0" layoutInCell="1" allowOverlap="1" wp14:anchorId="1CDA63FB" wp14:editId="013A64D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9719808" name="AutoShape_139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9719808" name="AutoShape_139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0096" behindDoc="0" locked="0" layoutInCell="1" allowOverlap="1" wp14:anchorId="383A1DC2" wp14:editId="28947D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1485059" name="AutoShape_145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1485059" name="AutoShape_145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1120" behindDoc="0" locked="0" layoutInCell="1" allowOverlap="1" wp14:anchorId="638D943D" wp14:editId="497CDD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5220656" name="AutoShape_138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5220656" name="AutoShape_138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2144" behindDoc="0" locked="0" layoutInCell="1" allowOverlap="1" wp14:anchorId="56475C56" wp14:editId="0AAE42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4310673" name="AutoShape_137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4310673" name="AutoShape_137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3168" behindDoc="0" locked="0" layoutInCell="1" allowOverlap="1" wp14:anchorId="5A47AFD0" wp14:editId="0B3099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4712363" name="AutoShape_152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4712363" name="AutoShape_152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4192" behindDoc="0" locked="0" layoutInCell="1" allowOverlap="1" wp14:anchorId="628736C3" wp14:editId="784CB2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8203933" name="AutoShape_150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8203933" name="AutoShape_150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5216" behindDoc="0" locked="0" layoutInCell="1" allowOverlap="1" wp14:anchorId="31735143" wp14:editId="300150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156662" name="AutoShape_144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156662" name="AutoShape_144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6240" behindDoc="0" locked="0" layoutInCell="1" allowOverlap="1" wp14:anchorId="3D7D246B" wp14:editId="04EAF0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1088937" name="AutoShape_136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1088937" name="AutoShape_136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7264" behindDoc="0" locked="0" layoutInCell="1" allowOverlap="1" wp14:anchorId="44273FE0" wp14:editId="30CA5C4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7292065" name="AutoShape_134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292065" name="AutoShape_134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8288" behindDoc="0" locked="0" layoutInCell="1" allowOverlap="1" wp14:anchorId="5E43CD56" wp14:editId="6A2954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93909304" name="AutoShape_143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3909304" name="AutoShape_143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29312" behindDoc="0" locked="0" layoutInCell="1" allowOverlap="1" wp14:anchorId="4E9BA0CB" wp14:editId="437473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8595775" name="AutoShape_155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8595775" name="AutoShape_155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0336" behindDoc="0" locked="0" layoutInCell="1" allowOverlap="1" wp14:anchorId="6591E455" wp14:editId="28F178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0542580" name="AutoShape_154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0542580" name="AutoShape_154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1360" behindDoc="0" locked="0" layoutInCell="1" allowOverlap="1" wp14:anchorId="52AE8E76" wp14:editId="0D9C1F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1142252" name="AutoShape_149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1142252" name="AutoShape_149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2384" behindDoc="0" locked="0" layoutInCell="1" allowOverlap="1" wp14:anchorId="395E56E9" wp14:editId="7338F1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6591124" name="AutoShape_142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6591124" name="AutoShape_142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3408" behindDoc="0" locked="0" layoutInCell="1" allowOverlap="1" wp14:anchorId="6A977DF2" wp14:editId="50C790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5922442" name="AutoShape_153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5922442" name="AutoShape_153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4432" behindDoc="0" locked="0" layoutInCell="1" allowOverlap="1" wp14:anchorId="13105A33" wp14:editId="756118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13405" name="AutoShape_152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13405" name="AutoShape_152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5456" behindDoc="0" locked="0" layoutInCell="1" allowOverlap="1" wp14:anchorId="28F740F3" wp14:editId="308363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9076117" name="AutoShape_141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9076117" name="AutoShape_141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6480" behindDoc="0" locked="0" layoutInCell="1" allowOverlap="1" wp14:anchorId="3B8AFCF5" wp14:editId="5E1716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1694321" name="AutoShape_151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1694321" name="AutoShape_151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7504" behindDoc="0" locked="0" layoutInCell="1" allowOverlap="1" wp14:anchorId="36B7A7C8" wp14:editId="3EAC70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727122" name="AutoShape_150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727122" name="AutoShape_150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8528" behindDoc="0" locked="0" layoutInCell="1" allowOverlap="1" wp14:anchorId="785D5991" wp14:editId="30420B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3606161" name="AutoShape_153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3606161" name="AutoShape_153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39552" behindDoc="0" locked="0" layoutInCell="1" allowOverlap="1" wp14:anchorId="70CCC377" wp14:editId="7A73AB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7098199" name="AutoShape_151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7098199" name="AutoShape_151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0576" behindDoc="0" locked="0" layoutInCell="1" allowOverlap="1" wp14:anchorId="427FD1F0" wp14:editId="3CA5AE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6544791" name="AutoShape_147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6544791" name="AutoShape_147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1600" behindDoc="0" locked="0" layoutInCell="1" allowOverlap="1" wp14:anchorId="3B2D7E99" wp14:editId="5B5E89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0481262" name="AutoShape_140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0481262" name="AutoShape_140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2624" behindDoc="0" locked="0" layoutInCell="1" allowOverlap="1" wp14:anchorId="54D4805F" wp14:editId="774DA42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7367842" name="AutoShape_149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7367842" name="AutoShape_149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3648" behindDoc="0" locked="0" layoutInCell="1" allowOverlap="1" wp14:anchorId="789EB491" wp14:editId="7B8227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5421596" name="AutoShape_147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5421596" name="AutoShape_147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4672" behindDoc="0" locked="0" layoutInCell="1" allowOverlap="1" wp14:anchorId="4B34E07C" wp14:editId="4694C3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7347417" name="AutoShape_139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7347417" name="AutoShape_139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5696" behindDoc="0" locked="0" layoutInCell="1" allowOverlap="1" wp14:anchorId="54283F47" wp14:editId="27105C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8054715" name="AutoShape_146_SpCnt_3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8054715" name="AutoShape_146_SpCnt_3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6720" behindDoc="0" locked="0" layoutInCell="1" allowOverlap="1" wp14:anchorId="39B14006" wp14:editId="5FF208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43254910" name="AutoShape_145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3254910" name="AutoShape_145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7744" behindDoc="0" locked="0" layoutInCell="1" allowOverlap="1" wp14:anchorId="63398300" wp14:editId="306395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018790" name="AutoShape_146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018790" name="AutoShape_146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8768" behindDoc="0" locked="0" layoutInCell="1" allowOverlap="1" wp14:anchorId="776D3A68" wp14:editId="34668F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3677002" name="AutoShape_138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3677002" name="AutoShape_138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49792" behindDoc="0" locked="0" layoutInCell="1" allowOverlap="1" wp14:anchorId="5D8CEB3A" wp14:editId="022909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6244453" name="AutoShape_144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6244453" name="AutoShape_144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0816" behindDoc="0" locked="0" layoutInCell="1" allowOverlap="1" wp14:anchorId="7B6DCA17" wp14:editId="3DEED92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31110987" name="AutoShape_143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1110987" name="AutoShape_143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1840" behindDoc="0" locked="0" layoutInCell="1" allowOverlap="1" wp14:anchorId="0F0CB2D0" wp14:editId="753497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9603209" name="AutoShape_137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9603209" name="AutoShape_137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2864" behindDoc="0" locked="0" layoutInCell="1" allowOverlap="1" wp14:anchorId="7DAA9D15" wp14:editId="155930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4715760" name="AutoShape_142_SpCnt_3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4715760" name="AutoShape_142_SpCnt_3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3888" behindDoc="0" locked="0" layoutInCell="1" allowOverlap="1" wp14:anchorId="19A5B048" wp14:editId="04688C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1901879" name="AutoShape_141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1901879" name="AutoShape_141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4912" behindDoc="0" locked="0" layoutInCell="1" allowOverlap="1" wp14:anchorId="39E5DC1D" wp14:editId="423A0F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9324091" name="AutoShape_150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9324091" name="AutoShape_150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5936" behindDoc="0" locked="0" layoutInCell="1" allowOverlap="1" wp14:anchorId="48815382" wp14:editId="246D71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3587938" name="AutoShape_145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3587938" name="AutoShape_145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6960" behindDoc="0" locked="0" layoutInCell="1" allowOverlap="1" wp14:anchorId="15A25C58" wp14:editId="10BD5C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5866131" name="AutoShape_136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5866131" name="AutoShape_136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7984" behindDoc="0" locked="0" layoutInCell="1" allowOverlap="1" wp14:anchorId="4BA022F0" wp14:editId="596921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5819282" name="AutoShape_140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5819282" name="AutoShape_140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59008" behindDoc="0" locked="0" layoutInCell="1" allowOverlap="1" wp14:anchorId="3142ED20" wp14:editId="6F8F9F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102360" name="AutoShape_139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102360" name="AutoShape_139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0032" behindDoc="0" locked="0" layoutInCell="1" allowOverlap="1" wp14:anchorId="73F301CB" wp14:editId="4C98C6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4342115" name="AutoShape_134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4342115" name="AutoShape_134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1056" behindDoc="0" locked="0" layoutInCell="1" allowOverlap="1" wp14:anchorId="1BF4A8F1" wp14:editId="1401E2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7665291" name="AutoShape_138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7665291" name="AutoShape_138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2080" behindDoc="0" locked="0" layoutInCell="1" allowOverlap="1" wp14:anchorId="27628289" wp14:editId="09367A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2011671" name="AutoShape_137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2011671" name="AutoShape_137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3104" behindDoc="0" locked="0" layoutInCell="1" allowOverlap="1" wp14:anchorId="09FD5AE6" wp14:editId="5794D5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1806104" name="AutoShape_144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1806104" name="AutoShape_144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4128" behindDoc="0" locked="0" layoutInCell="1" allowOverlap="1" wp14:anchorId="03BCBB6C" wp14:editId="7A6EBD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0554765" name="AutoShape_155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0554765" name="AutoShape_155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5152" behindDoc="0" locked="0" layoutInCell="1" allowOverlap="1" wp14:anchorId="05764710" wp14:editId="2590F5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554391" name="AutoShape_136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554391" name="AutoShape_136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6176" behindDoc="0" locked="0" layoutInCell="1" allowOverlap="1" wp14:anchorId="45335E4B" wp14:editId="5EB537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9293675" name="AutoShape_134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9293675" name="AutoShape_134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7200" behindDoc="0" locked="0" layoutInCell="1" allowOverlap="1" wp14:anchorId="691AD07E" wp14:editId="44BD51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5212478" name="AutoShape_154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5212478" name="AutoShape_154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8224" behindDoc="0" locked="0" layoutInCell="1" allowOverlap="1" wp14:anchorId="2DEACD9F" wp14:editId="23DF17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36801" name="AutoShape_155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36801" name="AutoShape_155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69248" behindDoc="0" locked="0" layoutInCell="1" allowOverlap="1" wp14:anchorId="4099CD7C" wp14:editId="676CD3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6585157" name="AutoShape_154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6585157" name="AutoShape_154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0272" behindDoc="0" locked="0" layoutInCell="1" allowOverlap="1" wp14:anchorId="5500A40E" wp14:editId="14A286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5898634" name="AutoShape_153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5898634" name="AutoShape_153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1296" behindDoc="0" locked="0" layoutInCell="1" allowOverlap="1" wp14:anchorId="3A13844A" wp14:editId="19C6CE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4247807" name="AutoShape_152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4247807" name="AutoShape_152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2320" behindDoc="0" locked="0" layoutInCell="1" allowOverlap="1" wp14:anchorId="7AE8C56A" wp14:editId="4EEA73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5709720" name="AutoShape_149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5709720" name="AutoShape_149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3344" behindDoc="0" locked="0" layoutInCell="1" allowOverlap="1" wp14:anchorId="1365DEDE" wp14:editId="4623A4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1962407" name="AutoShape_143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1962407" name="AutoShape_143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4368" behindDoc="0" locked="0" layoutInCell="1" allowOverlap="1" wp14:anchorId="6070180B" wp14:editId="475750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9494672" name="AutoShape_153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9494672" name="AutoShape_153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5392" behindDoc="0" locked="0" layoutInCell="1" allowOverlap="1" wp14:anchorId="7BB793DD" wp14:editId="4CB077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7068678" name="AutoShape_153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7068678" name="AutoShape_153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6416" behindDoc="0" locked="0" layoutInCell="1" allowOverlap="1" wp14:anchorId="28F595A4" wp14:editId="707A86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652906" name="AutoShape_152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652906" name="AutoShape_152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7440" behindDoc="0" locked="0" layoutInCell="1" allowOverlap="1" wp14:anchorId="27889E20" wp14:editId="3F26EF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4354831" name="AutoShape_152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4354831" name="AutoShape_152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8464" behindDoc="0" locked="0" layoutInCell="1" allowOverlap="1" wp14:anchorId="53BC9645" wp14:editId="04DDB5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5683391" name="AutoShape_151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5683391" name="AutoShape_151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79488" behindDoc="0" locked="0" layoutInCell="1" allowOverlap="1" wp14:anchorId="487D4117" wp14:editId="0836E7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9845512" name="AutoShape_150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9845512" name="AutoShape_150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0512" behindDoc="0" locked="0" layoutInCell="1" allowOverlap="1" wp14:anchorId="3D69372A" wp14:editId="08761D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1672081" name="AutoShape_142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1672081" name="AutoShape_142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1536" behindDoc="0" locked="0" layoutInCell="1" allowOverlap="1" wp14:anchorId="364735EE" wp14:editId="64ECA9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6162774" name="AutoShape_151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6162774" name="AutoShape_151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2560" behindDoc="0" locked="0" layoutInCell="1" allowOverlap="1" wp14:anchorId="663DDBFA" wp14:editId="6E2CEB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368109" name="AutoShape_149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368109" name="AutoShape_149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3584" behindDoc="0" locked="0" layoutInCell="1" allowOverlap="1" wp14:anchorId="4C4D93E4" wp14:editId="572F74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4052509" name="AutoShape_147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4052509" name="AutoShape_147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4608" behindDoc="0" locked="0" layoutInCell="1" allowOverlap="1" wp14:anchorId="529B4146" wp14:editId="2923F8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1313819" name="AutoShape_150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1313819" name="AutoShape_150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5632" behindDoc="0" locked="0" layoutInCell="1" allowOverlap="1" wp14:anchorId="63EE8645" wp14:editId="50A1F6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7041597" name="AutoShape_146_SpCnt_3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7041597" name="AutoShape_146_SpCnt_3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6656" behindDoc="0" locked="0" layoutInCell="1" allowOverlap="1" wp14:anchorId="707D9315" wp14:editId="1C808E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4681071" name="AutoShape_145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4681071" name="AutoShape_145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7680" behindDoc="0" locked="0" layoutInCell="1" allowOverlap="1" wp14:anchorId="0AE6D649" wp14:editId="54B75A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1935277" name="AutoShape_147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1935277" name="AutoShape_147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8704" behindDoc="0" locked="0" layoutInCell="1" allowOverlap="1" wp14:anchorId="191AB21D" wp14:editId="302FCD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3114585" name="AutoShape_141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3114585" name="AutoShape_141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89728" behindDoc="0" locked="0" layoutInCell="1" allowOverlap="1" wp14:anchorId="34FB5982" wp14:editId="29A59F5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6367922" name="AutoShape_149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6367922" name="AutoShape_149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0752" behindDoc="0" locked="0" layoutInCell="1" allowOverlap="1" wp14:anchorId="51DF1257" wp14:editId="75CF7AD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1600036" name="AutoShape_144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1600036" name="AutoShape_144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1776" behindDoc="0" locked="0" layoutInCell="1" allowOverlap="1" wp14:anchorId="33A908F0" wp14:editId="76C8AF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51431952" name="AutoShape_143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1431952" name="AutoShape_143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2800" behindDoc="0" locked="0" layoutInCell="1" allowOverlap="1" wp14:anchorId="0C1062FF" wp14:editId="6BB287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723383" name="AutoShape_147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723383" name="AutoShape_147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3824" behindDoc="0" locked="0" layoutInCell="1" allowOverlap="1" wp14:anchorId="3B0D1800" wp14:editId="005E8B8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3836105" name="AutoShape_142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3836105" name="AutoShape_142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4848" behindDoc="0" locked="0" layoutInCell="1" allowOverlap="1" wp14:anchorId="461C41A4" wp14:editId="450F0A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5788557" name="AutoShape_141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5788557" name="AutoShape_141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5872" behindDoc="0" locked="0" layoutInCell="1" allowOverlap="1" wp14:anchorId="6D20CA27" wp14:editId="1DF81C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5317244" name="AutoShape_140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5317244" name="AutoShape_140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6896" behindDoc="0" locked="0" layoutInCell="1" allowOverlap="1" wp14:anchorId="526653FD" wp14:editId="3AB0F0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1731403" name="AutoShape_146_SpCnt_3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1731403" name="AutoShape_146_SpCnt_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7920" behindDoc="0" locked="0" layoutInCell="1" allowOverlap="1" wp14:anchorId="30F6B03E" wp14:editId="02D3FB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4449375" name="AutoShape_140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4449375" name="AutoShape_140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8944" behindDoc="0" locked="0" layoutInCell="1" allowOverlap="1" wp14:anchorId="19720FC0" wp14:editId="47D2F0A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7070712" name="AutoShape_139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7070712" name="AutoShape_139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499968" behindDoc="0" locked="0" layoutInCell="1" allowOverlap="1" wp14:anchorId="0266EE1E" wp14:editId="41C9B8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9981506" name="AutoShape_145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9981506" name="AutoShape_145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0992" behindDoc="0" locked="0" layoutInCell="1" allowOverlap="1" wp14:anchorId="72AEA121" wp14:editId="306868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0104287" name="AutoShape_138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0104287" name="AutoShape_138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2016" behindDoc="0" locked="0" layoutInCell="1" allowOverlap="1" wp14:anchorId="306D68C3" wp14:editId="7058BB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3920697" name="AutoShape_137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3920697" name="AutoShape_137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3040" behindDoc="0" locked="0" layoutInCell="1" allowOverlap="1" wp14:anchorId="1726EC4C" wp14:editId="4B43E0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15265" name="AutoShape_151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15265" name="AutoShape_151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4064" behindDoc="0" locked="0" layoutInCell="1" allowOverlap="1" wp14:anchorId="0610ED21" wp14:editId="5265CF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7687034" name="AutoShape_146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7687034" name="AutoShape_146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5088" behindDoc="0" locked="0" layoutInCell="1" allowOverlap="1" wp14:anchorId="26CC8FEF" wp14:editId="10BA9A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6936009" name="AutoShape_139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6936009" name="AutoShape_139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6112" behindDoc="0" locked="0" layoutInCell="1" allowOverlap="1" wp14:anchorId="61D21958" wp14:editId="5423218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9831648" name="AutoShape_144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9831648" name="AutoShape_144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7136" behindDoc="0" locked="0" layoutInCell="1" allowOverlap="1" wp14:anchorId="62C93837" wp14:editId="5C7E74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5490455" name="AutoShape_136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5490455" name="AutoShape_136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8160" behindDoc="0" locked="0" layoutInCell="1" allowOverlap="1" wp14:anchorId="7A46D4F1" wp14:editId="0A6407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1153746" name="AutoShape_134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1153746" name="AutoShape_134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09184" behindDoc="0" locked="0" layoutInCell="1" allowOverlap="1" wp14:anchorId="3A92E759" wp14:editId="30C21F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315224" name="AutoShape_143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315224" name="AutoShape_143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0208" behindDoc="0" locked="0" layoutInCell="1" allowOverlap="1" wp14:anchorId="224E5083" wp14:editId="31736D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6075321" name="AutoShape_134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6075321" name="AutoShape_134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1232" behindDoc="0" locked="0" layoutInCell="1" allowOverlap="1" wp14:anchorId="343DE03C" wp14:editId="44D031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9755596" name="AutoShape_155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9755596" name="AutoShape_155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2256" behindDoc="0" locked="0" layoutInCell="1" allowOverlap="1" wp14:anchorId="0215E3D9" wp14:editId="1CD2B9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2048791" name="AutoShape_138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2048791" name="AutoShape_138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3280" behindDoc="0" locked="0" layoutInCell="1" allowOverlap="1" wp14:anchorId="5B1A8A2C" wp14:editId="24339F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2457274" name="AutoShape_142_SpCnt_3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2457274" name="AutoShape_142_SpCnt_3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4304" behindDoc="0" locked="0" layoutInCell="1" allowOverlap="1" wp14:anchorId="6B758368" wp14:editId="163F17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9860915" name="AutoShape_154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9860915" name="AutoShape_154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5328" behindDoc="0" locked="0" layoutInCell="1" allowOverlap="1" wp14:anchorId="0D7D3607" wp14:editId="178E51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974225" name="AutoShape_153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974225" name="AutoShape_153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6352" behindDoc="0" locked="0" layoutInCell="1" allowOverlap="1" wp14:anchorId="49DF6CD4" wp14:editId="1B5ECF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9105693" name="AutoShape_141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9105693" name="AutoShape_141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7376" behindDoc="0" locked="0" layoutInCell="1" allowOverlap="1" wp14:anchorId="1F58483E" wp14:editId="18D843E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3062226" name="AutoShape_152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3062226" name="AutoShape_152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8400" behindDoc="0" locked="0" layoutInCell="1" allowOverlap="1" wp14:anchorId="3BB18C12" wp14:editId="25576D4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4664835" name="AutoShape_151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4664835" name="AutoShape_151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19424" behindDoc="0" locked="0" layoutInCell="1" allowOverlap="1" wp14:anchorId="2606FA81" wp14:editId="74C500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1995919" name="AutoShape_145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1995919" name="AutoShape_145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0448" behindDoc="0" locked="0" layoutInCell="1" allowOverlap="1" wp14:anchorId="44C16AAD" wp14:editId="4B263B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7066689" name="AutoShape_137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7066689" name="AutoShape_137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1472" behindDoc="0" locked="0" layoutInCell="1" allowOverlap="1" wp14:anchorId="14D6AF99" wp14:editId="0B1B3D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175586" name="AutoShape_140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175586" name="AutoShape_140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2496" behindDoc="0" locked="0" layoutInCell="1" allowOverlap="1" wp14:anchorId="2F18E492" wp14:editId="690571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1399116" name="AutoShape_150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1399116" name="AutoShape_150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3520" behindDoc="0" locked="0" layoutInCell="1" allowOverlap="1" wp14:anchorId="10E611DA" wp14:editId="654787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2832794" name="AutoShape_149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2832794" name="AutoShape_149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4544" behindDoc="0" locked="0" layoutInCell="1" allowOverlap="1" wp14:anchorId="04199EEB" wp14:editId="65F261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0101970" name="AutoShape_139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0101970" name="AutoShape_139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5568" behindDoc="0" locked="0" layoutInCell="1" allowOverlap="1" wp14:anchorId="1E9289CC" wp14:editId="76BD0F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0743368" name="AutoShape_147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0743368" name="AutoShape_147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6592" behindDoc="0" locked="0" layoutInCell="1" allowOverlap="1" wp14:anchorId="4E1AE4DA" wp14:editId="78CA62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0557644" name="AutoShape_146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0557644" name="AutoShape_146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7616" behindDoc="0" locked="0" layoutInCell="1" allowOverlap="1" wp14:anchorId="0741EEE0" wp14:editId="0775B3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5612413" name="AutoShape_136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5612413" name="AutoShape_136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8640" behindDoc="0" locked="0" layoutInCell="1" allowOverlap="1" wp14:anchorId="497A1B48" wp14:editId="6C757E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8513944" name="AutoShape_138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8513944" name="AutoShape_138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29664" behindDoc="0" locked="0" layoutInCell="1" allowOverlap="1" wp14:anchorId="72841E64" wp14:editId="518ECD4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2073369" name="AutoShape_145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2073369" name="AutoShape_145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0688" behindDoc="0" locked="0" layoutInCell="1" allowOverlap="1" wp14:anchorId="6E64F1E1" wp14:editId="31A038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2416174" name="AutoShape_144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2416174" name="AutoShape_144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1712" behindDoc="0" locked="0" layoutInCell="1" allowOverlap="1" wp14:anchorId="6AA758B5" wp14:editId="31031A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4488402" name="AutoShape_137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4488402" name="AutoShape_137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2736" behindDoc="0" locked="0" layoutInCell="1" allowOverlap="1" wp14:anchorId="5F2AFEA1" wp14:editId="0F775E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5224906" name="AutoShape_143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5224906" name="AutoShape_143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3760" behindDoc="0" locked="0" layoutInCell="1" allowOverlap="1" wp14:anchorId="7183534A" wp14:editId="561F40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5054824" name="AutoShape_142_SpCnt_4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5054824" name="AutoShape_142_SpCnt_4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4784" behindDoc="0" locked="0" layoutInCell="1" allowOverlap="1" wp14:anchorId="07EB4053" wp14:editId="670F74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8883523" name="AutoShape_142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8883523" name="AutoShape_142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5808" behindDoc="0" locked="0" layoutInCell="1" allowOverlap="1" wp14:anchorId="5705EB49" wp14:editId="192030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2576318" name="AutoShape_152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2576318" name="AutoShape_152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6832" behindDoc="0" locked="0" layoutInCell="1" allowOverlap="1" wp14:anchorId="02DF5496" wp14:editId="4CBCC2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0636065" name="AutoShape_150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0636065" name="AutoShape_150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7856" behindDoc="0" locked="0" layoutInCell="1" allowOverlap="1" wp14:anchorId="0079CC73" wp14:editId="5BA50DA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4765085" name="AutoShape_144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4765085" name="AutoShape_144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8880" behindDoc="0" locked="0" layoutInCell="1" allowOverlap="1" wp14:anchorId="66098A25" wp14:editId="1705A7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8439606" name="AutoShape_134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8439606" name="AutoShape_134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39904" behindDoc="0" locked="0" layoutInCell="1" allowOverlap="1" wp14:anchorId="4F060E92" wp14:editId="3669DA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1935098" name="AutoShape_136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1935098" name="AutoShape_136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0928" behindDoc="0" locked="0" layoutInCell="1" allowOverlap="1" wp14:anchorId="15FD6836" wp14:editId="3593AD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4288515" name="AutoShape_141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4288515" name="AutoShape_141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1952" behindDoc="0" locked="0" layoutInCell="1" allowOverlap="1" wp14:anchorId="7D86C2F6" wp14:editId="35F241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2128133" name="AutoShape_140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2128133" name="AutoShape_140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2976" behindDoc="0" locked="0" layoutInCell="1" allowOverlap="1" wp14:anchorId="29C653DD" wp14:editId="388C12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8397543" name="AutoShape_134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8397543" name="AutoShape_134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4000" behindDoc="0" locked="0" layoutInCell="1" allowOverlap="1" wp14:anchorId="70B895A2" wp14:editId="74515D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0244990" name="AutoShape_139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0244990" name="AutoShape_139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5024" behindDoc="0" locked="0" layoutInCell="1" allowOverlap="1" wp14:anchorId="706B25C4" wp14:editId="5994C8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879612" name="AutoShape_138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879612" name="AutoShape_138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6048" behindDoc="0" locked="0" layoutInCell="1" allowOverlap="1" wp14:anchorId="3BCA0603" wp14:editId="505582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8932295" name="AutoShape_155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8932295" name="AutoShape_155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7072" behindDoc="0" locked="0" layoutInCell="1" allowOverlap="1" wp14:anchorId="7B81E0CF" wp14:editId="409A62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4093489" name="AutoShape_134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4093489" name="AutoShape_134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8096" behindDoc="0" locked="0" layoutInCell="1" allowOverlap="1" wp14:anchorId="7DC0D721" wp14:editId="6A0A14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4870221" name="AutoShape_137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4870221" name="AutoShape_137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49120" behindDoc="0" locked="0" layoutInCell="1" allowOverlap="1" wp14:anchorId="1FAE76DB" wp14:editId="031279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8243908" name="AutoShape_136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8243908" name="AutoShape_136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0144" behindDoc="0" locked="0" layoutInCell="1" allowOverlap="1" wp14:anchorId="76BE1BCA" wp14:editId="763CF9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2963968" name="AutoShape_155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2963968" name="AutoShape_155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1168" behindDoc="0" locked="0" layoutInCell="1" allowOverlap="1" wp14:anchorId="1C43B5AC" wp14:editId="6C9D4E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4435590" name="AutoShape_134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435590" name="AutoShape_134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2192" behindDoc="0" locked="0" layoutInCell="1" allowOverlap="1" wp14:anchorId="69CB9FEE" wp14:editId="43C35A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2584573" name="AutoShape_155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584573" name="AutoShape_155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3216" behindDoc="0" locked="0" layoutInCell="1" allowOverlap="1" wp14:anchorId="3867860E" wp14:editId="768E9D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6895295" name="AutoShape_143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6895295" name="AutoShape_143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4240" behindDoc="0" locked="0" layoutInCell="1" allowOverlap="1" wp14:anchorId="5847BB33" wp14:editId="52E580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0973189" name="AutoShape_154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0973189" name="AutoShape_154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5264" behindDoc="0" locked="0" layoutInCell="1" allowOverlap="1" wp14:anchorId="49815FB6" wp14:editId="0341B5B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5478168" name="AutoShape_154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5478168" name="AutoShape_154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6288" behindDoc="0" locked="0" layoutInCell="1" allowOverlap="1" wp14:anchorId="0AE40259" wp14:editId="683AC8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0209255" name="AutoShape_154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0209255" name="AutoShape_154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7312" behindDoc="0" locked="0" layoutInCell="1" allowOverlap="1" wp14:anchorId="323A3C12" wp14:editId="7F1F5A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8585486" name="AutoShape_153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8585486" name="AutoShape_153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8336" behindDoc="0" locked="0" layoutInCell="1" allowOverlap="1" wp14:anchorId="70D62FAD" wp14:editId="63EFE5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3069417" name="AutoShape_153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3069417" name="AutoShape_153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59360" behindDoc="0" locked="0" layoutInCell="1" allowOverlap="1" wp14:anchorId="053F7283" wp14:editId="6E18CE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9835741" name="AutoShape_152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9835741" name="AutoShape_152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0384" behindDoc="0" locked="0" layoutInCell="1" allowOverlap="1" wp14:anchorId="48C5458F" wp14:editId="530A65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9135492" name="AutoShape_151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9135492" name="AutoShape_151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1408" behindDoc="0" locked="0" layoutInCell="1" allowOverlap="1" wp14:anchorId="50DA3996" wp14:editId="5EE00F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8323036" name="AutoShape_153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8323036" name="AutoShape_153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2432" behindDoc="0" locked="0" layoutInCell="1" allowOverlap="1" wp14:anchorId="54B8C934" wp14:editId="500BB8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882651" name="AutoShape_152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882651" name="AutoShape_152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3456" behindDoc="0" locked="0" layoutInCell="1" allowOverlap="1" wp14:anchorId="6CBFE27B" wp14:editId="18606D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8110521" name="AutoShape_150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8110521" name="AutoShape_150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4480" behindDoc="0" locked="0" layoutInCell="1" allowOverlap="1" wp14:anchorId="4659ED49" wp14:editId="02F0ED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5403972" name="AutoShape_149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5403972" name="AutoShape_149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5504" behindDoc="0" locked="0" layoutInCell="1" allowOverlap="1" wp14:anchorId="6FDEA01D" wp14:editId="4AB17AE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7042669" name="AutoShape_151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7042669" name="AutoShape_151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6528" behindDoc="0" locked="0" layoutInCell="1" allowOverlap="1" wp14:anchorId="15C52FAA" wp14:editId="48C239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147634" name="AutoShape_147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147634" name="AutoShape_147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7552" behindDoc="0" locked="0" layoutInCell="1" allowOverlap="1" wp14:anchorId="5E1BBB7F" wp14:editId="68F4D0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4883954" name="AutoShape_146_SpCnt_4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4883954" name="AutoShape_146_SpCnt_4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8576" behindDoc="0" locked="0" layoutInCell="1" allowOverlap="1" wp14:anchorId="12E239EB" wp14:editId="0BD4A6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4436932" name="AutoShape_149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4436932" name="AutoShape_149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69600" behindDoc="0" locked="0" layoutInCell="1" allowOverlap="1" wp14:anchorId="77FF2E40" wp14:editId="139E3F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9780379" name="AutoShape_142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9780379" name="AutoShape_142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0624" behindDoc="0" locked="0" layoutInCell="1" allowOverlap="1" wp14:anchorId="3900247B" wp14:editId="55844EF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7454418" name="AutoShape_152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7454418" name="AutoShape_152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1648" behindDoc="0" locked="0" layoutInCell="1" allowOverlap="1" wp14:anchorId="4FD609C2" wp14:editId="614141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5290822" name="AutoShape_150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5290822" name="AutoShape_150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2672" behindDoc="0" locked="0" layoutInCell="1" allowOverlap="1" wp14:anchorId="1F890585" wp14:editId="66A57C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2306284" name="AutoShape_145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2306284" name="AutoShape_145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3696" behindDoc="0" locked="0" layoutInCell="1" allowOverlap="1" wp14:anchorId="759EB6FE" wp14:editId="64DF15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3560589" name="AutoShape_144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3560589" name="AutoShape_144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4720" behindDoc="0" locked="0" layoutInCell="1" allowOverlap="1" wp14:anchorId="5D43DB51" wp14:editId="0F418B4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4575527" name="AutoShape_149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4575527" name="AutoShape_149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5744" behindDoc="0" locked="0" layoutInCell="1" allowOverlap="1" wp14:anchorId="6089800E" wp14:editId="160281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2889951" name="AutoShape_143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2889951" name="AutoShape_143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6768" behindDoc="0" locked="0" layoutInCell="1" allowOverlap="1" wp14:anchorId="7936064A" wp14:editId="289C3E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9981386" name="AutoShape_142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9981386" name="AutoShape_142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7792" behindDoc="0" locked="0" layoutInCell="1" allowOverlap="1" wp14:anchorId="0D135A54" wp14:editId="3A7CF8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8633319" name="AutoShape_151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8633319" name="AutoShape_151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8816" behindDoc="0" locked="0" layoutInCell="1" allowOverlap="1" wp14:anchorId="675AB6C3" wp14:editId="1E2250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0436979" name="AutoShape_147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0436979" name="AutoShape_147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79840" behindDoc="0" locked="0" layoutInCell="1" allowOverlap="1" wp14:anchorId="256C7E70" wp14:editId="4E3B5F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3585558" name="AutoShape_141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3585558" name="AutoShape_141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0864" behindDoc="0" locked="0" layoutInCell="1" allowOverlap="1" wp14:anchorId="56CA045D" wp14:editId="1F163D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5500406" name="AutoShape_140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5500406" name="AutoShape_140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1888" behindDoc="0" locked="0" layoutInCell="1" allowOverlap="1" wp14:anchorId="3332D5B4" wp14:editId="403D2A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5423658" name="AutoShape_146_SpCnt_4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5423658" name="AutoShape_146_SpCnt_4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2912" behindDoc="0" locked="0" layoutInCell="1" allowOverlap="1" wp14:anchorId="058B3E4F" wp14:editId="49E21A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2670842" name="AutoShape_139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2670842" name="AutoShape_139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3936" behindDoc="0" locked="0" layoutInCell="1" allowOverlap="1" wp14:anchorId="0228ADCA" wp14:editId="6D9FCB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849600" name="AutoShape_138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849600" name="AutoShape_138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4960" behindDoc="0" locked="0" layoutInCell="1" allowOverlap="1" wp14:anchorId="2659E113" wp14:editId="611C54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7916110" name="AutoShape_141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7916110" name="AutoShape_141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5984" behindDoc="0" locked="0" layoutInCell="1" allowOverlap="1" wp14:anchorId="16E14CC6" wp14:editId="5C4AFE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3168501" name="AutoShape_150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3168501" name="AutoShape_150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7008" behindDoc="0" locked="0" layoutInCell="1" allowOverlap="1" wp14:anchorId="441FD081" wp14:editId="138EC08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8698380" name="AutoShape_145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8698380" name="AutoShape_145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8032" behindDoc="0" locked="0" layoutInCell="1" allowOverlap="1" wp14:anchorId="667BCDF5" wp14:editId="369919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3921324" name="AutoShape_137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3921324" name="AutoShape_137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89056" behindDoc="0" locked="0" layoutInCell="1" allowOverlap="1" wp14:anchorId="2A7719FC" wp14:editId="362C9C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6843419" name="AutoShape_136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6843419" name="AutoShape_136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0080" behindDoc="0" locked="0" layoutInCell="1" allowOverlap="1" wp14:anchorId="687CF766" wp14:editId="1D2BEB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7898684" name="AutoShape_144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7898684" name="AutoShape_144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1104" behindDoc="0" locked="0" layoutInCell="1" allowOverlap="1" wp14:anchorId="38F79454" wp14:editId="0D021E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389430" name="AutoShape_134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389430" name="AutoShape_134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2128" behindDoc="0" locked="0" layoutInCell="1" allowOverlap="1" wp14:anchorId="25637DFA" wp14:editId="74E4B6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5664205" name="AutoShape_155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5664205" name="AutoShape_155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3152" behindDoc="0" locked="0" layoutInCell="1" allowOverlap="1" wp14:anchorId="05461EFC" wp14:editId="6E1F5F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232995" name="AutoShape_149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232995" name="AutoShape_149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4176" behindDoc="0" locked="0" layoutInCell="1" allowOverlap="1" wp14:anchorId="44A7FC32" wp14:editId="7B82E8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9570889" name="AutoShape_143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9570889" name="AutoShape_143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5200" behindDoc="0" locked="0" layoutInCell="1" allowOverlap="1" wp14:anchorId="6829C3C2" wp14:editId="2547C7D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8837107" name="AutoShape_154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8837107" name="AutoShape_154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6224" behindDoc="0" locked="0" layoutInCell="1" allowOverlap="1" wp14:anchorId="4DC94456" wp14:editId="3D4F85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36866" name="AutoShape_153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36866" name="AutoShape_153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7248" behindDoc="0" locked="0" layoutInCell="1" allowOverlap="1" wp14:anchorId="2ED12059" wp14:editId="27D2D4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400058" name="AutoShape_142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400058" name="AutoShape_142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8272" behindDoc="0" locked="0" layoutInCell="1" allowOverlap="1" wp14:anchorId="5E40F161" wp14:editId="7C78F4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0863938" name="AutoShape_152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0863938" name="AutoShape_152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599296" behindDoc="0" locked="0" layoutInCell="1" allowOverlap="1" wp14:anchorId="4745B970" wp14:editId="58E7CE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753301" name="AutoShape_151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53301" name="AutoShape_151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0320" behindDoc="0" locked="0" layoutInCell="1" allowOverlap="1" wp14:anchorId="4FDFB7C0" wp14:editId="549926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1006364" name="AutoShape_151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1006364" name="AutoShape_151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1344" behindDoc="0" locked="0" layoutInCell="1" allowOverlap="1" wp14:anchorId="12641019" wp14:editId="23CA43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2486974" name="AutoShape_147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2486974" name="AutoShape_147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2368" behindDoc="0" locked="0" layoutInCell="1" allowOverlap="1" wp14:anchorId="217F3897" wp14:editId="28AAB1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7894852" name="AutoShape_140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7894852" name="AutoShape_140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3392" behindDoc="0" locked="0" layoutInCell="1" allowOverlap="1" wp14:anchorId="375FC204" wp14:editId="6FA2E9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9874346" name="AutoShape_147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9874346" name="AutoShape_147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4416" behindDoc="0" locked="0" layoutInCell="1" allowOverlap="1" wp14:anchorId="57E0AEA4" wp14:editId="6198B9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5501644" name="AutoShape_141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5501644" name="AutoShape_141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5440" behindDoc="0" locked="0" layoutInCell="1" allowOverlap="1" wp14:anchorId="3B14EB43" wp14:editId="2C924A8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75180476" name="AutoShape_150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75180476" name="AutoShape_150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6464" behindDoc="0" locked="0" layoutInCell="1" allowOverlap="1" wp14:anchorId="0341C0B6" wp14:editId="0C8ACB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8707540" name="AutoShape_149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8707540" name="AutoShape_149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7488" behindDoc="0" locked="0" layoutInCell="1" allowOverlap="1" wp14:anchorId="43A52F5F" wp14:editId="331732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6294234" name="AutoShape_140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6294234" name="AutoShape_140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8512" behindDoc="0" locked="0" layoutInCell="1" allowOverlap="1" wp14:anchorId="1BF5A7B6" wp14:editId="3A2FA2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3483823" name="AutoShape_147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3483823" name="AutoShape_147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09536" behindDoc="0" locked="0" layoutInCell="1" allowOverlap="1" wp14:anchorId="506B5128" wp14:editId="401559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0051765" name="AutoShape_146_SpCnt_4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0051765" name="AutoShape_146_SpCnt_4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0560" behindDoc="0" locked="0" layoutInCell="1" allowOverlap="1" wp14:anchorId="0E23DBE2" wp14:editId="10B713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6097928" name="AutoShape_146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6097928" name="AutoShape_146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1584" behindDoc="0" locked="0" layoutInCell="1" allowOverlap="1" wp14:anchorId="5A7855CF" wp14:editId="5580D5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7914312" name="AutoShape_139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7914312" name="AutoShape_139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2608" behindDoc="0" locked="0" layoutInCell="1" allowOverlap="1" wp14:anchorId="4A9E4B69" wp14:editId="35BFE8B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5482389" name="AutoShape_145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5482389" name="AutoShape_145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3632" behindDoc="0" locked="0" layoutInCell="1" allowOverlap="1" wp14:anchorId="1E4E9735" wp14:editId="480B9B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8209669" name="AutoShape_144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8209669" name="AutoShape_144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4656" behindDoc="0" locked="0" layoutInCell="1" allowOverlap="1" wp14:anchorId="006BA9DB" wp14:editId="3D5FD6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7140543" name="AutoShape_138_SpCnt_4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7140543" name="AutoShape_138_SpCnt_4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5680" behindDoc="0" locked="0" layoutInCell="1" allowOverlap="1" wp14:anchorId="20B3EEB3" wp14:editId="31D908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6614644" name="AutoShape_143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6614644" name="AutoShape_143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6704" behindDoc="0" locked="0" layoutInCell="1" allowOverlap="1" wp14:anchorId="6E38DD11" wp14:editId="1685B5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9414203" name="AutoShape_142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9414203" name="AutoShape_142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7728" behindDoc="0" locked="0" layoutInCell="1" allowOverlap="1" wp14:anchorId="227DF3DB" wp14:editId="5500E2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0348166" name="AutoShape_139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0348166" name="AutoShape_139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8752" behindDoc="0" locked="0" layoutInCell="1" allowOverlap="1" wp14:anchorId="1DF040CB" wp14:editId="24F26A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0215000" name="AutoShape_145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0215000" name="AutoShape_145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19776" behindDoc="0" locked="0" layoutInCell="1" allowOverlap="1" wp14:anchorId="02F3AB99" wp14:editId="590AAEE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3921319" name="AutoShape_137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3921319" name="AutoShape_137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0800" behindDoc="0" locked="0" layoutInCell="1" allowOverlap="1" wp14:anchorId="09E48EBE" wp14:editId="2044C9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8298818" name="AutoShape_141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8298818" name="AutoShape_141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1824" behindDoc="0" locked="0" layoutInCell="1" allowOverlap="1" wp14:anchorId="09FA6DC3" wp14:editId="675178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6219026" name="AutoShape_140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6219026" name="AutoShape_140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2848" behindDoc="0" locked="0" layoutInCell="1" allowOverlap="1" wp14:anchorId="3B971B91" wp14:editId="2F095C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330505" name="AutoShape_136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330505" name="AutoShape_136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3872" behindDoc="0" locked="0" layoutInCell="1" allowOverlap="1" wp14:anchorId="15331C87" wp14:editId="64DA159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5260413" name="AutoShape_139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5260413" name="AutoShape_139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4896" behindDoc="0" locked="0" layoutInCell="1" allowOverlap="1" wp14:anchorId="1D7A7A87" wp14:editId="7EBB43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6873478" name="AutoShape_138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6873478" name="AutoShape_138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5920" behindDoc="0" locked="0" layoutInCell="1" allowOverlap="1" wp14:anchorId="7119FAD0" wp14:editId="0CB7F2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54566083" name="AutoShape_144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4566083" name="AutoShape_144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6944" behindDoc="0" locked="0" layoutInCell="1" allowOverlap="1" wp14:anchorId="07CEAE21" wp14:editId="1EFAD8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6341778" name="AutoShape_134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6341778" name="AutoShape_134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7968" behindDoc="0" locked="0" layoutInCell="1" allowOverlap="1" wp14:anchorId="1857DAB1" wp14:editId="7D6D6A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410849" name="AutoShape_137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410849" name="AutoShape_137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28992" behindDoc="0" locked="0" layoutInCell="1" allowOverlap="1" wp14:anchorId="6995E56B" wp14:editId="368F3B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3707441" name="AutoShape_136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3707441" name="AutoShape_136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0016" behindDoc="0" locked="0" layoutInCell="1" allowOverlap="1" wp14:anchorId="2FE1BA82" wp14:editId="01BCCB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8157913" name="AutoShape_155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8157913" name="AutoShape_155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1040" behindDoc="0" locked="0" layoutInCell="1" allowOverlap="1" wp14:anchorId="42C63937" wp14:editId="498DD3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5642569" name="AutoShape_134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5642569" name="AutoShape_134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2064" behindDoc="0" locked="0" layoutInCell="1" allowOverlap="1" wp14:anchorId="60E8F219" wp14:editId="639C9E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8281591" name="AutoShape_134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8281591" name="AutoShape_134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3088" behindDoc="0" locked="0" layoutInCell="1" allowOverlap="1" wp14:anchorId="0A87992C" wp14:editId="0F0BDD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8900723" name="AutoShape_146_SpCnt_4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8900723" name="AutoShape_146_SpCnt_4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4112" behindDoc="0" locked="0" layoutInCell="1" allowOverlap="1" wp14:anchorId="553905D7" wp14:editId="07A1F2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3478696" name="AutoShape_138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3478696" name="AutoShape_138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5136" behindDoc="0" locked="0" layoutInCell="1" allowOverlap="1" wp14:anchorId="6ACDF597" wp14:editId="7A538A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1138974" name="AutoShape_143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1138974" name="AutoShape_143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6160" behindDoc="0" locked="0" layoutInCell="1" allowOverlap="1" wp14:anchorId="7204B33B" wp14:editId="395CCD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7594655" name="AutoShape_154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7594655" name="AutoShape_154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7184" behindDoc="0" locked="0" layoutInCell="1" allowOverlap="1" wp14:anchorId="383B02F7" wp14:editId="4AED9B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41536" name="AutoShape_155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41536" name="AutoShape_155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8208" behindDoc="0" locked="0" layoutInCell="1" allowOverlap="1" wp14:anchorId="1863A7A3" wp14:editId="4222C9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2985063" name="AutoShape_154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2985063" name="AutoShape_154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39232" behindDoc="0" locked="0" layoutInCell="1" allowOverlap="1" wp14:anchorId="4B93FAFB" wp14:editId="0710553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3804918" name="AutoShape_153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3804918" name="AutoShape_153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0256" behindDoc="0" locked="0" layoutInCell="1" allowOverlap="1" wp14:anchorId="18A2C7C6" wp14:editId="37D6BC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1872335" name="AutoShape_153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1872335" name="AutoShape_153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1280" behindDoc="0" locked="0" layoutInCell="1" allowOverlap="1" wp14:anchorId="441469C5" wp14:editId="5E2A77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4385604" name="AutoShape_152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4385604" name="AutoShape_152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2304" behindDoc="0" locked="0" layoutInCell="1" allowOverlap="1" wp14:anchorId="1E409150" wp14:editId="2E1363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8085693" name="AutoShape_142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8085693" name="AutoShape_142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3328" behindDoc="0" locked="0" layoutInCell="1" allowOverlap="1" wp14:anchorId="38CA1F5D" wp14:editId="3D2212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7169982" name="AutoShape_152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7169982" name="AutoShape_152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4352" behindDoc="0" locked="0" layoutInCell="1" allowOverlap="1" wp14:anchorId="5F22BE19" wp14:editId="52E39C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7545539" name="AutoShape_151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7545539" name="AutoShape_151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5376" behindDoc="0" locked="0" layoutInCell="1" allowOverlap="1" wp14:anchorId="00EFF9F0" wp14:editId="115416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0051745" name="AutoShape_150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0051745" name="AutoShape_150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6400" behindDoc="0" locked="0" layoutInCell="1" allowOverlap="1" wp14:anchorId="61DCBF1D" wp14:editId="6C9C9A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5716917" name="AutoShape_151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5716917" name="AutoShape_151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7424" behindDoc="0" locked="0" layoutInCell="1" allowOverlap="1" wp14:anchorId="4EF17BE0" wp14:editId="212A165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2249703" name="AutoShape_149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2249703" name="AutoShape_149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8448" behindDoc="0" locked="0" layoutInCell="1" allowOverlap="1" wp14:anchorId="66A70860" wp14:editId="30F93A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610233" name="AutoShape_147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610233" name="AutoShape_147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49472" behindDoc="0" locked="0" layoutInCell="1" allowOverlap="1" wp14:anchorId="644F6C21" wp14:editId="55F417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6333932" name="AutoShape_137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6333932" name="AutoShape_137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0496" behindDoc="0" locked="0" layoutInCell="1" allowOverlap="1" wp14:anchorId="103306CA" wp14:editId="10983F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169241" name="AutoShape_141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169241" name="AutoShape_141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1520" behindDoc="0" locked="0" layoutInCell="1" allowOverlap="1" wp14:anchorId="3BCC2CEB" wp14:editId="22E3FB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8866549" name="AutoShape_150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8866549" name="AutoShape_150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2544" behindDoc="0" locked="0" layoutInCell="1" allowOverlap="1" wp14:anchorId="1F3540D0" wp14:editId="59042C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7838619" name="AutoShape_146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7838619" name="AutoShape_146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3568" behindDoc="0" locked="0" layoutInCell="1" allowOverlap="1" wp14:anchorId="101BBDCE" wp14:editId="134D46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23949" name="AutoShape_145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23949" name="AutoShape_145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4592" behindDoc="0" locked="0" layoutInCell="1" allowOverlap="1" wp14:anchorId="169E2A14" wp14:editId="4CC10E1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77224226" name="AutoShape_149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7224226" name="AutoShape_149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5616" behindDoc="0" locked="0" layoutInCell="1" allowOverlap="1" wp14:anchorId="254582FC" wp14:editId="76BECB1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211091" name="AutoShape_143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211091" name="AutoShape_143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6640" behindDoc="0" locked="0" layoutInCell="1" allowOverlap="1" wp14:anchorId="108257D9" wp14:editId="7370EA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6925640" name="AutoShape_142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6925640" name="AutoShape_142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7664" behindDoc="0" locked="0" layoutInCell="1" allowOverlap="1" wp14:anchorId="4DE82705" wp14:editId="5E2DD6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5704331" name="AutoShape_140_SpCnt_4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5704331" name="AutoShape_140_SpCnt_4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8688" behindDoc="0" locked="0" layoutInCell="1" allowOverlap="1" wp14:anchorId="1F9B9326" wp14:editId="2E68EA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3074899" name="AutoShape_147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3074899" name="AutoShape_147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59712" behindDoc="0" locked="0" layoutInCell="1" allowOverlap="1" wp14:anchorId="09E9C45C" wp14:editId="681EB9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772868" name="AutoShape_141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772868" name="AutoShape_141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0736" behindDoc="0" locked="0" layoutInCell="1" allowOverlap="1" wp14:anchorId="7DCE29B4" wp14:editId="6922E2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7567221" name="AutoShape_140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7567221" name="AutoShape_140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1760" behindDoc="0" locked="0" layoutInCell="1" allowOverlap="1" wp14:anchorId="7A51F87F" wp14:editId="35B718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5154664" name="AutoShape_146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5154664" name="AutoShape_146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2784" behindDoc="0" locked="0" layoutInCell="1" allowOverlap="1" wp14:anchorId="4C386899" wp14:editId="2B11917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9276328" name="AutoShape_139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9276328" name="AutoShape_139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3808" behindDoc="0" locked="0" layoutInCell="1" allowOverlap="1" wp14:anchorId="5C05906A" wp14:editId="5C820F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6030016" name="AutoShape_138_SpCnt_4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6030016" name="AutoShape_138_SpCnt_4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t>101-468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187A88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TATGGAGATGAAGAGCGCGTTTCTTATGGCGC</w:t>
            </w:r>
          </w:p>
        </w:tc>
      </w:tr>
      <w:tr w:rsidR="00007D15" w14:paraId="43E0FE1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CDD0EDE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101-468-R</w:t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4832" behindDoc="0" locked="0" layoutInCell="1" allowOverlap="1" wp14:anchorId="04A1DE30" wp14:editId="50D590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83009102" name="AutoShape_140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3009102" name="AutoShape_140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5856" behindDoc="0" locked="0" layoutInCell="1" allowOverlap="1" wp14:anchorId="2C221A77" wp14:editId="335E0D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646682" name="AutoShape_144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646682" name="AutoShape_144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6880" behindDoc="0" locked="0" layoutInCell="1" allowOverlap="1" wp14:anchorId="3A4A8231" wp14:editId="577153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2090058" name="AutoShape_154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2090058" name="AutoShape_154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7904" behindDoc="0" locked="0" layoutInCell="1" allowOverlap="1" wp14:anchorId="31AC0D3F" wp14:editId="3085054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1806582" name="AutoShape_150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1806582" name="AutoShape_150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8928" behindDoc="0" locked="0" layoutInCell="1" allowOverlap="1" wp14:anchorId="7A292586" wp14:editId="17917B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57354627" name="AutoShape_141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7354627" name="AutoShape_141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69952" behindDoc="0" locked="0" layoutInCell="1" allowOverlap="1" wp14:anchorId="434032A4" wp14:editId="10E39A0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9733105" name="AutoShape_146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9733105" name="AutoShape_146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0976" behindDoc="0" locked="0" layoutInCell="1" allowOverlap="1" wp14:anchorId="06995105" wp14:editId="42C5E9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1762386" name="AutoShape_137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1762386" name="AutoShape_137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2000" behindDoc="0" locked="0" layoutInCell="1" allowOverlap="1" wp14:anchorId="3D8ABFCA" wp14:editId="0EEC6B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8742136" name="AutoShape_153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8742136" name="AutoShape_153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3024" behindDoc="0" locked="0" layoutInCell="1" allowOverlap="1" wp14:anchorId="1EF6DCCA" wp14:editId="7F8107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7790574" name="AutoShape_154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7790574" name="AutoShape_154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4048" behindDoc="0" locked="0" layoutInCell="1" allowOverlap="1" wp14:anchorId="13FA427F" wp14:editId="02D5B1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5836016" name="AutoShape_155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5836016" name="AutoShape_155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5072" behindDoc="0" locked="0" layoutInCell="1" allowOverlap="1" wp14:anchorId="5B0FA06E" wp14:editId="018A8BD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3633739" name="AutoShape_139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3633739" name="AutoShape_139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6096" behindDoc="0" locked="0" layoutInCell="1" allowOverlap="1" wp14:anchorId="3B233C20" wp14:editId="51C677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8626811" name="AutoShape_149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8626811" name="AutoShape_149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7120" behindDoc="0" locked="0" layoutInCell="1" allowOverlap="1" wp14:anchorId="45F5D41D" wp14:editId="02D747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035254" name="AutoShape_144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035254" name="AutoShape_144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8144" behindDoc="0" locked="0" layoutInCell="1" allowOverlap="1" wp14:anchorId="17CBF5D7" wp14:editId="06A2F1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7442969" name="AutoShape_145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7442969" name="AutoShape_145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79168" behindDoc="0" locked="0" layoutInCell="1" allowOverlap="1" wp14:anchorId="3429EF7E" wp14:editId="47D58F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1931511" name="AutoShape_136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1931511" name="AutoShape_136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0192" behindDoc="0" locked="0" layoutInCell="1" allowOverlap="1" wp14:anchorId="66E6CD8A" wp14:editId="3F6828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6517909" name="AutoShape_141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6517909" name="AutoShape_141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1216" behindDoc="0" locked="0" layoutInCell="1" allowOverlap="1" wp14:anchorId="19D97E7E" wp14:editId="47D67A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1624393" name="AutoShape_137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1624393" name="AutoShape_137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2240" behindDoc="0" locked="0" layoutInCell="1" allowOverlap="1" wp14:anchorId="0A1AA284" wp14:editId="3AD946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3821408" name="AutoShape_138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3821408" name="AutoShape_138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3264" behindDoc="0" locked="0" layoutInCell="1" allowOverlap="1" wp14:anchorId="3C846798" wp14:editId="3E8701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2866707" name="AutoShape_140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2866707" name="AutoShape_140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4288" behindDoc="0" locked="0" layoutInCell="1" allowOverlap="1" wp14:anchorId="5C4B5F9D" wp14:editId="529FF1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9343341" name="AutoShape_154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9343341" name="AutoShape_154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5312" behindDoc="0" locked="0" layoutInCell="1" allowOverlap="1" wp14:anchorId="5CF862E5" wp14:editId="3FF6E2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7941870" name="AutoShape_150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7941870" name="AutoShape_150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6336" behindDoc="0" locked="0" layoutInCell="1" allowOverlap="1" wp14:anchorId="7D4FC344" wp14:editId="78030F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188590" name="AutoShape_151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188590" name="AutoShape_151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7360" behindDoc="0" locked="0" layoutInCell="1" allowOverlap="1" wp14:anchorId="287B33C9" wp14:editId="197E649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7245365" name="AutoShape_141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7245365" name="AutoShape_141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8384" behindDoc="0" locked="0" layoutInCell="1" allowOverlap="1" wp14:anchorId="20E59BAC" wp14:editId="2391CC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6480473" name="AutoShape_146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6480473" name="AutoShape_146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89408" behindDoc="0" locked="0" layoutInCell="1" allowOverlap="1" wp14:anchorId="2B5B9117" wp14:editId="72D9FA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6538763" name="AutoShape_142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6538763" name="AutoShape_142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0432" behindDoc="0" locked="0" layoutInCell="1" allowOverlap="1" wp14:anchorId="2F7EC1BC" wp14:editId="2CDB0C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3107702" name="AutoShape_143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3107702" name="AutoShape_143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1456" behindDoc="0" locked="0" layoutInCell="1" allowOverlap="1" wp14:anchorId="6A816E2F" wp14:editId="026CE3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5667628" name="AutoShape_154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5667628" name="AutoShape_154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2480" behindDoc="0" locked="0" layoutInCell="1" allowOverlap="1" wp14:anchorId="26534675" wp14:editId="63C2B0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5352318" name="AutoShape_134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5352318" name="AutoShape_134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3504" behindDoc="0" locked="0" layoutInCell="1" allowOverlap="1" wp14:anchorId="3EFCDF7A" wp14:editId="061630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1075542" name="AutoShape_153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1075542" name="AutoShape_153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4528" behindDoc="0" locked="0" layoutInCell="1" allowOverlap="1" wp14:anchorId="1C5433C8" wp14:editId="655348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976226" name="AutoShape_154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976226" name="AutoShape_154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5552" behindDoc="0" locked="0" layoutInCell="1" allowOverlap="1" wp14:anchorId="470AEC6D" wp14:editId="091CDB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21478" name="AutoShape_144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21478" name="AutoShape_144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6576" behindDoc="0" locked="0" layoutInCell="1" allowOverlap="1" wp14:anchorId="332274A6" wp14:editId="4BE1D0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7230746" name="AutoShape_150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7230746" name="AutoShape_150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7600" behindDoc="0" locked="0" layoutInCell="1" allowOverlap="1" wp14:anchorId="31173A01" wp14:editId="631912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9777707" name="AutoShape_145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777707" name="AutoShape_145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8624" behindDoc="0" locked="0" layoutInCell="1" allowOverlap="1" wp14:anchorId="53DF066F" wp14:editId="2E06A5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6068781" name="AutoShape_146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6068781" name="AutoShape_146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699648" behindDoc="0" locked="0" layoutInCell="1" allowOverlap="1" wp14:anchorId="500B86D1" wp14:editId="653FEE8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7369570" name="AutoShape_149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7369570" name="AutoShape_149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0672" behindDoc="0" locked="0" layoutInCell="1" allowOverlap="1" wp14:anchorId="60AE420D" wp14:editId="1828CF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816895" name="AutoShape_141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816895" name="AutoShape_141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1696" behindDoc="0" locked="0" layoutInCell="1" allowOverlap="1" wp14:anchorId="70AC6498" wp14:editId="209BFC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3356892" name="AutoShape_137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3356892" name="AutoShape_137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2720" behindDoc="0" locked="0" layoutInCell="1" allowOverlap="1" wp14:anchorId="1B42E48B" wp14:editId="704677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4021507" name="AutoShape_138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4021507" name="AutoShape_138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3744" behindDoc="0" locked="0" layoutInCell="1" allowOverlap="1" wp14:anchorId="5A56A22F" wp14:editId="4898BE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9784494" name="AutoShape_150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9784494" name="AutoShape_150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4768" behindDoc="0" locked="0" layoutInCell="1" allowOverlap="1" wp14:anchorId="26DB28F1" wp14:editId="40BE60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1568391" name="AutoShape_155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1568391" name="AutoShape_155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5792" behindDoc="0" locked="0" layoutInCell="1" allowOverlap="1" wp14:anchorId="629525C3" wp14:editId="0ED6A30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6229006" name="AutoShape_151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6229006" name="AutoShape_151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6816" behindDoc="0" locked="0" layoutInCell="1" allowOverlap="1" wp14:anchorId="5B3805D3" wp14:editId="0F444C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0844113" name="AutoShape_152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0844113" name="AutoShape_152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7840" behindDoc="0" locked="0" layoutInCell="1" allowOverlap="1" wp14:anchorId="4A42B2C1" wp14:editId="7BD079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7082260" name="AutoShape_136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7082260" name="AutoShape_136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8864" behindDoc="0" locked="0" layoutInCell="1" allowOverlap="1" wp14:anchorId="07E4E3FD" wp14:editId="730B04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4605735" name="AutoShape_145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4605735" name="AutoShape_145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09888" behindDoc="0" locked="0" layoutInCell="1" allowOverlap="1" wp14:anchorId="08C4068A" wp14:editId="633B9C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8964848" name="AutoShape_141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8964848" name="AutoShape_141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0912" behindDoc="0" locked="0" layoutInCell="1" allowOverlap="1" wp14:anchorId="00EF8F1B" wp14:editId="01519F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6795486" name="AutoShape_142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6795486" name="AutoShape_142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1936" behindDoc="0" locked="0" layoutInCell="1" allowOverlap="1" wp14:anchorId="3362CC86" wp14:editId="704D10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1685588" name="AutoShape_154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1685588" name="AutoShape_154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2960" behindDoc="0" locked="0" layoutInCell="1" allowOverlap="1" wp14:anchorId="576C917B" wp14:editId="7B15EF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7656779" name="AutoShape_138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7656779" name="AutoShape_138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3984" behindDoc="0" locked="0" layoutInCell="1" allowOverlap="1" wp14:anchorId="1381B27A" wp14:editId="71A8AE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2257454" name="AutoShape_155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2257454" name="AutoShape_155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5008" behindDoc="0" locked="0" layoutInCell="1" allowOverlap="1" wp14:anchorId="6F3AC5C7" wp14:editId="3CC251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6476138" name="AutoShape_134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6476138" name="AutoShape_134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6032" behindDoc="0" locked="0" layoutInCell="1" allowOverlap="1" wp14:anchorId="05BDEFED" wp14:editId="62AA08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8692225" name="AutoShape_137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8692225" name="AutoShape_137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7056" behindDoc="0" locked="0" layoutInCell="1" allowOverlap="1" wp14:anchorId="301C9E4F" wp14:editId="54F20A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5274958" name="AutoShape_151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5274958" name="AutoShape_151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8080" behindDoc="0" locked="0" layoutInCell="1" allowOverlap="1" wp14:anchorId="64777366" wp14:editId="55930D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480015" name="AutoShape_146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480015" name="AutoShape_146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19104" behindDoc="0" locked="0" layoutInCell="1" allowOverlap="1" wp14:anchorId="05792A70" wp14:editId="145DBC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4100971" name="AutoShape_147_SpCnt_4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4100971" name="AutoShape_147_SpCnt_4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0128" behindDoc="0" locked="0" layoutInCell="1" allowOverlap="1" wp14:anchorId="6B1E8562" wp14:editId="0CF001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4858560" name="AutoShape_138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4858560" name="AutoShape_138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1152" behindDoc="0" locked="0" layoutInCell="1" allowOverlap="1" wp14:anchorId="6E86CEB7" wp14:editId="44B538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9068646" name="AutoShape_143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9068646" name="AutoShape_143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2176" behindDoc="0" locked="0" layoutInCell="1" allowOverlap="1" wp14:anchorId="774DB698" wp14:editId="7B62D7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3283169" name="AutoShape_139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3283169" name="AutoShape_139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3200" behindDoc="0" locked="0" layoutInCell="1" allowOverlap="1" wp14:anchorId="19F469FC" wp14:editId="5092A4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6349114" name="AutoShape_140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6349114" name="AutoShape_140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4224" behindDoc="0" locked="0" layoutInCell="1" allowOverlap="1" wp14:anchorId="24C5D4DA" wp14:editId="548376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4917562" name="AutoShape_155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4917562" name="AutoShape_155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5248" behindDoc="0" locked="0" layoutInCell="1" allowOverlap="1" wp14:anchorId="52754F3D" wp14:editId="796DB06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5615115" name="AutoShape_155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5615115" name="AutoShape_155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6272" behindDoc="0" locked="0" layoutInCell="1" allowOverlap="1" wp14:anchorId="00151FB6" wp14:editId="456E36E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0711062" name="AutoShape_151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0711062" name="AutoShape_151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7296" behindDoc="0" locked="0" layoutInCell="1" allowOverlap="1" wp14:anchorId="303CEEB9" wp14:editId="2C9EF6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1345769" name="AutoShape_152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1345769" name="AutoShape_152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8320" behindDoc="0" locked="0" layoutInCell="1" allowOverlap="1" wp14:anchorId="6956839E" wp14:editId="370446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9833932" name="AutoShape_142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9833932" name="AutoShape_142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29344" behindDoc="0" locked="0" layoutInCell="1" allowOverlap="1" wp14:anchorId="3A1ED5BD" wp14:editId="4BFA84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0931092" name="AutoShape_147_SpCnt_4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0931092" name="AutoShape_147_SpCnt_4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0368" behindDoc="0" locked="0" layoutInCell="1" allowOverlap="1" wp14:anchorId="64BA48B0" wp14:editId="5983837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4674321" name="AutoShape_143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4674321" name="AutoShape_143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1392" behindDoc="0" locked="0" layoutInCell="1" allowOverlap="1" wp14:anchorId="255866C5" wp14:editId="4B6B5F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3014107" name="AutoShape_144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3014107" name="AutoShape_144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2416" behindDoc="0" locked="0" layoutInCell="1" allowOverlap="1" wp14:anchorId="714B97BB" wp14:editId="7C08C7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0148320" name="AutoShape_146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0148320" name="AutoShape_146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3440" behindDoc="0" locked="0" layoutInCell="1" allowOverlap="1" wp14:anchorId="77CF3A35" wp14:editId="63F8EA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4388875" name="AutoShape_139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4388875" name="AutoShape_139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4464" behindDoc="0" locked="0" layoutInCell="1" allowOverlap="1" wp14:anchorId="5F3ADCF6" wp14:editId="703BB5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0882382" name="AutoShape_134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0882382" name="AutoShape_134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5488" behindDoc="0" locked="0" layoutInCell="1" allowOverlap="1" wp14:anchorId="3DB13A3E" wp14:editId="531429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4993840" name="AutoShape_136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4993840" name="AutoShape_136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6512" behindDoc="0" locked="0" layoutInCell="1" allowOverlap="1" wp14:anchorId="4793752F" wp14:editId="7F0367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1721714" name="AutoShape_147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1721714" name="AutoShape_147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7536" behindDoc="0" locked="0" layoutInCell="1" allowOverlap="1" wp14:anchorId="409D515A" wp14:editId="6E46C5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8497906" name="AutoShape_153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8497906" name="AutoShape_153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8560" behindDoc="0" locked="0" layoutInCell="1" allowOverlap="1" wp14:anchorId="2C18ACD2" wp14:editId="49AACD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5496519" name="AutoShape_149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5496519" name="AutoShape_149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39584" behindDoc="0" locked="0" layoutInCell="1" allowOverlap="1" wp14:anchorId="389B9AB2" wp14:editId="448A72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3328943" name="AutoShape_150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3328943" name="AutoShape_150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0608" behindDoc="0" locked="0" layoutInCell="1" allowOverlap="1" wp14:anchorId="0E5D88A0" wp14:editId="354F23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9190046" name="AutoShape_134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9190046" name="AutoShape_134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1632" behindDoc="0" locked="0" layoutInCell="1" allowOverlap="1" wp14:anchorId="3818EE4E" wp14:editId="2F7AF8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8899455" name="AutoShape_143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8899455" name="AutoShape_143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2656" behindDoc="0" locked="0" layoutInCell="1" allowOverlap="1" wp14:anchorId="1B91DDBB" wp14:editId="45F410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7444108" name="AutoShape_139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7444108" name="AutoShape_139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3680" behindDoc="0" locked="0" layoutInCell="1" allowOverlap="1" wp14:anchorId="3F352EFC" wp14:editId="7658615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4514038" name="AutoShape_140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4514038" name="AutoShape_140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4704" behindDoc="0" locked="0" layoutInCell="1" allowOverlap="1" wp14:anchorId="379A7695" wp14:editId="3BC40C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1324287" name="AutoShape_152_SpCnt_5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1324287" name="AutoShape_152_SpCnt_5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5728" behindDoc="0" locked="0" layoutInCell="1" allowOverlap="1" wp14:anchorId="6B177A3F" wp14:editId="7EB9B2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9855550" name="AutoShape_136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9855550" name="AutoShape_136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6752" behindDoc="0" locked="0" layoutInCell="1" allowOverlap="1" wp14:anchorId="34F47855" wp14:editId="21B919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0993475" name="AutoShape_153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0993475" name="AutoShape_153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7776" behindDoc="0" locked="0" layoutInCell="1" allowOverlap="1" wp14:anchorId="55177EFC" wp14:editId="016F6E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7418742" name="AutoShape_154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7418742" name="AutoShape_154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8800" behindDoc="0" locked="0" layoutInCell="1" allowOverlap="1" wp14:anchorId="2AE28C04" wp14:editId="50223C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8837097" name="AutoShape_134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8837097" name="AutoShape_134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49824" behindDoc="0" locked="0" layoutInCell="1" allowOverlap="1" wp14:anchorId="4C85AD3C" wp14:editId="3F53A8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1151534" name="AutoShape_149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1151534" name="AutoShape_149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0848" behindDoc="0" locked="0" layoutInCell="1" allowOverlap="1" wp14:anchorId="077E5C78" wp14:editId="15AE25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8280324" name="AutoShape_144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8280324" name="AutoShape_144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1872" behindDoc="0" locked="0" layoutInCell="1" allowOverlap="1" wp14:anchorId="54DB217E" wp14:editId="75A0C3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990372" name="AutoShape_145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990372" name="AutoShape_145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2896" behindDoc="0" locked="0" layoutInCell="1" allowOverlap="1" wp14:anchorId="3366BEBB" wp14:editId="07AFE8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1659391" name="AutoShape_136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1659391" name="AutoShape_136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3920" behindDoc="0" locked="0" layoutInCell="1" allowOverlap="1" wp14:anchorId="0264EABA" wp14:editId="748D8C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28626223" name="AutoShape_141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8626223" name="AutoShape_141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4944" behindDoc="0" locked="0" layoutInCell="1" allowOverlap="1" wp14:anchorId="7542CE8D" wp14:editId="1EFAE3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72855527" name="AutoShape_137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2855527" name="AutoShape_137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5968" behindDoc="0" locked="0" layoutInCell="1" allowOverlap="1" wp14:anchorId="19F644BF" wp14:editId="17B8236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6663613" name="AutoShape_138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6663613" name="AutoShape_138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6992" behindDoc="0" locked="0" layoutInCell="1" allowOverlap="1" wp14:anchorId="0E334CB0" wp14:editId="6111B1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8879930" name="AutoShape_140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8879930" name="AutoShape_140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8016" behindDoc="0" locked="0" layoutInCell="1" allowOverlap="1" wp14:anchorId="7EDC632B" wp14:editId="67D55B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7375021" name="AutoShape_151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7375021" name="AutoShape_151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59040" behindDoc="0" locked="0" layoutInCell="1" allowOverlap="1" wp14:anchorId="7F2C2EF4" wp14:editId="5D123E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1058566" name="AutoShape_146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1058566" name="AutoShape_146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0064" behindDoc="0" locked="0" layoutInCell="1" allowOverlap="1" wp14:anchorId="1FFB4C64" wp14:editId="06AE4E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7599261" name="AutoShape_147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7599261" name="AutoShape_147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1088" behindDoc="0" locked="0" layoutInCell="1" allowOverlap="1" wp14:anchorId="67F80B7F" wp14:editId="31DDFA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4484230" name="AutoShape_138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4484230" name="AutoShape_138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2112" behindDoc="0" locked="0" layoutInCell="1" allowOverlap="1" wp14:anchorId="2BD55CE9" wp14:editId="335A285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762634" name="AutoShape_143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762634" name="AutoShape_143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3136" behindDoc="0" locked="0" layoutInCell="1" allowOverlap="1" wp14:anchorId="24C984D1" wp14:editId="61F9142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60371547" name="AutoShape_139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0371547" name="AutoShape_139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4160" behindDoc="0" locked="0" layoutInCell="1" allowOverlap="1" wp14:anchorId="2B86E7EC" wp14:editId="717C14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6872123" name="AutoShape_140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6872123" name="AutoShape_140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5184" behindDoc="0" locked="0" layoutInCell="1" allowOverlap="1" wp14:anchorId="40336B00" wp14:editId="0F9CB3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924107" name="AutoShape_142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924107" name="AutoShape_142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6208" behindDoc="0" locked="0" layoutInCell="1" allowOverlap="1" wp14:anchorId="09A2AAD5" wp14:editId="408074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2502089" name="AutoShape_134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2502089" name="AutoShape_134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7232" behindDoc="0" locked="0" layoutInCell="1" allowOverlap="1" wp14:anchorId="1AFBE19C" wp14:editId="4C0AD3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9032739" name="AutoShape_152_SpCnt_5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9032739" name="AutoShape_152_SpCnt_5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8256" behindDoc="0" locked="0" layoutInCell="1" allowOverlap="1" wp14:anchorId="565CAC99" wp14:editId="3C563A6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5785290" name="AutoShape_153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5785290" name="AutoShape_153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69280" behindDoc="0" locked="0" layoutInCell="1" allowOverlap="1" wp14:anchorId="530C676D" wp14:editId="1DE895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7365398" name="AutoShape_143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7365398" name="AutoShape_143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0304" behindDoc="0" locked="0" layoutInCell="1" allowOverlap="1" wp14:anchorId="7EC75460" wp14:editId="3FFCD9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3989857" name="AutoShape_149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3989857" name="AutoShape_149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1328" behindDoc="0" locked="0" layoutInCell="1" allowOverlap="1" wp14:anchorId="6234534A" wp14:editId="0C6C2B2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7345314" name="AutoShape_144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7345314" name="AutoShape_144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2352" behindDoc="0" locked="0" layoutInCell="1" allowOverlap="1" wp14:anchorId="2CBF6463" wp14:editId="457AE3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1859552" name="AutoShape_145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1859552" name="AutoShape_145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3376" behindDoc="0" locked="0" layoutInCell="1" allowOverlap="1" wp14:anchorId="16825EBC" wp14:editId="227900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1707046" name="AutoShape_152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1707046" name="AutoShape_152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4400" behindDoc="0" locked="0" layoutInCell="1" allowOverlap="1" wp14:anchorId="170D780C" wp14:editId="7AC3115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9185465" name="AutoShape_139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9185465" name="AutoShape_139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5424" behindDoc="0" locked="0" layoutInCell="1" allowOverlap="1" wp14:anchorId="287C29AB" wp14:editId="3E5745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0565449" name="AutoShape_134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0565449" name="AutoShape_134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6448" behindDoc="0" locked="0" layoutInCell="1" allowOverlap="1" wp14:anchorId="35118103" wp14:editId="7B8F17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5314827" name="AutoShape_136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5314827" name="AutoShape_136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7472" behindDoc="0" locked="0" layoutInCell="1" allowOverlap="1" wp14:anchorId="3B79C177" wp14:editId="48FFC6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8534559" name="AutoShape_147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8534559" name="AutoShape_147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8496" behindDoc="0" locked="0" layoutInCell="1" allowOverlap="1" wp14:anchorId="175EAA8F" wp14:editId="25C1F9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6028007" name="AutoShape_153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6028007" name="AutoShape_153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79520" behindDoc="0" locked="0" layoutInCell="1" allowOverlap="1" wp14:anchorId="1D9737BC" wp14:editId="4D41D9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2780750" name="AutoShape_149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2780750" name="AutoShape_149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0544" behindDoc="0" locked="0" layoutInCell="1" allowOverlap="1" wp14:anchorId="72503127" wp14:editId="097A89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8622890" name="AutoShape_150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8622890" name="AutoShape_150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1568" behindDoc="0" locked="0" layoutInCell="1" allowOverlap="1" wp14:anchorId="3CFF6F1C" wp14:editId="2E565B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9183625" name="AutoShape_153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9183625" name="AutoShape_153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2592" behindDoc="0" locked="0" layoutInCell="1" allowOverlap="1" wp14:anchorId="420C2D53" wp14:editId="683393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1649342" name="AutoShape_144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1649342" name="AutoShape_144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3616" behindDoc="0" locked="0" layoutInCell="1" allowOverlap="1" wp14:anchorId="1DBEF5F1" wp14:editId="41EDE8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7687407" name="AutoShape_140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7687407" name="AutoShape_140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4640" behindDoc="0" locked="0" layoutInCell="1" allowOverlap="1" wp14:anchorId="5EF4E1CE" wp14:editId="738778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5640793" name="AutoShape_141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5640793" name="AutoShape_141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5664" behindDoc="0" locked="0" layoutInCell="1" allowOverlap="1" wp14:anchorId="2F35D9F6" wp14:editId="3FF774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8869368" name="AutoShape_154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8869368" name="AutoShape_154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6688" behindDoc="0" locked="0" layoutInCell="1" allowOverlap="1" wp14:anchorId="132D0892" wp14:editId="41AE92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6887155" name="AutoShape_137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6887155" name="AutoShape_137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7712" behindDoc="0" locked="0" layoutInCell="1" allowOverlap="1" wp14:anchorId="613E7F58" wp14:editId="35A834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4079364" name="AutoShape_155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4079364" name="AutoShape_155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8736" behindDoc="0" locked="0" layoutInCell="1" allowOverlap="1" wp14:anchorId="10E58633" wp14:editId="505A17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2061029" name="AutoShape_134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2061029" name="AutoShape_134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89760" behindDoc="0" locked="0" layoutInCell="1" allowOverlap="1" wp14:anchorId="2B4B8784" wp14:editId="0B9A9E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8449038" name="AutoShape_149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8449038" name="AutoShape_149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0784" behindDoc="0" locked="0" layoutInCell="1" allowOverlap="1" wp14:anchorId="45CD1179" wp14:editId="672427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4201495" name="AutoShape_149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4201495" name="AutoShape_149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1808" behindDoc="0" locked="0" layoutInCell="1" allowOverlap="1" wp14:anchorId="710FEDD9" wp14:editId="0B2492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7463428" name="AutoShape_144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7463428" name="AutoShape_144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2832" behindDoc="0" locked="0" layoutInCell="1" allowOverlap="1" wp14:anchorId="1520646B" wp14:editId="16B91B3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0592375" name="AutoShape_145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0592375" name="AutoShape_145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3856" behindDoc="0" locked="0" layoutInCell="1" allowOverlap="1" wp14:anchorId="5655C540" wp14:editId="337D11E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4990386" name="AutoShape_136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4990386" name="AutoShape_136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4880" behindDoc="0" locked="0" layoutInCell="1" allowOverlap="1" wp14:anchorId="602482BD" wp14:editId="73B872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510268" name="AutoShape_141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510268" name="AutoShape_141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5904" behindDoc="0" locked="0" layoutInCell="1" allowOverlap="1" wp14:anchorId="061B58D6" wp14:editId="622BC76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0654056" name="AutoShape_137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0654056" name="AutoShape_137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6928" behindDoc="0" locked="0" layoutInCell="1" allowOverlap="1" wp14:anchorId="448DCD6D" wp14:editId="0F0EB6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7834215" name="AutoShape_138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7834215" name="AutoShape_138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7952" behindDoc="0" locked="0" layoutInCell="1" allowOverlap="1" wp14:anchorId="428E4945" wp14:editId="679DBB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9320413" name="AutoShape_140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9320413" name="AutoShape_140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798976" behindDoc="0" locked="0" layoutInCell="1" allowOverlap="1" wp14:anchorId="2932CD20" wp14:editId="1CF417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4318182" name="AutoShape_154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4318182" name="AutoShape_154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0000" behindDoc="0" locked="0" layoutInCell="1" allowOverlap="1" wp14:anchorId="5B3ED88A" wp14:editId="150619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1373273" name="AutoShape_150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1373273" name="AutoShape_150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1024" behindDoc="0" locked="0" layoutInCell="1" allowOverlap="1" wp14:anchorId="25FF99AD" wp14:editId="59B757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1018346" name="AutoShape_151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1018346" name="AutoShape_151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2048" behindDoc="0" locked="0" layoutInCell="1" allowOverlap="1" wp14:anchorId="69AA0797" wp14:editId="3AF223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2272021" name="AutoShape_141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2272021" name="AutoShape_141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3072" behindDoc="0" locked="0" layoutInCell="1" allowOverlap="1" wp14:anchorId="765A9B16" wp14:editId="0CFC8B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4392794" name="AutoShape_146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4392794" name="AutoShape_146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4096" behindDoc="0" locked="0" layoutInCell="1" allowOverlap="1" wp14:anchorId="4F7EFA12" wp14:editId="554C53F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5429095" name="AutoShape_142_SpCnt_5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5429095" name="AutoShape_142_SpCnt_5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5120" behindDoc="0" locked="0" layoutInCell="1" allowOverlap="1" wp14:anchorId="6C3DF2E2" wp14:editId="1F9BC5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0671510" name="AutoShape_143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0671510" name="AutoShape_143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6144" behindDoc="0" locked="0" layoutInCell="1" allowOverlap="1" wp14:anchorId="35EA4F76" wp14:editId="78F732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8904528" name="AutoShape_150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8904528" name="AutoShape_150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7168" behindDoc="0" locked="0" layoutInCell="1" allowOverlap="1" wp14:anchorId="3E531098" wp14:editId="13B05A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4649299" name="AutoShape_137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4649299" name="AutoShape_137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8192" behindDoc="0" locked="0" layoutInCell="1" allowOverlap="1" wp14:anchorId="6F9584A8" wp14:editId="560F21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6850305" name="AutoShape_154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6850305" name="AutoShape_154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09216" behindDoc="0" locked="0" layoutInCell="1" allowOverlap="1" wp14:anchorId="1D7ACC8C" wp14:editId="0B05D0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4871612" name="AutoShape_155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4871612" name="AutoShape_155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0240" behindDoc="0" locked="0" layoutInCell="1" allowOverlap="1" wp14:anchorId="792A2BA9" wp14:editId="61D9E4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3275246" name="AutoShape_145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3275246" name="AutoShape_145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1264" behindDoc="0" locked="0" layoutInCell="1" allowOverlap="1" wp14:anchorId="7F2EA0EB" wp14:editId="3AE04A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4852133" name="AutoShape_151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4852133" name="AutoShape_151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2288" behindDoc="0" locked="0" layoutInCell="1" allowOverlap="1" wp14:anchorId="49842BA2" wp14:editId="6E8AB7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2766610" name="AutoShape_146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2766610" name="AutoShape_146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3312" behindDoc="0" locked="0" layoutInCell="1" allowOverlap="1" wp14:anchorId="5ABAE88D" wp14:editId="4F784D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8571009" name="AutoShape_147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8571009" name="AutoShape_147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4336" behindDoc="0" locked="0" layoutInCell="1" allowOverlap="1" wp14:anchorId="553E3CA3" wp14:editId="4FA9195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3918429" name="AutoShape_151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3918429" name="AutoShape_151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5360" behindDoc="0" locked="0" layoutInCell="1" allowOverlap="1" wp14:anchorId="253E46E5" wp14:editId="613297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7567000" name="AutoShape_142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7567000" name="AutoShape_142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6384" behindDoc="0" locked="0" layoutInCell="1" allowOverlap="1" wp14:anchorId="6CF1DBE7" wp14:editId="158E2A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6139334" name="AutoShape_138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6139334" name="AutoShape_138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7408" behindDoc="0" locked="0" layoutInCell="1" allowOverlap="1" wp14:anchorId="09F2D52F" wp14:editId="43E931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22339994" name="AutoShape_139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2339994" name="AutoShape_139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8432" behindDoc="0" locked="0" layoutInCell="1" allowOverlap="1" wp14:anchorId="641B36FC" wp14:editId="031947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0613669" name="AutoShape_152_SpCnt_5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0613669" name="AutoShape_152_SpCnt_5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19456" behindDoc="0" locked="0" layoutInCell="1" allowOverlap="1" wp14:anchorId="7BD6E1D0" wp14:editId="7DA1DD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2596015" name="AutoShape_134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2596015" name="AutoShape_134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0480" behindDoc="0" locked="0" layoutInCell="1" allowOverlap="1" wp14:anchorId="45A84442" wp14:editId="634F6A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7284612" name="AutoShape_153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7284612" name="AutoShape_153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1504" behindDoc="0" locked="0" layoutInCell="1" allowOverlap="1" wp14:anchorId="78A8FDC9" wp14:editId="061D06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6270178" name="AutoShape_154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6270178" name="AutoShape_154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2528" behindDoc="0" locked="0" layoutInCell="1" allowOverlap="1" wp14:anchorId="2280C814" wp14:editId="418861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5462877" name="AutoShape_141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5462877" name="AutoShape_141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3552" behindDoc="0" locked="0" layoutInCell="1" allowOverlap="1" wp14:anchorId="281390EE" wp14:editId="11ABB6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6903060" name="AutoShape_145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6903060" name="AutoShape_145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4576" behindDoc="0" locked="0" layoutInCell="1" allowOverlap="1" wp14:anchorId="0375F3C4" wp14:editId="5F1564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7772720" name="AutoShape_141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7772720" name="AutoShape_141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5600" behindDoc="0" locked="0" layoutInCell="1" allowOverlap="1" wp14:anchorId="52B94763" wp14:editId="28F492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3649931" name="AutoShape_142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3649931" name="AutoShape_142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6624" behindDoc="0" locked="0" layoutInCell="1" allowOverlap="1" wp14:anchorId="49B2B8FE" wp14:editId="686FD5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2066922" name="AutoShape_154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2066922" name="AutoShape_154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7648" behindDoc="0" locked="0" layoutInCell="1" allowOverlap="1" wp14:anchorId="255F22B7" wp14:editId="4DC380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415193" name="AutoShape_138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415193" name="AutoShape_138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8672" behindDoc="0" locked="0" layoutInCell="1" allowOverlap="1" wp14:anchorId="601ED2AE" wp14:editId="198557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8088070" name="AutoShape_155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8088070" name="AutoShape_155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29696" behindDoc="0" locked="0" layoutInCell="1" allowOverlap="1" wp14:anchorId="2B8BA69F" wp14:editId="2783F5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8630623" name="AutoShape_134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8630623" name="AutoShape_134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0720" behindDoc="0" locked="0" layoutInCell="1" allowOverlap="1" wp14:anchorId="0C5DFFDF" wp14:editId="0D2DCE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5306983" name="AutoShape_137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5306983" name="AutoShape_137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1744" behindDoc="0" locked="0" layoutInCell="1" allowOverlap="1" wp14:anchorId="315033F8" wp14:editId="6CE67C5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3369836" name="AutoShape_151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3369836" name="AutoShape_151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2768" behindDoc="0" locked="0" layoutInCell="1" allowOverlap="1" wp14:anchorId="613C3DB7" wp14:editId="5F186C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356323" name="AutoShape_146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356323" name="AutoShape_146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3792" behindDoc="0" locked="0" layoutInCell="1" allowOverlap="1" wp14:anchorId="47177299" wp14:editId="699441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1740859" name="AutoShape_147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1740859" name="AutoShape_147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4816" behindDoc="0" locked="0" layoutInCell="1" allowOverlap="1" wp14:anchorId="77AB71B6" wp14:editId="073642D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657101" name="AutoShape_138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657101" name="AutoShape_138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5840" behindDoc="0" locked="0" layoutInCell="1" allowOverlap="1" wp14:anchorId="47AEDEFD" wp14:editId="1AAD62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3256973" name="AutoShape_143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3256973" name="AutoShape_143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6864" behindDoc="0" locked="0" layoutInCell="1" allowOverlap="1" wp14:anchorId="089C697D" wp14:editId="73878D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2569880" name="AutoShape_139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2569880" name="AutoShape_139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7888" behindDoc="0" locked="0" layoutInCell="1" allowOverlap="1" wp14:anchorId="3252A7DF" wp14:editId="27FEEC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2031123" name="AutoShape_140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2031123" name="AutoShape_140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8912" behindDoc="0" locked="0" layoutInCell="1" allowOverlap="1" wp14:anchorId="79BA5612" wp14:editId="7C84F6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8620862" name="AutoShape_146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8620862" name="AutoShape_146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39936" behindDoc="0" locked="0" layoutInCell="1" allowOverlap="1" wp14:anchorId="13E93134" wp14:editId="741153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3493790" name="AutoShape_155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3493790" name="AutoShape_155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0960" behindDoc="0" locked="0" layoutInCell="1" allowOverlap="1" wp14:anchorId="57CCD813" wp14:editId="688A47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6684887" name="AutoShape_151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6684887" name="AutoShape_151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1984" behindDoc="0" locked="0" layoutInCell="1" allowOverlap="1" wp14:anchorId="1BDADB8E" wp14:editId="362590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3566525" name="AutoShape_152_SpCnt_5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3566525" name="AutoShape_152_SpCnt_5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3008" behindDoc="0" locked="0" layoutInCell="1" allowOverlap="1" wp14:anchorId="5A258E5C" wp14:editId="6DD356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7034498" name="AutoShape_142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7034498" name="AutoShape_142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4032" behindDoc="0" locked="0" layoutInCell="1" allowOverlap="1" wp14:anchorId="5F985F59" wp14:editId="738ECF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4364265" name="AutoShape_147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4364265" name="AutoShape_147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5056" behindDoc="0" locked="0" layoutInCell="1" allowOverlap="1" wp14:anchorId="48C0BF83" wp14:editId="257FE5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0361433" name="AutoShape_143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0361433" name="AutoShape_143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6080" behindDoc="0" locked="0" layoutInCell="1" allowOverlap="1" wp14:anchorId="3681E841" wp14:editId="30B7CD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3148584" name="AutoShape_144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3148584" name="AutoShape_144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7104" behindDoc="0" locked="0" layoutInCell="1" allowOverlap="1" wp14:anchorId="16581598" wp14:editId="4C4130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4641658" name="AutoShape_147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4641658" name="AutoShape_147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8128" behindDoc="0" locked="0" layoutInCell="1" allowOverlap="1" wp14:anchorId="7C00A89B" wp14:editId="40512E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5686872" name="AutoShape_139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5686872" name="AutoShape_139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49152" behindDoc="0" locked="0" layoutInCell="1" allowOverlap="1" wp14:anchorId="0574CFBE" wp14:editId="6D5255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8755489" name="AutoShape_134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8755489" name="AutoShape_134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0176" behindDoc="0" locked="0" layoutInCell="1" allowOverlap="1" wp14:anchorId="0AADF41E" wp14:editId="4E7AD8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3328586" name="AutoShape_136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3328586" name="AutoShape_136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1200" behindDoc="0" locked="0" layoutInCell="1" allowOverlap="1" wp14:anchorId="59DAEE68" wp14:editId="3EF8FAC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0509879" name="AutoShape_149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0509879" name="AutoShape_149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2224" behindDoc="0" locked="0" layoutInCell="1" allowOverlap="1" wp14:anchorId="70B871F6" wp14:editId="6EF8DE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2928559" name="AutoShape_154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2928559" name="AutoShape_154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3248" behindDoc="0" locked="0" layoutInCell="1" allowOverlap="1" wp14:anchorId="5C8B48F6" wp14:editId="667ADC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5967076" name="AutoShape_150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5967076" name="AutoShape_150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4272" behindDoc="0" locked="0" layoutInCell="1" allowOverlap="1" wp14:anchorId="126A4A96" wp14:editId="12BC0A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3008964" name="AutoShape_151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3008964" name="AutoShape_151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5296" behindDoc="0" locked="0" layoutInCell="1" allowOverlap="1" wp14:anchorId="52E8B856" wp14:editId="44F492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6833079" name="AutoShape_142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6833079" name="AutoShape_142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6320" behindDoc="0" locked="0" layoutInCell="1" allowOverlap="1" wp14:anchorId="75AC1C70" wp14:editId="66CBDE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0881762" name="AutoShape_143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0881762" name="AutoShape_143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7344" behindDoc="0" locked="0" layoutInCell="1" allowOverlap="1" wp14:anchorId="36318699" wp14:editId="25056B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0230735" name="AutoShape_139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0230735" name="AutoShape_139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8368" behindDoc="0" locked="0" layoutInCell="1" allowOverlap="1" wp14:anchorId="5C097254" wp14:editId="7173F2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233321" name="AutoShape_140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233321" name="AutoShape_140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59392" behindDoc="0" locked="0" layoutInCell="1" allowOverlap="1" wp14:anchorId="082D1CF6" wp14:editId="45BCC8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028007" name="AutoShape_152_SpCnt_5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028007" name="AutoShape_152_SpCnt_5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0416" behindDoc="0" locked="0" layoutInCell="1" allowOverlap="1" wp14:anchorId="7654A8BD" wp14:editId="28DA56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4310009" name="AutoShape_136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4310009" name="AutoShape_136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1440" behindDoc="0" locked="0" layoutInCell="1" allowOverlap="1" wp14:anchorId="5B24AA4F" wp14:editId="28A6744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1800323" name="AutoShape_153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1800323" name="AutoShape_153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2464" behindDoc="0" locked="0" layoutInCell="1" allowOverlap="1" wp14:anchorId="14C706D5" wp14:editId="325DE0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8611034" name="AutoShape_154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8611034" name="AutoShape_154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3488" behindDoc="0" locked="0" layoutInCell="1" allowOverlap="1" wp14:anchorId="56827CF5" wp14:editId="6700B0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7578445" name="AutoShape_134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7578445" name="AutoShape_134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4512" behindDoc="0" locked="0" layoutInCell="1" allowOverlap="1" wp14:anchorId="208D599D" wp14:editId="69B39B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2529830" name="AutoShape_149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2529830" name="AutoShape_149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5536" behindDoc="0" locked="0" layoutInCell="1" allowOverlap="1" wp14:anchorId="2A58B1F6" wp14:editId="27AFE2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4439635" name="AutoShape_144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4439635" name="AutoShape_144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6560" behindDoc="0" locked="0" layoutInCell="1" allowOverlap="1" wp14:anchorId="219390FF" wp14:editId="352E429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0866057" name="AutoShape_145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0866057" name="AutoShape_145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7584" behindDoc="0" locked="0" layoutInCell="1" allowOverlap="1" wp14:anchorId="4ABD0D98" wp14:editId="51BF54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4703588" name="AutoShape_136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4703588" name="AutoShape_136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8608" behindDoc="0" locked="0" layoutInCell="1" allowOverlap="1" wp14:anchorId="34116D15" wp14:editId="1B927C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3418559" name="AutoShape_141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3418559" name="AutoShape_141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69632" behindDoc="0" locked="0" layoutInCell="1" allowOverlap="1" wp14:anchorId="5DAE9647" wp14:editId="0DC816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9117929" name="AutoShape_137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9117929" name="AutoShape_137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0656" behindDoc="0" locked="0" layoutInCell="1" allowOverlap="1" wp14:anchorId="50153918" wp14:editId="593C37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0366557" name="AutoShape_138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0366557" name="AutoShape_138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1680" behindDoc="0" locked="0" layoutInCell="1" allowOverlap="1" wp14:anchorId="76362E8E" wp14:editId="17A4F16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8133903" name="AutoShape_143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8133903" name="AutoShape_143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2704" behindDoc="0" locked="0" layoutInCell="1" allowOverlap="1" wp14:anchorId="2DCEB58B" wp14:editId="6E1772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5554364" name="AutoShape_153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5554364" name="AutoShape_153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3728" behindDoc="0" locked="0" layoutInCell="1" allowOverlap="1" wp14:anchorId="148722E0" wp14:editId="1F5197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6537057" name="AutoShape_149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6537057" name="AutoShape_149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4752" behindDoc="0" locked="0" layoutInCell="1" allowOverlap="1" wp14:anchorId="1822B010" wp14:editId="05C907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3626405" name="AutoShape_150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3626405" name="AutoShape_150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5776" behindDoc="0" locked="0" layoutInCell="1" allowOverlap="1" wp14:anchorId="0C25B12E" wp14:editId="1D0AE5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0353579" name="AutoShape_140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0353579" name="AutoShape_140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6800" behindDoc="0" locked="0" layoutInCell="1" allowOverlap="1" wp14:anchorId="4601745E" wp14:editId="40DA1B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0837837" name="AutoShape_145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0837837" name="AutoShape_145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7824" behindDoc="0" locked="0" layoutInCell="1" allowOverlap="1" wp14:anchorId="0A689523" wp14:editId="692E0C2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6421657" name="AutoShape_141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6421657" name="AutoShape_141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8848" behindDoc="0" locked="0" layoutInCell="1" allowOverlap="1" wp14:anchorId="2694DCA2" wp14:editId="37E0E9A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9331205" name="AutoShape_142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9331205" name="AutoShape_142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79872" behindDoc="0" locked="0" layoutInCell="1" allowOverlap="1" wp14:anchorId="4A6F707F" wp14:editId="303B9C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3468906" name="AutoShape_145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3468906" name="AutoShape_145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0896" behindDoc="0" locked="0" layoutInCell="1" allowOverlap="1" wp14:anchorId="79DD2429" wp14:editId="33C129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1894845" name="AutoShape_137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1894845" name="AutoShape_137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1920" behindDoc="0" locked="0" layoutInCell="1" allowOverlap="1" wp14:anchorId="146260BB" wp14:editId="1D25AD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0030666" name="AutoShape_155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0030666" name="AutoShape_155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2944" behindDoc="0" locked="0" layoutInCell="1" allowOverlap="1" wp14:anchorId="496F20CE" wp14:editId="474A4E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7364852" name="AutoShape_134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7364852" name="AutoShape_134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3968" behindDoc="0" locked="0" layoutInCell="1" allowOverlap="1" wp14:anchorId="08B4A7FB" wp14:editId="159D0E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7724516" name="AutoShape_146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7724516" name="AutoShape_146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4992" behindDoc="0" locked="0" layoutInCell="1" allowOverlap="1" wp14:anchorId="4540D39B" wp14:editId="6302BC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6933465" name="AutoShape_152_SpCnt_5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6933465" name="AutoShape_152_SpCnt_5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6016" behindDoc="0" locked="0" layoutInCell="1" allowOverlap="1" wp14:anchorId="7AF7D0CB" wp14:editId="1011EC4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7418795" name="AutoShape_147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7418795" name="AutoShape_147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7040" behindDoc="0" locked="0" layoutInCell="1" allowOverlap="1" wp14:anchorId="1AA2A621" wp14:editId="6CCC12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5739357" name="AutoShape_149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5739357" name="AutoShape_149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8064" behindDoc="0" locked="0" layoutInCell="1" allowOverlap="1" wp14:anchorId="6BE558BF" wp14:editId="588A917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2922135" name="AutoShape_136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2922135" name="AutoShape_136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89088" behindDoc="0" locked="0" layoutInCell="1" allowOverlap="1" wp14:anchorId="56FA9835" wp14:editId="66AE02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0042965" name="AutoShape_137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0042965" name="AutoShape_137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0112" behindDoc="0" locked="0" layoutInCell="1" allowOverlap="1" wp14:anchorId="3C99E2D0" wp14:editId="769F25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6590319" name="AutoShape_154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6590319" name="AutoShape_154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1136" behindDoc="0" locked="0" layoutInCell="1" allowOverlap="1" wp14:anchorId="527E98D6" wp14:editId="5DBA3C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8081190" name="AutoShape_155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8081190" name="AutoShape_155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2160" behindDoc="0" locked="0" layoutInCell="1" allowOverlap="1" wp14:anchorId="4CA8721F" wp14:editId="752EFD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3209489" name="AutoShape_145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3209489" name="AutoShape_145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3184" behindDoc="0" locked="0" layoutInCell="1" allowOverlap="1" wp14:anchorId="26CAB86D" wp14:editId="4A11EE4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7109878" name="AutoShape_151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7109878" name="AutoShape_151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4208" behindDoc="0" locked="0" layoutInCell="1" allowOverlap="1" wp14:anchorId="2CEE50D0" wp14:editId="4D9F18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7951277" name="AutoShape_146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7951277" name="AutoShape_146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5232" behindDoc="0" locked="0" layoutInCell="1" allowOverlap="1" wp14:anchorId="6B7D9CA8" wp14:editId="4CEFC5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6327440" name="AutoShape_147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6327440" name="AutoShape_147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6256" behindDoc="0" locked="0" layoutInCell="1" allowOverlap="1" wp14:anchorId="256B4734" wp14:editId="1F976E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3101044" name="AutoShape_150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3101044" name="AutoShape_150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7280" behindDoc="0" locked="0" layoutInCell="1" allowOverlap="1" wp14:anchorId="0F69CD53" wp14:editId="68F6A5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0880409" name="AutoShape_142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0880409" name="AutoShape_142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8304" behindDoc="0" locked="0" layoutInCell="1" allowOverlap="1" wp14:anchorId="594AEDFE" wp14:editId="2A9918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6381393" name="AutoShape_138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6381393" name="AutoShape_138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899328" behindDoc="0" locked="0" layoutInCell="1" allowOverlap="1" wp14:anchorId="4E523C17" wp14:editId="43D81E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2575675" name="AutoShape_139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2575675" name="AutoShape_139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0352" behindDoc="0" locked="0" layoutInCell="1" allowOverlap="1" wp14:anchorId="550DDD5C" wp14:editId="0FF1F7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567332" name="AutoShape_151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567332" name="AutoShape_151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1376" behindDoc="0" locked="0" layoutInCell="1" allowOverlap="1" wp14:anchorId="50A82500" wp14:editId="5DA0526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93748005" name="AutoShape_134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3748005" name="AutoShape_134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2400" behindDoc="0" locked="0" layoutInCell="1" allowOverlap="1" wp14:anchorId="6A863EB7" wp14:editId="3B20D1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3287027" name="AutoShape_152_SpCnt_5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3287027" name="AutoShape_152_SpCnt_5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3424" behindDoc="0" locked="0" layoutInCell="1" allowOverlap="1" wp14:anchorId="75174E47" wp14:editId="1A22E1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5153082" name="AutoShape_153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5153082" name="AutoShape_153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4448" behindDoc="0" locked="0" layoutInCell="1" allowOverlap="1" wp14:anchorId="47318799" wp14:editId="522BD6D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4683696" name="AutoShape_138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4683696" name="AutoShape_138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5472" behindDoc="0" locked="0" layoutInCell="1" allowOverlap="1" wp14:anchorId="76DDE346" wp14:editId="3964E7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0977359" name="AutoShape_146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0977359" name="AutoShape_146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6496" behindDoc="0" locked="0" layoutInCell="1" allowOverlap="1" wp14:anchorId="6F0733AC" wp14:editId="02562F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5990514" name="AutoShape_142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5990514" name="AutoShape_142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7520" behindDoc="0" locked="0" layoutInCell="1" allowOverlap="1" wp14:anchorId="3F6E7E9F" wp14:editId="0CFC5D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2813678" name="AutoShape_143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2813678" name="AutoShape_143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8544" behindDoc="0" locked="0" layoutInCell="1" allowOverlap="1" wp14:anchorId="48A18983" wp14:editId="782549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1067656" name="AutoShape_134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1067656" name="AutoShape_134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09568" behindDoc="0" locked="0" layoutInCell="1" allowOverlap="1" wp14:anchorId="4972FEA1" wp14:editId="5B9F54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6778737" name="AutoShape_139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6778737" name="AutoShape_139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0592" behindDoc="0" locked="0" layoutInCell="1" allowOverlap="1" wp14:anchorId="0A818504" wp14:editId="25D895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4679094" name="AutoShape_134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4679094" name="AutoShape_134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1616" behindDoc="0" locked="0" layoutInCell="1" allowOverlap="1" wp14:anchorId="00DC5466" wp14:editId="1F9E73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6762964" name="AutoShape_136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6762964" name="AutoShape_136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2640" behindDoc="0" locked="0" layoutInCell="1" allowOverlap="1" wp14:anchorId="1CC74953" wp14:editId="2454C5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1560513" name="AutoShape_139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1560513" name="AutoShape_139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3664" behindDoc="0" locked="0" layoutInCell="1" allowOverlap="1" wp14:anchorId="633B5787" wp14:editId="7699C07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953163" name="AutoShape_153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953163" name="AutoShape_153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4688" behindDoc="0" locked="0" layoutInCell="1" allowOverlap="1" wp14:anchorId="0379F62B" wp14:editId="78E58E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329058" name="AutoShape_149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329058" name="AutoShape_149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5712" behindDoc="0" locked="0" layoutInCell="1" allowOverlap="1" wp14:anchorId="198C949E" wp14:editId="412E28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8270671" name="AutoShape_150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8270671" name="AutoShape_150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6736" behindDoc="0" locked="0" layoutInCell="1" allowOverlap="1" wp14:anchorId="22D370D7" wp14:editId="249CBB8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97108397" name="AutoShape_140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7108397" name="AutoShape_140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7760" behindDoc="0" locked="0" layoutInCell="1" allowOverlap="1" wp14:anchorId="2BD1FDB6" wp14:editId="31FEEB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5044446" name="AutoShape_145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5044446" name="AutoShape_145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8784" behindDoc="0" locked="0" layoutInCell="1" allowOverlap="1" wp14:anchorId="1B9523E4" wp14:editId="438EA9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6964900" name="AutoShape_141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6964900" name="AutoShape_141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19808" behindDoc="0" locked="0" layoutInCell="1" allowOverlap="1" wp14:anchorId="530AC017" wp14:editId="5E780B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4666381" name="AutoShape_142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4666381" name="AutoShape_142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0832" behindDoc="0" locked="0" layoutInCell="1" allowOverlap="1" wp14:anchorId="3E61ACDF" wp14:editId="4431BB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6422884" name="AutoShape_134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6422884" name="AutoShape_134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1856" behindDoc="0" locked="0" layoutInCell="1" allowOverlap="1" wp14:anchorId="42E006F4" wp14:editId="2777A6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3390275" name="AutoShape_134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3390275" name="AutoShape_134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2880" behindDoc="0" locked="0" layoutInCell="1" allowOverlap="1" wp14:anchorId="343DE00B" wp14:editId="44C8D7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9123825" name="AutoShape_152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9123825" name="AutoShape_152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3904" behindDoc="0" locked="0" layoutInCell="1" allowOverlap="1" wp14:anchorId="680F341F" wp14:editId="2A4F71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3942286" name="AutoShape_153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3942286" name="AutoShape_153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4928" behindDoc="0" locked="0" layoutInCell="1" allowOverlap="1" wp14:anchorId="44C19549" wp14:editId="5188F94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3625172" name="AutoShape_143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625172" name="AutoShape_143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5952" behindDoc="0" locked="0" layoutInCell="1" allowOverlap="1" wp14:anchorId="0ED0A20B" wp14:editId="74E533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3206706" name="AutoShape_149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3206706" name="AutoShape_149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6976" behindDoc="0" locked="0" layoutInCell="1" allowOverlap="1" wp14:anchorId="17FFFA1D" wp14:editId="522AF3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1412811" name="AutoShape_144_SpCnt_5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1412811" name="AutoShape_144_SpCnt_5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8000" behindDoc="0" locked="0" layoutInCell="1" allowOverlap="1" wp14:anchorId="54CFC584" wp14:editId="41D934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38963" name="AutoShape_145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38963" name="AutoShape_145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29024" behindDoc="0" locked="0" layoutInCell="1" allowOverlap="1" wp14:anchorId="44C9240E" wp14:editId="73790E6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3750488" name="AutoShape_147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3750488" name="AutoShape_147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0048" behindDoc="0" locked="0" layoutInCell="1" allowOverlap="1" wp14:anchorId="062AF6D7" wp14:editId="394C53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0066333" name="AutoShape_140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0066333" name="AutoShape_140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1072" behindDoc="0" locked="0" layoutInCell="1" allowOverlap="1" wp14:anchorId="401F9A3F" wp14:editId="176D45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5631005" name="AutoShape_136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5631005" name="AutoShape_136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2096" behindDoc="0" locked="0" layoutInCell="1" allowOverlap="1" wp14:anchorId="561E2D77" wp14:editId="5EC3039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892770" name="AutoShape_137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892770" name="AutoShape_137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3120" behindDoc="0" locked="0" layoutInCell="1" allowOverlap="1" wp14:anchorId="7A6CF3F8" wp14:editId="40D85B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5002210" name="AutoShape_149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5002210" name="AutoShape_149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4144" behindDoc="0" locked="0" layoutInCell="1" allowOverlap="1" wp14:anchorId="473DA7DC" wp14:editId="235D89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8623847" name="AutoShape_154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8623847" name="AutoShape_154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5168" behindDoc="0" locked="0" layoutInCell="1" allowOverlap="1" wp14:anchorId="5662612C" wp14:editId="1736B8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4106809" name="AutoShape_150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4106809" name="AutoShape_150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6192" behindDoc="0" locked="0" layoutInCell="1" allowOverlap="1" wp14:anchorId="2961B4DE" wp14:editId="24646E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4021727" name="AutoShape_151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4021727" name="AutoShape_151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7216" behindDoc="0" locked="0" layoutInCell="1" allowOverlap="1" wp14:anchorId="3BFAC918" wp14:editId="1F0180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5396516" name="AutoShape_136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5396516" name="AutoShape_136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8240" behindDoc="0" locked="0" layoutInCell="1" allowOverlap="1" wp14:anchorId="17B60AB7" wp14:editId="3DC5DF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2835667" name="AutoShape_144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2835667" name="AutoShape_144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39264" behindDoc="0" locked="0" layoutInCell="1" allowOverlap="1" wp14:anchorId="6B23D255" wp14:editId="5848EDD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584815" name="AutoShape_140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584815" name="AutoShape_140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0288" behindDoc="0" locked="0" layoutInCell="1" allowOverlap="1" wp14:anchorId="00D8CE0A" wp14:editId="1864F7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971978" name="AutoShape_141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971978" name="AutoShape_141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1312" behindDoc="0" locked="0" layoutInCell="1" allowOverlap="1" wp14:anchorId="74890675" wp14:editId="47C9B26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6835432" name="AutoShape_154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6835432" name="AutoShape_154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2336" behindDoc="0" locked="0" layoutInCell="1" allowOverlap="1" wp14:anchorId="1FCDC6E7" wp14:editId="345449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8624913" name="AutoShape_137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8624913" name="AutoShape_137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3360" behindDoc="0" locked="0" layoutInCell="1" allowOverlap="1" wp14:anchorId="2089666C" wp14:editId="522B13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1967871" name="AutoShape_155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1967871" name="AutoShape_155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4384" behindDoc="0" locked="0" layoutInCell="1" allowOverlap="1" wp14:anchorId="59A56B22" wp14:editId="3A0BE87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7566080" name="AutoShape_134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7566080" name="AutoShape_134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5408" behindDoc="0" locked="0" layoutInCell="1" allowOverlap="1" wp14:anchorId="75E30E40" wp14:editId="22A69D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8852523" name="AutoShape_137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8852523" name="AutoShape_137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6432" behindDoc="0" locked="0" layoutInCell="1" allowOverlap="1" wp14:anchorId="6CEF089D" wp14:editId="292A72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2092568" name="AutoShape_151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2092568" name="AutoShape_151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7456" behindDoc="0" locked="0" layoutInCell="1" allowOverlap="1" wp14:anchorId="5C75E36B" wp14:editId="31A275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2895054" name="AutoShape_146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2895054" name="AutoShape_146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8480" behindDoc="0" locked="0" layoutInCell="1" allowOverlap="1" wp14:anchorId="408E5C4B" wp14:editId="307777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7463796" name="AutoShape_147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7463796" name="AutoShape_147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49504" behindDoc="0" locked="0" layoutInCell="1" allowOverlap="1" wp14:anchorId="723AA831" wp14:editId="4F5341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9490649" name="AutoShape_138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9490649" name="AutoShape_138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0528" behindDoc="0" locked="0" layoutInCell="1" allowOverlap="1" wp14:anchorId="480AAC90" wp14:editId="5C8AE4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8308587" name="AutoShape_143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8308587" name="AutoShape_143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1552" behindDoc="0" locked="0" layoutInCell="1" allowOverlap="1" wp14:anchorId="5773D548" wp14:editId="11C9FE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8388887" name="AutoShape_139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8388887" name="AutoShape_139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2576" behindDoc="0" locked="0" layoutInCell="1" allowOverlap="1" wp14:anchorId="0D346790" wp14:editId="2E75BF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7799368" name="AutoShape_140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7799368" name="AutoShape_140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3600" behindDoc="0" locked="0" layoutInCell="1" allowOverlap="1" wp14:anchorId="76444AF0" wp14:editId="34FBCAC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0870567" name="AutoShape_150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0870567" name="AutoShape_150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4624" behindDoc="0" locked="0" layoutInCell="1" allowOverlap="1" wp14:anchorId="3A9F1C38" wp14:editId="050A67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1707121" name="AutoShape_153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1707121" name="AutoShape_153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5648" behindDoc="0" locked="0" layoutInCell="1" allowOverlap="1" wp14:anchorId="7B398303" wp14:editId="6863F8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9677853" name="AutoShape_149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9677853" name="AutoShape_149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6672" behindDoc="0" locked="0" layoutInCell="1" allowOverlap="1" wp14:anchorId="5E3CAFD3" wp14:editId="593224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7789428" name="AutoShape_150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7789428" name="AutoShape_150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7696" behindDoc="0" locked="0" layoutInCell="1" allowOverlap="1" wp14:anchorId="73BE269A" wp14:editId="60DBD1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799849" name="AutoShape_140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799849" name="AutoShape_140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8720" behindDoc="0" locked="0" layoutInCell="1" allowOverlap="1" wp14:anchorId="6C0A19CC" wp14:editId="5A8C94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7836725" name="AutoShape_145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7836725" name="AutoShape_145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59744" behindDoc="0" locked="0" layoutInCell="1" allowOverlap="1" wp14:anchorId="5E2FBA16" wp14:editId="6802BB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334934" name="AutoShape_141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334934" name="AutoShape_141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0768" behindDoc="0" locked="0" layoutInCell="1" allowOverlap="1" wp14:anchorId="4BE5D174" wp14:editId="4AA13C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5836975" name="AutoShape_142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5836975" name="AutoShape_142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1792" behindDoc="0" locked="0" layoutInCell="1" allowOverlap="1" wp14:anchorId="269C351A" wp14:editId="51ADFE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7074208" name="AutoShape_144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7074208" name="AutoShape_144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2816" behindDoc="0" locked="0" layoutInCell="1" allowOverlap="1" wp14:anchorId="1B05E56D" wp14:editId="4C3F53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3785111" name="AutoShape_137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3785111" name="AutoShape_137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3840" behindDoc="0" locked="0" layoutInCell="1" allowOverlap="1" wp14:anchorId="34836FF5" wp14:editId="316AE1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0609822" name="AutoShape_154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0609822" name="AutoShape_154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4864" behindDoc="0" locked="0" layoutInCell="1" allowOverlap="1" wp14:anchorId="6C494BEC" wp14:editId="52F29B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8146317" name="AutoShape_155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8146317" name="AutoShape_155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5888" behindDoc="0" locked="0" layoutInCell="1" allowOverlap="1" wp14:anchorId="4044D751" wp14:editId="2C0519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0855269" name="AutoShape_145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0855269" name="AutoShape_145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6912" behindDoc="0" locked="0" layoutInCell="1" allowOverlap="1" wp14:anchorId="5AABD86F" wp14:editId="0D9B02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4743151" name="AutoShape_151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4743151" name="AutoShape_151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7936" behindDoc="0" locked="0" layoutInCell="1" allowOverlap="1" wp14:anchorId="0EC087F9" wp14:editId="0B2D18C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1637943" name="AutoShape_146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1637943" name="AutoShape_146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8960" behindDoc="0" locked="0" layoutInCell="1" allowOverlap="1" wp14:anchorId="5C1B478E" wp14:editId="1D94E9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4392353" name="AutoShape_147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4392353" name="AutoShape_147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69984" behindDoc="0" locked="0" layoutInCell="1" allowOverlap="1" wp14:anchorId="74C348D4" wp14:editId="02CDDE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9208051" name="AutoShape_154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9208051" name="AutoShape_154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1008" behindDoc="0" locked="0" layoutInCell="1" allowOverlap="1" wp14:anchorId="2ED08929" wp14:editId="112AC1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8409942" name="AutoShape_141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8409942" name="AutoShape_141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2032" behindDoc="0" locked="0" layoutInCell="1" allowOverlap="1" wp14:anchorId="30508FB9" wp14:editId="1DA680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1063415" name="AutoShape_137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1063415" name="AutoShape_137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3056" behindDoc="0" locked="0" layoutInCell="1" allowOverlap="1" wp14:anchorId="17ADD4D4" wp14:editId="02CA87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1495889" name="AutoShape_138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1495889" name="AutoShape_138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4080" behindDoc="0" locked="0" layoutInCell="1" allowOverlap="1" wp14:anchorId="2EC5EC0C" wp14:editId="79FD5D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6691449" name="AutoShape_151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6691449" name="AutoShape_151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5104" behindDoc="0" locked="0" layoutInCell="1" allowOverlap="1" wp14:anchorId="07F52F7C" wp14:editId="642B4D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9771366" name="AutoShape_134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9771366" name="AutoShape_134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6128" behindDoc="0" locked="0" layoutInCell="1" allowOverlap="1" wp14:anchorId="6C40CDEC" wp14:editId="0D28BF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3360530" name="AutoShape_152_SpCnt_5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3360530" name="AutoShape_152_SpCnt_5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7152" behindDoc="0" locked="0" layoutInCell="1" allowOverlap="1" wp14:anchorId="6F552EC4" wp14:editId="31EFF8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8528978" name="AutoShape_153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8528978" name="AutoShape_153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8176" behindDoc="0" locked="0" layoutInCell="1" allowOverlap="1" wp14:anchorId="5E2AD9E0" wp14:editId="2CF54A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4929434" name="AutoShape_155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4929434" name="AutoShape_155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79200" behindDoc="0" locked="0" layoutInCell="1" allowOverlap="1" wp14:anchorId="59485D28" wp14:editId="482AB9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5169296" name="AutoShape_147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5169296" name="AutoShape_147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0224" behindDoc="0" locked="0" layoutInCell="1" allowOverlap="1" wp14:anchorId="2A1841AC" wp14:editId="7F9C2A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7995918" name="AutoShape_143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7995918" name="AutoShape_143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1248" behindDoc="0" locked="0" layoutInCell="1" allowOverlap="1" wp14:anchorId="25122B8C" wp14:editId="451D53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4779433" name="AutoShape_144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4779433" name="AutoShape_144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2272" behindDoc="0" locked="0" layoutInCell="1" allowOverlap="1" wp14:anchorId="1123E2CC" wp14:editId="28C055F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6615794" name="AutoShape_134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6615794" name="AutoShape_134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3296" behindDoc="0" locked="0" layoutInCell="1" allowOverlap="1" wp14:anchorId="75AFDFB7" wp14:editId="772665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4189489" name="AutoShape_140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4189489" name="AutoShape_140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4320" behindDoc="0" locked="0" layoutInCell="1" allowOverlap="1" wp14:anchorId="17162FA7" wp14:editId="492EE2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7412496" name="AutoShape_136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7412496" name="AutoShape_136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5344" behindDoc="0" locked="0" layoutInCell="1" allowOverlap="1" wp14:anchorId="26C2709C" wp14:editId="0C66E4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1350138" name="AutoShape_137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1350138" name="AutoShape_137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6368" behindDoc="0" locked="0" layoutInCell="1" allowOverlap="1" wp14:anchorId="624E0020" wp14:editId="6567A5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9978370" name="AutoShape_151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9978370" name="AutoShape_151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7392" behindDoc="0" locked="0" layoutInCell="1" allowOverlap="1" wp14:anchorId="5454D720" wp14:editId="55CDCD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8042060" name="AutoShape_151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8042060" name="AutoShape_151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8416" behindDoc="0" locked="0" layoutInCell="1" allowOverlap="1" wp14:anchorId="53575024" wp14:editId="57AA52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0255199" name="AutoShape_146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0255199" name="AutoShape_146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89440" behindDoc="0" locked="0" layoutInCell="1" allowOverlap="1" wp14:anchorId="3C1B199D" wp14:editId="76B261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8122665" name="AutoShape_147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8122665" name="AutoShape_147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0464" behindDoc="0" locked="0" layoutInCell="1" allowOverlap="1" wp14:anchorId="345E86B5" wp14:editId="29629F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4379688" name="AutoShape_138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4379688" name="AutoShape_138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1488" behindDoc="0" locked="0" layoutInCell="1" allowOverlap="1" wp14:anchorId="47825260" wp14:editId="6D9F07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7263405" name="AutoShape_143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7263405" name="AutoShape_143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2512" behindDoc="0" locked="0" layoutInCell="1" allowOverlap="1" wp14:anchorId="08EE2ADD" wp14:editId="33EF10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8947958" name="AutoShape_139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8947958" name="AutoShape_139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3536" behindDoc="0" locked="0" layoutInCell="1" allowOverlap="1" wp14:anchorId="75577733" wp14:editId="3784D4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8738351" name="AutoShape_140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8738351" name="AutoShape_140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4560" behindDoc="0" locked="0" layoutInCell="1" allowOverlap="1" wp14:anchorId="7DE42D8F" wp14:editId="35B4C1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7279162" name="AutoShape_142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7279162" name="AutoShape_142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5584" behindDoc="0" locked="0" layoutInCell="1" allowOverlap="1" wp14:anchorId="72715E89" wp14:editId="0244AF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4068107" name="AutoShape_134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4068107" name="AutoShape_134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6608" behindDoc="0" locked="0" layoutInCell="1" allowOverlap="1" wp14:anchorId="2015184E" wp14:editId="64523D9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1453966" name="AutoShape_152_SpCnt_6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1453966" name="AutoShape_152_SpCnt_6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7632" behindDoc="0" locked="0" layoutInCell="1" allowOverlap="1" wp14:anchorId="421248E9" wp14:editId="5283F82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8455516" name="AutoShape_153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8455516" name="AutoShape_153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8656" behindDoc="0" locked="0" layoutInCell="1" allowOverlap="1" wp14:anchorId="2BD48E8C" wp14:editId="146D4D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9983727" name="AutoShape_143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9983727" name="AutoShape_143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2999680" behindDoc="0" locked="0" layoutInCell="1" allowOverlap="1" wp14:anchorId="403699A7" wp14:editId="09B181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5682414" name="AutoShape_149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5682414" name="AutoShape_149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0704" behindDoc="0" locked="0" layoutInCell="1" allowOverlap="1" wp14:anchorId="79C1B934" wp14:editId="17EAF8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1581592" name="AutoShape_144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1581592" name="AutoShape_144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1728" behindDoc="0" locked="0" layoutInCell="1" allowOverlap="1" wp14:anchorId="2C4A37A9" wp14:editId="364606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5465366" name="AutoShape_145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5465366" name="AutoShape_145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2752" behindDoc="0" locked="0" layoutInCell="1" allowOverlap="1" wp14:anchorId="377D7147" wp14:editId="626F8AD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367449" name="AutoShape_152_SpCnt_6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367449" name="AutoShape_152_SpCnt_6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3776" behindDoc="0" locked="0" layoutInCell="1" allowOverlap="1" wp14:anchorId="6C2EDA22" wp14:editId="5C733D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307864" name="AutoShape_139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307864" name="AutoShape_139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4800" behindDoc="0" locked="0" layoutInCell="1" allowOverlap="1" wp14:anchorId="4C14715F" wp14:editId="474E31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9538111" name="AutoShape_134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9538111" name="AutoShape_134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5824" behindDoc="0" locked="0" layoutInCell="1" allowOverlap="1" wp14:anchorId="1DBD0DB4" wp14:editId="78C372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144857" name="AutoShape_136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144857" name="AutoShape_136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6848" behindDoc="0" locked="0" layoutInCell="1" allowOverlap="1" wp14:anchorId="7D0D9176" wp14:editId="0C9255C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9258484" name="AutoShape_149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9258484" name="AutoShape_149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7872" behindDoc="0" locked="0" layoutInCell="1" allowOverlap="1" wp14:anchorId="64F17B26" wp14:editId="1F0E42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8570742" name="AutoShape_154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8570742" name="AutoShape_154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8896" behindDoc="0" locked="0" layoutInCell="1" allowOverlap="1" wp14:anchorId="010930D0" wp14:editId="58A25C9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14329320" name="AutoShape_150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4329320" name="AutoShape_150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09920" behindDoc="0" locked="0" layoutInCell="1" allowOverlap="1" wp14:anchorId="67C74CE5" wp14:editId="63DDE76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2751111" name="AutoShape_151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2751111" name="AutoShape_151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0944" behindDoc="0" locked="0" layoutInCell="1" allowOverlap="1" wp14:anchorId="530317B5" wp14:editId="38B16A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4022331" name="AutoShape_153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4022331" name="AutoShape_153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1968" behindDoc="0" locked="0" layoutInCell="1" allowOverlap="1" wp14:anchorId="095FB65B" wp14:editId="37E373A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4108210" name="AutoShape_145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4108210" name="AutoShape_145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2992" behindDoc="0" locked="0" layoutInCell="1" allowOverlap="1" wp14:anchorId="2BD7FEFF" wp14:editId="185E3A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1876582" name="AutoShape_141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1876582" name="AutoShape_141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4016" behindDoc="0" locked="0" layoutInCell="1" allowOverlap="1" wp14:anchorId="7200C7D7" wp14:editId="22FF79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71545763" name="AutoShape_142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1545763" name="AutoShape_142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5040" behindDoc="0" locked="0" layoutInCell="1" allowOverlap="1" wp14:anchorId="3DD65109" wp14:editId="61EF97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1798659" name="AutoShape_154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1798659" name="AutoShape_154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6064" behindDoc="0" locked="0" layoutInCell="1" allowOverlap="1" wp14:anchorId="3F995275" wp14:editId="77FD31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5504041" name="AutoShape_138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5504041" name="AutoShape_138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7088" behindDoc="0" locked="0" layoutInCell="1" allowOverlap="1" wp14:anchorId="4755D53C" wp14:editId="42E238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7302615" name="AutoShape_155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7302615" name="AutoShape_155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8112" behindDoc="0" locked="0" layoutInCell="1" allowOverlap="1" wp14:anchorId="7BAF165E" wp14:editId="06FA03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2125817" name="AutoShape_134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2125817" name="AutoShape_134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19136" behindDoc="0" locked="0" layoutInCell="1" allowOverlap="1" wp14:anchorId="4061EFAC" wp14:editId="08345E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232264" name="AutoShape_153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232264" name="AutoShape_153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0160" behindDoc="0" locked="0" layoutInCell="1" allowOverlap="1" wp14:anchorId="5C0B8D6C" wp14:editId="423D50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6531777" name="AutoShape_146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6531777" name="AutoShape_146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1184" behindDoc="0" locked="0" layoutInCell="1" allowOverlap="1" wp14:anchorId="4558AAD7" wp14:editId="759EC5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4769823" name="AutoShape_142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4769823" name="AutoShape_142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2208" behindDoc="0" locked="0" layoutInCell="1" allowOverlap="1" wp14:anchorId="66F9B652" wp14:editId="14D44F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1791519" name="AutoShape_143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1791519" name="AutoShape_143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3232" behindDoc="0" locked="0" layoutInCell="1" allowOverlap="1" wp14:anchorId="3002F6D9" wp14:editId="7CC4B4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176660" name="AutoShape_155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176660" name="AutoShape_155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4256" behindDoc="0" locked="0" layoutInCell="1" allowOverlap="1" wp14:anchorId="215631DE" wp14:editId="02C3D3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007043" name="AutoShape_139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007043" name="AutoShape_139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5280" behindDoc="0" locked="0" layoutInCell="1" allowOverlap="1" wp14:anchorId="2D961578" wp14:editId="71C25E0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1212329" name="AutoShape_134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1212329" name="AutoShape_134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6304" behindDoc="0" locked="0" layoutInCell="1" allowOverlap="1" wp14:anchorId="489D5329" wp14:editId="568C1D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9423235" name="AutoShape_136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423235" name="AutoShape_136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7328" behindDoc="0" locked="0" layoutInCell="1" allowOverlap="1" wp14:anchorId="5842FDF8" wp14:editId="1D15FE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3823495" name="AutoShape_138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3823495" name="AutoShape_138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8352" behindDoc="0" locked="0" layoutInCell="1" allowOverlap="1" wp14:anchorId="6FC480C0" wp14:editId="608C2A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961848" name="AutoShape_152_SpCnt_6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961848" name="AutoShape_152_SpCnt_6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29376" behindDoc="0" locked="0" layoutInCell="1" allowOverlap="1" wp14:anchorId="7C42A2FA" wp14:editId="237345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4642563" name="AutoShape_147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4642563" name="AutoShape_147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0400" behindDoc="0" locked="0" layoutInCell="1" allowOverlap="1" wp14:anchorId="184058CA" wp14:editId="779B0F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8996289" name="AutoShape_149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8996289" name="AutoShape_149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1424" behindDoc="0" locked="0" layoutInCell="1" allowOverlap="1" wp14:anchorId="129D657A" wp14:editId="3B4AC7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4078720" name="AutoShape_139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4078720" name="AutoShape_139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2448" behindDoc="0" locked="0" layoutInCell="1" allowOverlap="1" wp14:anchorId="3ED8F17C" wp14:editId="23B4E9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806784" name="AutoShape_144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806784" name="AutoShape_144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3472" behindDoc="0" locked="0" layoutInCell="1" allowOverlap="1" wp14:anchorId="6E7E242C" wp14:editId="783EA3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9674993" name="AutoShape_140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9674993" name="AutoShape_140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4496" behindDoc="0" locked="0" layoutInCell="1" allowOverlap="1" wp14:anchorId="160D4E73" wp14:editId="17873F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9684048" name="AutoShape_141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9684048" name="AutoShape_141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5520" behindDoc="0" locked="0" layoutInCell="1" allowOverlap="1" wp14:anchorId="3A986A60" wp14:editId="0435A6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0487467" name="AutoShape_147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0487467" name="AutoShape_147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6544" behindDoc="0" locked="0" layoutInCell="1" allowOverlap="1" wp14:anchorId="193EEE0E" wp14:editId="1E3F60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8128643" name="AutoShape_134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8128643" name="AutoShape_134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7568" behindDoc="0" locked="0" layoutInCell="1" allowOverlap="1" wp14:anchorId="00786B7B" wp14:editId="26C00F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0472301" name="AutoShape_153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0472301" name="AutoShape_153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8592" behindDoc="0" locked="0" layoutInCell="1" allowOverlap="1" wp14:anchorId="31213ABD" wp14:editId="62D7319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7650128" name="AutoShape_154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7650128" name="AutoShape_154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39616" behindDoc="0" locked="0" layoutInCell="1" allowOverlap="1" wp14:anchorId="7495AC7A" wp14:editId="2D06C5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7114331" name="AutoShape_144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7114331" name="AutoShape_144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0640" behindDoc="0" locked="0" layoutInCell="1" allowOverlap="1" wp14:anchorId="77C7F92F" wp14:editId="4DAF81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9917353" name="AutoShape_150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9917353" name="AutoShape_150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1664" behindDoc="0" locked="0" layoutInCell="1" allowOverlap="1" wp14:anchorId="60F89431" wp14:editId="3B59FC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3992173" name="AutoShape_145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3992173" name="AutoShape_145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2688" behindDoc="0" locked="0" layoutInCell="1" allowOverlap="1" wp14:anchorId="062B7B01" wp14:editId="4D1A7B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1131564" name="AutoShape_146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1131564" name="AutoShape_146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3712" behindDoc="0" locked="0" layoutInCell="1" allowOverlap="1" wp14:anchorId="0BF26973" wp14:editId="6DC406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6370562" name="AutoShape_149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6370562" name="AutoShape_149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4736" behindDoc="0" locked="0" layoutInCell="1" allowOverlap="1" wp14:anchorId="14418AB2" wp14:editId="317292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7135757" name="AutoShape_141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7135757" name="AutoShape_141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5760" behindDoc="0" locked="0" layoutInCell="1" allowOverlap="1" wp14:anchorId="1375940B" wp14:editId="20BD22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1174086" name="AutoShape_137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1174086" name="AutoShape_137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6784" behindDoc="0" locked="0" layoutInCell="1" allowOverlap="1" wp14:anchorId="12EF7352" wp14:editId="0727CE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6488493" name="AutoShape_138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6488493" name="AutoShape_138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7808" behindDoc="0" locked="0" layoutInCell="1" allowOverlap="1" wp14:anchorId="1D16E591" wp14:editId="1271A0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157145" name="AutoShape_150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157145" name="AutoShape_150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8832" behindDoc="0" locked="0" layoutInCell="1" allowOverlap="1" wp14:anchorId="2C15EB4A" wp14:editId="5FF044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3007664" name="AutoShape_155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3007664" name="AutoShape_155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49856" behindDoc="0" locked="0" layoutInCell="1" allowOverlap="1" wp14:anchorId="1F7491CC" wp14:editId="560A06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8775908" name="AutoShape_151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8775908" name="AutoShape_151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0880" behindDoc="0" locked="0" layoutInCell="1" allowOverlap="1" wp14:anchorId="59BA12FC" wp14:editId="527744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284331" name="AutoShape_152_SpCnt_6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284331" name="AutoShape_152_SpCnt_6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1904" behindDoc="0" locked="0" layoutInCell="1" allowOverlap="1" wp14:anchorId="449B5FAF" wp14:editId="17B289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5590097" name="AutoShape_144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5590097" name="AutoShape_144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2928" behindDoc="0" locked="0" layoutInCell="1" allowOverlap="1" wp14:anchorId="3752C86D" wp14:editId="7DDFC2E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3797021" name="AutoShape_144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3797021" name="AutoShape_144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3952" behindDoc="0" locked="0" layoutInCell="1" allowOverlap="1" wp14:anchorId="0C4518CC" wp14:editId="51D50D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6490176" name="AutoShape_140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6490176" name="AutoShape_140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4976" behindDoc="0" locked="0" layoutInCell="1" allowOverlap="1" wp14:anchorId="757E193A" wp14:editId="019ABE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335321" name="AutoShape_141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335321" name="AutoShape_141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6000" behindDoc="0" locked="0" layoutInCell="1" allowOverlap="1" wp14:anchorId="28790B67" wp14:editId="46B747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6097125" name="AutoShape_153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6097125" name="AutoShape_153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7024" behindDoc="0" locked="0" layoutInCell="1" allowOverlap="1" wp14:anchorId="0047CA0F" wp14:editId="5D1F59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433674" name="AutoShape_137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433674" name="AutoShape_137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8048" behindDoc="0" locked="0" layoutInCell="1" allowOverlap="1" wp14:anchorId="16BEF1A0" wp14:editId="364851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7856609" name="AutoShape_154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7856609" name="AutoShape_154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59072" behindDoc="0" locked="0" layoutInCell="1" allowOverlap="1" wp14:anchorId="0F69B02D" wp14:editId="64986A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4259894" name="AutoShape_155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4259894" name="AutoShape_155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0096" behindDoc="0" locked="0" layoutInCell="1" allowOverlap="1" wp14:anchorId="46383E74" wp14:editId="76C0B3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7807772" name="AutoShape_136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7807772" name="AutoShape_136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1120" behindDoc="0" locked="0" layoutInCell="1" allowOverlap="1" wp14:anchorId="59C5040A" wp14:editId="7638D0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0055167" name="AutoShape_150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0055167" name="AutoShape_150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2144" behindDoc="0" locked="0" layoutInCell="1" allowOverlap="1" wp14:anchorId="7CA26774" wp14:editId="7D67C1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764657" name="AutoShape_145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764657" name="AutoShape_145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3168" behindDoc="0" locked="0" layoutInCell="1" allowOverlap="1" wp14:anchorId="107D0EE5" wp14:editId="28B117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0451958" name="AutoShape_146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0451958" name="AutoShape_146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4192" behindDoc="0" locked="0" layoutInCell="1" allowOverlap="1" wp14:anchorId="2CF16873" wp14:editId="4440D8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8829227" name="AutoShape_137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8829227" name="AutoShape_137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5216" behindDoc="0" locked="0" layoutInCell="1" allowOverlap="1" wp14:anchorId="06AE11A5" wp14:editId="5EE798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1585341" name="AutoShape_142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1585341" name="AutoShape_142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6240" behindDoc="0" locked="0" layoutInCell="1" allowOverlap="1" wp14:anchorId="75BFD0AE" wp14:editId="5AB58D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2378449" name="AutoShape_138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2378449" name="AutoShape_138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7264" behindDoc="0" locked="0" layoutInCell="1" allowOverlap="1" wp14:anchorId="01FDD148" wp14:editId="015261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1267599" name="AutoShape_139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1267599" name="AutoShape_139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8288" behindDoc="0" locked="0" layoutInCell="1" allowOverlap="1" wp14:anchorId="50648AF3" wp14:editId="3C336EF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6060663" name="AutoShape_145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6060663" name="AutoShape_145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69312" behindDoc="0" locked="0" layoutInCell="1" allowOverlap="1" wp14:anchorId="1C3455D8" wp14:editId="1ECDF2B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60348871" name="AutoShape_155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0348871" name="AutoShape_155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0336" behindDoc="0" locked="0" layoutInCell="1" allowOverlap="1" wp14:anchorId="5DE55FF9" wp14:editId="439FB9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0500966" name="AutoShape_151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0500966" name="AutoShape_151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1360" behindDoc="0" locked="0" layoutInCell="1" allowOverlap="1" wp14:anchorId="619119B7" wp14:editId="16947E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4343474" name="AutoShape_152_SpCnt_6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4343474" name="AutoShape_152_SpCnt_6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2384" behindDoc="0" locked="0" layoutInCell="1" allowOverlap="1" wp14:anchorId="59B8CE53" wp14:editId="21D021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5722679" name="AutoShape_142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5722679" name="AutoShape_142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3408" behindDoc="0" locked="0" layoutInCell="1" allowOverlap="1" wp14:anchorId="489EC27D" wp14:editId="0D980D3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4895563" name="AutoShape_147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4895563" name="AutoShape_147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4432" behindDoc="0" locked="0" layoutInCell="1" allowOverlap="1" wp14:anchorId="1D403F6B" wp14:editId="44CD9B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5279999" name="AutoShape_143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5279999" name="AutoShape_143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5456" behindDoc="0" locked="0" layoutInCell="1" allowOverlap="1" wp14:anchorId="1EC31261" wp14:editId="3CA4CA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61011" name="AutoShape_144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61011" name="AutoShape_144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6480" behindDoc="0" locked="0" layoutInCell="1" allowOverlap="1" wp14:anchorId="190C04C9" wp14:editId="7D20415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2867796" name="AutoShape_146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2867796" name="AutoShape_146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7504" behindDoc="0" locked="0" layoutInCell="1" allowOverlap="1" wp14:anchorId="5976F0BB" wp14:editId="42FE1F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0074843" name="AutoShape_139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0074843" name="AutoShape_139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8528" behindDoc="0" locked="0" layoutInCell="1" allowOverlap="1" wp14:anchorId="2A0015F6" wp14:editId="605752C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0320117" name="AutoShape_134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0320117" name="AutoShape_134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79552" behindDoc="0" locked="0" layoutInCell="1" allowOverlap="1" wp14:anchorId="1110C43E" wp14:editId="4B4527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83560532" name="AutoShape_136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3560532" name="AutoShape_136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0576" behindDoc="0" locked="0" layoutInCell="1" allowOverlap="1" wp14:anchorId="3703CE09" wp14:editId="2804126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8340487" name="AutoShape_147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8340487" name="AutoShape_147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1600" behindDoc="0" locked="0" layoutInCell="1" allowOverlap="1" wp14:anchorId="3F42B8CF" wp14:editId="7DB8AA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2262846" name="AutoShape_153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2262846" name="AutoShape_153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2624" behindDoc="0" locked="0" layoutInCell="1" allowOverlap="1" wp14:anchorId="306A224B" wp14:editId="72B254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6440799" name="AutoShape_149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6440799" name="AutoShape_149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3648" behindDoc="0" locked="0" layoutInCell="1" allowOverlap="1" wp14:anchorId="3E595C53" wp14:editId="0537BF4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5520067" name="AutoShape_150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5520067" name="AutoShape_150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4672" behindDoc="0" locked="0" layoutInCell="1" allowOverlap="1" wp14:anchorId="46B212E9" wp14:editId="388C41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0003252" name="AutoShape_138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0003252" name="AutoShape_138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5696" behindDoc="0" locked="0" layoutInCell="1" allowOverlap="1" wp14:anchorId="77C312B3" wp14:editId="11B166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0750912" name="AutoShape_141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0750912" name="AutoShape_141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6720" behindDoc="0" locked="0" layoutInCell="1" allowOverlap="1" wp14:anchorId="5DC261A0" wp14:editId="052821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4437599" name="AutoShape_137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4437599" name="AutoShape_137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7744" behindDoc="0" locked="0" layoutInCell="1" allowOverlap="1" wp14:anchorId="6F89A998" wp14:editId="0F3C28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1925741" name="AutoShape_138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1925741" name="AutoShape_138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8768" behindDoc="0" locked="0" layoutInCell="1" allowOverlap="1" wp14:anchorId="11E2E406" wp14:editId="485269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9459197" name="AutoShape_150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9459197" name="AutoShape_150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89792" behindDoc="0" locked="0" layoutInCell="1" allowOverlap="1" wp14:anchorId="1CAD3E8F" wp14:editId="3D45C1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8212800" name="AutoShape_155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8212800" name="AutoShape_155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0816" behindDoc="0" locked="0" layoutInCell="1" allowOverlap="1" wp14:anchorId="38200523" wp14:editId="3F71D6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0081490" name="AutoShape_151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0081490" name="AutoShape_151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1840" behindDoc="0" locked="0" layoutInCell="1" allowOverlap="1" wp14:anchorId="0D36FF7F" wp14:editId="11F475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9675377" name="AutoShape_152_SpCnt_6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9675377" name="AutoShape_152_SpCnt_6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2864" behindDoc="0" locked="0" layoutInCell="1" allowOverlap="1" wp14:anchorId="6A4B3743" wp14:editId="6293E7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6927499" name="AutoShape_155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6927499" name="AutoShape_155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3888" behindDoc="0" locked="0" layoutInCell="1" allowOverlap="1" wp14:anchorId="5F304A82" wp14:editId="5AA74F6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0340006" name="AutoShape_146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0340006" name="AutoShape_146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4912" behindDoc="0" locked="0" layoutInCell="1" allowOverlap="1" wp14:anchorId="5F9E8ED1" wp14:editId="60D9C4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9478146" name="AutoShape_142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9478146" name="AutoShape_142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5936" behindDoc="0" locked="0" layoutInCell="1" allowOverlap="1" wp14:anchorId="1D5B68D5" wp14:editId="56D185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775558" name="AutoShape_143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775558" name="AutoShape_143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6960" behindDoc="0" locked="0" layoutInCell="1" allowOverlap="1" wp14:anchorId="3EFB5C56" wp14:editId="4C122B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3175304" name="AutoShape_134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3175304" name="AutoShape_134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7984" behindDoc="0" locked="0" layoutInCell="1" allowOverlap="1" wp14:anchorId="700C78CE" wp14:editId="29837A6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6835663" name="AutoShape_139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6835663" name="AutoShape_139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099008" behindDoc="0" locked="0" layoutInCell="1" allowOverlap="1" wp14:anchorId="33FBE67C" wp14:editId="61C602C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0005726" name="AutoShape_134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0005726" name="AutoShape_134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0032" behindDoc="0" locked="0" layoutInCell="1" allowOverlap="1" wp14:anchorId="046677ED" wp14:editId="6A135F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9751737" name="AutoShape_136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9751737" name="AutoShape_136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1056" behindDoc="0" locked="0" layoutInCell="1" allowOverlap="1" wp14:anchorId="0442440E" wp14:editId="7D398F2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6301032" name="AutoShape_142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6301032" name="AutoShape_142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2080" behindDoc="0" locked="0" layoutInCell="1" allowOverlap="1" wp14:anchorId="24366CC5" wp14:editId="56F776B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1037864" name="AutoShape_152_SpCnt_6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1037864" name="AutoShape_152_SpCnt_6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3104" behindDoc="0" locked="0" layoutInCell="1" allowOverlap="1" wp14:anchorId="6E9135D2" wp14:editId="53CAAB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2761277" name="AutoShape_147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2761277" name="AutoShape_147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4128" behindDoc="0" locked="0" layoutInCell="1" allowOverlap="1" wp14:anchorId="2113015A" wp14:editId="7127AB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1256555" name="AutoShape_149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1256555" name="AutoShape_149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5152" behindDoc="0" locked="0" layoutInCell="1" allowOverlap="1" wp14:anchorId="19F18E06" wp14:editId="62E239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9465683" name="AutoShape_139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9465683" name="AutoShape_139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6176" behindDoc="0" locked="0" layoutInCell="1" allowOverlap="1" wp14:anchorId="1BD7BFDC" wp14:editId="3EE814B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5374839" name="AutoShape_144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5374839" name="AutoShape_144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7200" behindDoc="0" locked="0" layoutInCell="1" allowOverlap="1" wp14:anchorId="686EA5DC" wp14:editId="77DDE7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311405" name="AutoShape_140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311405" name="AutoShape_140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8224" behindDoc="0" locked="0" layoutInCell="1" allowOverlap="1" wp14:anchorId="171184A1" wp14:editId="1619C4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9163991" name="AutoShape_141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9163991" name="AutoShape_141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09248" behindDoc="0" locked="0" layoutInCell="1" allowOverlap="1" wp14:anchorId="75A62593" wp14:editId="01FC5D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1500819" name="AutoShape_143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1500819" name="AutoShape_143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0272" behindDoc="0" locked="0" layoutInCell="1" allowOverlap="1" wp14:anchorId="498F9363" wp14:editId="241629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9241327" name="AutoShape_136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9241327" name="AutoShape_136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1296" behindDoc="0" locked="0" layoutInCell="1" allowOverlap="1" wp14:anchorId="01418550" wp14:editId="49A401B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2680664" name="AutoShape_153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2680664" name="AutoShape_153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2320" behindDoc="0" locked="0" layoutInCell="1" allowOverlap="1" wp14:anchorId="33E19C8C" wp14:editId="713F83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2854591" name="AutoShape_154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2854591" name="AutoShape_154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3344" behindDoc="0" locked="0" layoutInCell="1" allowOverlap="1" wp14:anchorId="2CA37FEA" wp14:editId="176F0E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8863076" name="AutoShape_144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8863076" name="AutoShape_144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4368" behindDoc="0" locked="0" layoutInCell="1" allowOverlap="1" wp14:anchorId="1A8A0E79" wp14:editId="3D59F0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9425797" name="AutoShape_150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9425797" name="AutoShape_150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5392" behindDoc="0" locked="0" layoutInCell="1" allowOverlap="1" wp14:anchorId="3E678A76" wp14:editId="2537A6D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0394353" name="AutoShape_145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0394353" name="AutoShape_145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6416" behindDoc="0" locked="0" layoutInCell="1" allowOverlap="1" wp14:anchorId="63073A26" wp14:editId="274EB3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3427363" name="AutoShape_146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3427363" name="AutoShape_146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7440" behindDoc="0" locked="0" layoutInCell="1" allowOverlap="1" wp14:anchorId="114FAE98" wp14:editId="38E9C0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5230547" name="AutoShape_137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5230547" name="AutoShape_137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8464" behindDoc="0" locked="0" layoutInCell="1" allowOverlap="1" wp14:anchorId="7A82536F" wp14:editId="74C7BB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0190548" name="AutoShape_139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0190548" name="AutoShape_139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19488" behindDoc="0" locked="0" layoutInCell="1" allowOverlap="1" wp14:anchorId="2D7FE954" wp14:editId="1F270A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870944" name="AutoShape_134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870944" name="AutoShape_134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0512" behindDoc="0" locked="0" layoutInCell="1" allowOverlap="1" wp14:anchorId="37D2E818" wp14:editId="311EC3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8379448" name="AutoShape_136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8379448" name="AutoShape_136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1536" behindDoc="0" locked="0" layoutInCell="1" allowOverlap="1" wp14:anchorId="044C4197" wp14:editId="7C7CE49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1891468" name="AutoShape_147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1891468" name="AutoShape_147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2560" behindDoc="0" locked="0" layoutInCell="1" allowOverlap="1" wp14:anchorId="5E5A7189" wp14:editId="4EC2783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2180227" name="AutoShape_153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2180227" name="AutoShape_153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3584" behindDoc="0" locked="0" layoutInCell="1" allowOverlap="1" wp14:anchorId="158A17CB" wp14:editId="6DBF83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7066137" name="AutoShape_149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7066137" name="AutoShape_149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4608" behindDoc="0" locked="0" layoutInCell="1" allowOverlap="1" wp14:anchorId="671F5E99" wp14:editId="397D0F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3888435" name="AutoShape_150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3888435" name="AutoShape_150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5632" behindDoc="0" locked="0" layoutInCell="1" allowOverlap="1" wp14:anchorId="0DC05F74" wp14:editId="281AA9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9876877" name="AutoShape_153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9876877" name="AutoShape_153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6656" behindDoc="0" locked="0" layoutInCell="1" allowOverlap="1" wp14:anchorId="21DBDA5D" wp14:editId="0A54DA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6822156" name="AutoShape_144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6822156" name="AutoShape_144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7680" behindDoc="0" locked="0" layoutInCell="1" allowOverlap="1" wp14:anchorId="745533B3" wp14:editId="03AD3D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9674069" name="AutoShape_139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9674069" name="AutoShape_139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8704" behindDoc="0" locked="0" layoutInCell="1" allowOverlap="1" wp14:anchorId="28214C96" wp14:editId="2083D1D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9653580" name="AutoShape_141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9653580" name="AutoShape_141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29728" behindDoc="0" locked="0" layoutInCell="1" allowOverlap="1" wp14:anchorId="7C15D32F" wp14:editId="6C53A7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7173702" name="AutoShape_142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7173702" name="AutoShape_142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0752" behindDoc="0" locked="0" layoutInCell="1" allowOverlap="1" wp14:anchorId="603ED2E2" wp14:editId="652D0FB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0562995" name="AutoShape_137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0562995" name="AutoShape_137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1776" behindDoc="0" locked="0" layoutInCell="1" allowOverlap="1" wp14:anchorId="0CC1346E" wp14:editId="6B051BF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8741975" name="AutoShape_155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8741975" name="AutoShape_155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2800" behindDoc="0" locked="0" layoutInCell="1" allowOverlap="1" wp14:anchorId="3E0F329E" wp14:editId="6815A7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6757262" name="AutoShape_152_SpCnt_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6757262" name="AutoShape_152_SpCnt_6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3824" behindDoc="0" locked="0" layoutInCell="1" allowOverlap="1" wp14:anchorId="21C1D3E8" wp14:editId="23EB25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2632779" name="AutoShape_140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2632779" name="AutoShape_140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4848" behindDoc="0" locked="0" layoutInCell="1" allowOverlap="1" wp14:anchorId="0EFEFF08" wp14:editId="678A7F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4025461" name="AutoShape_143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4025461" name="AutoShape_143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5872" behindDoc="0" locked="0" layoutInCell="1" allowOverlap="1" wp14:anchorId="475556D4" wp14:editId="2FF0D2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5591158" name="AutoShape_147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5591158" name="AutoShape_147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6896" behindDoc="0" locked="0" layoutInCell="1" allowOverlap="1" wp14:anchorId="44D4608F" wp14:editId="2289367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2891163" name="AutoShape_146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2891163" name="AutoShape_146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7920" behindDoc="0" locked="0" layoutInCell="1" allowOverlap="1" wp14:anchorId="04FBA8B6" wp14:editId="4583FF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9595556" name="AutoShape_149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9595556" name="AutoShape_149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8944" behindDoc="0" locked="0" layoutInCell="1" allowOverlap="1" wp14:anchorId="73DC3A49" wp14:editId="62B4F4E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0623202" name="AutoShape_142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623202" name="AutoShape_142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39968" behindDoc="0" locked="0" layoutInCell="1" allowOverlap="1" wp14:anchorId="53255CC0" wp14:editId="5B6409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3517161" name="AutoShape_138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3517161" name="AutoShape_138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0992" behindDoc="0" locked="0" layoutInCell="1" allowOverlap="1" wp14:anchorId="27BE95CC" wp14:editId="55857B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4492421" name="AutoShape_136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4492421" name="AutoShape_136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2016" behindDoc="0" locked="0" layoutInCell="1" allowOverlap="1" wp14:anchorId="7CCE16DB" wp14:editId="094FC2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694364" name="AutoShape_152_SpCnt_6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694364" name="AutoShape_152_SpCnt_6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3040" behindDoc="0" locked="0" layoutInCell="1" allowOverlap="1" wp14:anchorId="53F0F409" wp14:editId="5DCED4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1151312" name="AutoShape_155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1151312" name="AutoShape_155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4064" behindDoc="0" locked="0" layoutInCell="1" allowOverlap="1" wp14:anchorId="62C0431C" wp14:editId="04DB77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357092" name="AutoShape_151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357092" name="AutoShape_151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5088" behindDoc="0" locked="0" layoutInCell="1" allowOverlap="1" wp14:anchorId="7282F874" wp14:editId="25826D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5913228" name="AutoShape_151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5913228" name="AutoShape_151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6112" behindDoc="0" locked="0" layoutInCell="1" allowOverlap="1" wp14:anchorId="17AB0A2B" wp14:editId="17B1C4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0419188" name="AutoShape_142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0419188" name="AutoShape_142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7136" behindDoc="0" locked="0" layoutInCell="1" allowOverlap="1" wp14:anchorId="19D10006" wp14:editId="01FAAE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053016" name="AutoShape_144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053016" name="AutoShape_144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8160" behindDoc="0" locked="0" layoutInCell="1" allowOverlap="1" wp14:anchorId="08F65067" wp14:editId="6C7725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0449028" name="AutoShape_141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0449028" name="AutoShape_141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49184" behindDoc="0" locked="0" layoutInCell="1" allowOverlap="1" wp14:anchorId="31F71A3B" wp14:editId="6FB621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6909435" name="AutoShape_138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6909435" name="AutoShape_138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0208" behindDoc="0" locked="0" layoutInCell="1" allowOverlap="1" wp14:anchorId="391DC9FB" wp14:editId="46DA84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9034864" name="AutoShape_144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9034864" name="AutoShape_144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1232" behindDoc="0" locked="0" layoutInCell="1" allowOverlap="1" wp14:anchorId="480B35E2" wp14:editId="711F07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1036977" name="AutoShape_153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1036977" name="AutoShape_153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2256" behindDoc="0" locked="0" layoutInCell="1" allowOverlap="1" wp14:anchorId="4E7A2D9E" wp14:editId="4034D5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8984398" name="AutoShape_134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8984398" name="AutoShape_134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3280" behindDoc="0" locked="0" layoutInCell="1" allowOverlap="1" wp14:anchorId="45ED6874" wp14:editId="3FCD15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3337904" name="AutoShape_146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3337904" name="AutoShape_146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4304" behindDoc="0" locked="0" layoutInCell="1" allowOverlap="1" wp14:anchorId="39BF2798" wp14:editId="755EC65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1722713" name="AutoShape_152_SpCnt_6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1722713" name="AutoShape_152_SpCnt_6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5328" behindDoc="0" locked="0" layoutInCell="1" allowOverlap="1" wp14:anchorId="4FECB6F3" wp14:editId="473368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0287038" name="AutoShape_145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0287038" name="AutoShape_145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6352" behindDoc="0" locked="0" layoutInCell="1" allowOverlap="1" wp14:anchorId="1A2DE03A" wp14:editId="6CFFD3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383027" name="AutoShape_147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383027" name="AutoShape_147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7376" behindDoc="0" locked="0" layoutInCell="1" allowOverlap="1" wp14:anchorId="2D68A669" wp14:editId="22C4C8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35454441" name="AutoShape_134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5454441" name="AutoShape_134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8400" behindDoc="0" locked="0" layoutInCell="1" allowOverlap="1" wp14:anchorId="7254BB4A" wp14:editId="37A209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3443521" name="AutoShape_143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3443521" name="AutoShape_143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59424" behindDoc="0" locked="0" layoutInCell="1" allowOverlap="1" wp14:anchorId="5E5485CA" wp14:editId="6B9D78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0834461" name="AutoShape_137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0834461" name="AutoShape_137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0448" behindDoc="0" locked="0" layoutInCell="1" allowOverlap="1" wp14:anchorId="13375D40" wp14:editId="4E0123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5842208" name="AutoShape_139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5842208" name="AutoShape_139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1472" behindDoc="0" locked="0" layoutInCell="1" allowOverlap="1" wp14:anchorId="1CCB7C4F" wp14:editId="456CB44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5725709" name="AutoShape_153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5725709" name="AutoShape_153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2496" behindDoc="0" locked="0" layoutInCell="1" allowOverlap="1" wp14:anchorId="764D9A07" wp14:editId="1A1AF7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9160843" name="AutoShape_134_SpCnt_9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9160843" name="AutoShape_134_SpCnt_9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3520" behindDoc="0" locked="0" layoutInCell="1" allowOverlap="1" wp14:anchorId="178C4412" wp14:editId="7B1C16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0906242" name="AutoShape_152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0906242" name="AutoShape_152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4544" behindDoc="0" locked="0" layoutInCell="1" allowOverlap="1" wp14:anchorId="7F9D82F1" wp14:editId="58B551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3032560" name="AutoShape_152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3032560" name="AutoShape_152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5568" behindDoc="0" locked="0" layoutInCell="1" allowOverlap="1" wp14:anchorId="3EF1A480" wp14:editId="574096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0178123" name="AutoShape_151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0178123" name="AutoShape_151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6592" behindDoc="0" locked="0" layoutInCell="1" allowOverlap="1" wp14:anchorId="63CBF202" wp14:editId="221033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7527793" name="AutoShape_147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7527793" name="AutoShape_147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7616" behindDoc="0" locked="0" layoutInCell="1" allowOverlap="1" wp14:anchorId="628B4078" wp14:editId="13351F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234085" name="AutoShape_142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234085" name="AutoShape_142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8640" behindDoc="0" locked="0" layoutInCell="1" allowOverlap="1" wp14:anchorId="77F6E44F" wp14:editId="55A1AF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90889647" name="AutoShape_143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0889647" name="AutoShape_143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69664" behindDoc="0" locked="0" layoutInCell="1" allowOverlap="1" wp14:anchorId="36E6C913" wp14:editId="4EBCBDA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000968" name="AutoShape_136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000968" name="AutoShape_136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0688" behindDoc="0" locked="0" layoutInCell="1" allowOverlap="1" wp14:anchorId="39C4DB7B" wp14:editId="5024C46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5478216" name="AutoShape_139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5478216" name="AutoShape_139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1712" behindDoc="0" locked="0" layoutInCell="1" allowOverlap="1" wp14:anchorId="2D900255" wp14:editId="08B638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3548162" name="AutoShape_134_SpCnt_9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3548162" name="AutoShape_134_SpCnt_9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2736" behindDoc="0" locked="0" layoutInCell="1" allowOverlap="1" wp14:anchorId="51B43D83" wp14:editId="0AA8A6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1650690" name="AutoShape_134_SpCnt_9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1650690" name="AutoShape_134_SpCnt_9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3760" behindDoc="0" locked="0" layoutInCell="1" allowOverlap="1" wp14:anchorId="02F53EEC" wp14:editId="157B8C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4015538" name="AutoShape_134_SpCnt_9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4015538" name="AutoShape_134_SpCnt_9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4784" behindDoc="0" locked="0" layoutInCell="1" allowOverlap="1" wp14:anchorId="3FDAF602" wp14:editId="4E1C90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9235491" name="AutoShape_146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9235491" name="AutoShape_146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5808" behindDoc="0" locked="0" layoutInCell="1" allowOverlap="1" wp14:anchorId="38D6EC2C" wp14:editId="282F36A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1607105" name="AutoShape_140_SpCnt_7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1607105" name="AutoShape_140_SpCnt_7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6832" behindDoc="0" locked="0" layoutInCell="1" allowOverlap="1" wp14:anchorId="3650FA11" wp14:editId="5B961D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4067204" name="AutoShape_139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4067204" name="AutoShape_139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7856" behindDoc="0" locked="0" layoutInCell="1" allowOverlap="1" wp14:anchorId="28FBF0A6" wp14:editId="644BE2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1910531" name="AutoShape_149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1910531" name="AutoShape_149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8880" behindDoc="0" locked="0" layoutInCell="1" allowOverlap="1" wp14:anchorId="4E3D2C4E" wp14:editId="1BD984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0498505" name="AutoShape_152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0498505" name="AutoShape_152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79904" behindDoc="0" locked="0" layoutInCell="1" allowOverlap="1" wp14:anchorId="02ACC1A5" wp14:editId="388D8A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8484596" name="AutoShape_145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8484596" name="AutoShape_145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0928" behindDoc="0" locked="0" layoutInCell="1" allowOverlap="1" wp14:anchorId="28FE3CCE" wp14:editId="3C6F7D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2646127" name="AutoShape_144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2646127" name="AutoShape_144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1952" behindDoc="0" locked="0" layoutInCell="1" allowOverlap="1" wp14:anchorId="1C1F5F95" wp14:editId="7AA2AA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1195919" name="AutoShape_134_SpCnt_10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1195919" name="AutoShape_134_SpCnt_10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2976" behindDoc="0" locked="0" layoutInCell="1" allowOverlap="1" wp14:anchorId="4D7D5680" wp14:editId="5C6C42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4624737" name="AutoShape_155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4624737" name="AutoShape_155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4000" behindDoc="0" locked="0" layoutInCell="1" allowOverlap="1" wp14:anchorId="40494F7C" wp14:editId="577B276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7096313" name="AutoShape_149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7096313" name="AutoShape_149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5024" behindDoc="0" locked="0" layoutInCell="1" allowOverlap="1" wp14:anchorId="2AA48991" wp14:editId="053E5B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4641712" name="AutoShape_147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4641712" name="AutoShape_147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6048" behindDoc="0" locked="0" layoutInCell="1" allowOverlap="1" wp14:anchorId="44366C0A" wp14:editId="76DB8F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2133743" name="AutoShape_136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2133743" name="AutoShape_136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7072" behindDoc="0" locked="0" layoutInCell="1" allowOverlap="1" wp14:anchorId="60165F3B" wp14:editId="555052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6576366" name="AutoShape_139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6576366" name="AutoShape_139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8096" behindDoc="0" locked="0" layoutInCell="1" allowOverlap="1" wp14:anchorId="0586FE57" wp14:editId="26D809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6074988" name="AutoShape_154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6074988" name="AutoShape_154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89120" behindDoc="0" locked="0" layoutInCell="1" allowOverlap="1" wp14:anchorId="48E6C3B2" wp14:editId="57EE64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6591027" name="AutoShape_153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6591027" name="AutoShape_153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0144" behindDoc="0" locked="0" layoutInCell="1" allowOverlap="1" wp14:anchorId="6F8E63A2" wp14:editId="449142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078987" name="AutoShape_153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078987" name="AutoShape_153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1168" behindDoc="0" locked="0" layoutInCell="1" allowOverlap="1" wp14:anchorId="13A1A9DA" wp14:editId="3BFDD1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2427246" name="AutoShape_143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2427246" name="AutoShape_143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2192" behindDoc="0" locked="0" layoutInCell="1" allowOverlap="1" wp14:anchorId="1367B6B7" wp14:editId="0CD958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5834213" name="AutoShape_137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5834213" name="AutoShape_137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3216" behindDoc="0" locked="0" layoutInCell="1" allowOverlap="1" wp14:anchorId="091BA449" wp14:editId="047A42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8997409" name="AutoShape_136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8997409" name="AutoShape_136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4240" behindDoc="0" locked="0" layoutInCell="1" allowOverlap="1" wp14:anchorId="6163D08E" wp14:editId="4D44C1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9242609" name="AutoShape_145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9242609" name="AutoShape_145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5264" behindDoc="0" locked="0" layoutInCell="1" allowOverlap="1" wp14:anchorId="61B5F8FB" wp14:editId="1D1D9B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8295511" name="AutoShape_149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8295511" name="AutoShape_149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6288" behindDoc="0" locked="0" layoutInCell="1" allowOverlap="1" wp14:anchorId="13DEF584" wp14:editId="6B7D868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9135005" name="AutoShape_142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9135005" name="AutoShape_142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7312" behindDoc="0" locked="0" layoutInCell="1" allowOverlap="1" wp14:anchorId="499F682C" wp14:editId="036C4C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1050141" name="AutoShape_141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1050141" name="AutoShape_141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8336" behindDoc="0" locked="0" layoutInCell="1" allowOverlap="1" wp14:anchorId="6CC1C4FE" wp14:editId="60AF23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1310869" name="AutoShape_145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1310869" name="AutoShape_145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199360" behindDoc="0" locked="0" layoutInCell="1" allowOverlap="1" wp14:anchorId="39E6877D" wp14:editId="5BE89B1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0176794" name="AutoShape_153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0176794" name="AutoShape_153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0384" behindDoc="0" locked="0" layoutInCell="1" allowOverlap="1" wp14:anchorId="059231D9" wp14:editId="548F14A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14689897" name="AutoShape_146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4689897" name="AutoShape_146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1408" behindDoc="0" locked="0" layoutInCell="1" allowOverlap="1" wp14:anchorId="1018BEDD" wp14:editId="205ED67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3291423" name="AutoShape_145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3291423" name="AutoShape_145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2432" behindDoc="0" locked="0" layoutInCell="1" allowOverlap="1" wp14:anchorId="715747B5" wp14:editId="3C66E3D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9801323" name="AutoShape_155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9801323" name="AutoShape_155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3456" behindDoc="0" locked="0" layoutInCell="1" allowOverlap="1" wp14:anchorId="523F76F6" wp14:editId="67C39C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8744387" name="AutoShape_137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8744387" name="AutoShape_137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4480" behindDoc="0" locked="0" layoutInCell="1" allowOverlap="1" wp14:anchorId="565C771F" wp14:editId="3452C7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93614362" name="AutoShape_152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93614362" name="AutoShape_152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5504" behindDoc="0" locked="0" layoutInCell="1" allowOverlap="1" wp14:anchorId="66C291B5" wp14:editId="515CBB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8441528" name="AutoShape_151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8441528" name="AutoShape_151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6528" behindDoc="0" locked="0" layoutInCell="1" allowOverlap="1" wp14:anchorId="6D91E2CE" wp14:editId="10B6F9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9583788" name="AutoShape_151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9583788" name="AutoShape_151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7552" behindDoc="0" locked="0" layoutInCell="1" allowOverlap="1" wp14:anchorId="5696A524" wp14:editId="6C4A30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8526477" name="AutoShape_141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8526477" name="AutoShape_141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8576" behindDoc="0" locked="0" layoutInCell="1" allowOverlap="1" wp14:anchorId="753CBA9E" wp14:editId="35D038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4141298" name="AutoShape_134_SpCnt_10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4141298" name="AutoShape_134_SpCnt_10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09600" behindDoc="0" locked="0" layoutInCell="1" allowOverlap="1" wp14:anchorId="100B155F" wp14:editId="143F85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2060935" name="AutoShape_155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2060935" name="AutoShape_155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0624" behindDoc="0" locked="0" layoutInCell="1" allowOverlap="1" wp14:anchorId="63EC7FA0" wp14:editId="02E90F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7333110" name="AutoShape_143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7333110" name="AutoShape_143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1648" behindDoc="0" locked="0" layoutInCell="1" allowOverlap="1" wp14:anchorId="4203291D" wp14:editId="0E4D12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180032" name="AutoShape_146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180032" name="AutoShape_146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2672" behindDoc="0" locked="0" layoutInCell="1" allowOverlap="1" wp14:anchorId="3DBA8FBC" wp14:editId="3928E1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145370" name="AutoShape_140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145370" name="AutoShape_140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3696" behindDoc="0" locked="0" layoutInCell="1" allowOverlap="1" wp14:anchorId="70586E82" wp14:editId="0B9477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5546871" name="AutoShape_139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5546871" name="AutoShape_139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4720" behindDoc="0" locked="0" layoutInCell="1" allowOverlap="1" wp14:anchorId="59AAD0E1" wp14:editId="091C21C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9148928" name="AutoShape_147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9148928" name="AutoShape_147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5744" behindDoc="0" locked="0" layoutInCell="1" allowOverlap="1" wp14:anchorId="17499C0D" wp14:editId="7DF46B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5868970" name="AutoShape_149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5868970" name="AutoShape_149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6768" behindDoc="0" locked="0" layoutInCell="1" allowOverlap="1" wp14:anchorId="24D6741A" wp14:editId="5230CA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8737073" name="AutoShape_142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8737073" name="AutoShape_142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7792" behindDoc="0" locked="0" layoutInCell="1" allowOverlap="1" wp14:anchorId="34DD639C" wp14:editId="2C433A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462248" name="AutoShape_141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462248" name="AutoShape_141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8816" behindDoc="0" locked="0" layoutInCell="1" allowOverlap="1" wp14:anchorId="2A16F185" wp14:editId="4D3C4B4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20084584" name="AutoShape_151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0084584" name="AutoShape_151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19840" behindDoc="0" locked="0" layoutInCell="1" allowOverlap="1" wp14:anchorId="1D204247" wp14:editId="799B57B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2453652" name="AutoShape_154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2453652" name="AutoShape_154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0864" behindDoc="0" locked="0" layoutInCell="1" allowOverlap="1" wp14:anchorId="5780CA9D" wp14:editId="02E9DF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3753789" name="AutoShape_147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3753789" name="AutoShape_147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1888" behindDoc="0" locked="0" layoutInCell="1" allowOverlap="1" wp14:anchorId="6135AB62" wp14:editId="62FCC4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3167788" name="AutoShape_146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3167788" name="AutoShape_146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2912" behindDoc="0" locked="0" layoutInCell="1" allowOverlap="1" wp14:anchorId="16156ED8" wp14:editId="4F4A0D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36845059" name="AutoShape_146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6845059" name="AutoShape_146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3936" behindDoc="0" locked="0" layoutInCell="1" allowOverlap="1" wp14:anchorId="66F736E2" wp14:editId="350179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1823250" name="AutoShape_137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1823250" name="AutoShape_137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4960" behindDoc="0" locked="0" layoutInCell="1" allowOverlap="1" wp14:anchorId="14A5F28A" wp14:editId="3D5641F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0875475" name="AutoShape_152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0875475" name="AutoShape_152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5984" behindDoc="0" locked="0" layoutInCell="1" allowOverlap="1" wp14:anchorId="312CA207" wp14:editId="1850BA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74139025" name="AutoShape_151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4139025" name="AutoShape_151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7008" behindDoc="0" locked="0" layoutInCell="1" allowOverlap="1" wp14:anchorId="6C0E2B7D" wp14:editId="76A746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9174745" name="AutoShape_139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9174745" name="AutoShape_139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8032" behindDoc="0" locked="0" layoutInCell="1" allowOverlap="1" wp14:anchorId="0A46CDA6" wp14:editId="594C16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9758143" name="AutoShape_142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9758143" name="AutoShape_142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29056" behindDoc="0" locked="0" layoutInCell="1" allowOverlap="1" wp14:anchorId="570315C6" wp14:editId="2C672F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8305016" name="AutoShape_136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8305016" name="AutoShape_136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0080" behindDoc="0" locked="0" layoutInCell="1" allowOverlap="1" wp14:anchorId="0DA5D577" wp14:editId="2DFAE5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44173957" name="AutoShape_134_SpCnt_10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44173957" name="AutoShape_134_SpCnt_10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1104" behindDoc="0" locked="0" layoutInCell="1" allowOverlap="1" wp14:anchorId="0D381E30" wp14:editId="3CEADB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8375707" name="AutoShape_139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8375707" name="AutoShape_139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2128" behindDoc="0" locked="0" layoutInCell="1" allowOverlap="1" wp14:anchorId="18F567F9" wp14:editId="19A274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1844326" name="AutoShape_146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1844326" name="AutoShape_146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3152" behindDoc="0" locked="0" layoutInCell="1" allowOverlap="1" wp14:anchorId="08558F30" wp14:editId="5562E1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2527119" name="AutoShape_140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2527119" name="AutoShape_140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4176" behindDoc="0" locked="0" layoutInCell="1" allowOverlap="1" wp14:anchorId="4D77ACDE" wp14:editId="032F9B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1295804" name="AutoShape_139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1295804" name="AutoShape_139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5200" behindDoc="0" locked="0" layoutInCell="1" allowOverlap="1" wp14:anchorId="5468FD87" wp14:editId="5AD318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810119" name="AutoShape_149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810119" name="AutoShape_149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6224" behindDoc="0" locked="0" layoutInCell="1" allowOverlap="1" wp14:anchorId="6F67C17A" wp14:editId="7A764A7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5084908" name="AutoShape_152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5084908" name="AutoShape_152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7248" behindDoc="0" locked="0" layoutInCell="1" allowOverlap="1" wp14:anchorId="2713E631" wp14:editId="41729E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8716255" name="AutoShape_145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8716255" name="AutoShape_145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8272" behindDoc="0" locked="0" layoutInCell="1" allowOverlap="1" wp14:anchorId="653281AB" wp14:editId="5DA5712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0797469" name="AutoShape_144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0797469" name="AutoShape_144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39296" behindDoc="0" locked="0" layoutInCell="1" allowOverlap="1" wp14:anchorId="2EF3FFC7" wp14:editId="61A837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5351654" name="AutoShape_144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5351654" name="AutoShape_144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0320" behindDoc="0" locked="0" layoutInCell="1" allowOverlap="1" wp14:anchorId="0D6FC560" wp14:editId="13F3BA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8079667" name="AutoShape_134_SpCnt_10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8079667" name="AutoShape_134_SpCnt_10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1344" behindDoc="0" locked="0" layoutInCell="1" allowOverlap="1" wp14:anchorId="084D9801" wp14:editId="23CD1C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4267340" name="AutoShape_150_SpCnt_7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4267340" name="AutoShape_150_SpCnt_7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2368" behindDoc="0" locked="0" layoutInCell="1" allowOverlap="1" wp14:anchorId="0EC4A4AD" wp14:editId="28EE32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10327148" name="AutoShape_149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0327148" name="AutoShape_149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3392" behindDoc="0" locked="0" layoutInCell="1" allowOverlap="1" wp14:anchorId="550F6930" wp14:editId="4B4327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9321562" name="AutoShape_137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321562" name="AutoShape_137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4416" behindDoc="0" locked="0" layoutInCell="1" allowOverlap="1" wp14:anchorId="6A5DF3F2" wp14:editId="31648B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3116451" name="AutoShape_140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3116451" name="AutoShape_140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5440" behindDoc="0" locked="0" layoutInCell="1" allowOverlap="1" wp14:anchorId="79568E46" wp14:editId="089D10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8450068" name="AutoShape_134_SpCnt_10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8450068" name="AutoShape_134_SpCnt_10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6464" behindDoc="0" locked="0" layoutInCell="1" allowOverlap="1" wp14:anchorId="0C88854B" wp14:editId="6C6E3DC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66090" name="AutoShape_155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66090" name="AutoShape_155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7488" behindDoc="0" locked="0" layoutInCell="1" allowOverlap="1" wp14:anchorId="5C43CEBB" wp14:editId="305ED0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1272152" name="AutoShape_145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1272152" name="AutoShape_145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8512" behindDoc="0" locked="0" layoutInCell="1" allowOverlap="1" wp14:anchorId="405E5156" wp14:editId="7D6339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1290004" name="AutoShape_143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1290004" name="AutoShape_143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49536" behindDoc="0" locked="0" layoutInCell="1" allowOverlap="1" wp14:anchorId="62911F6F" wp14:editId="746FD2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4846093" name="AutoShape_137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4846093" name="AutoShape_137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0560" behindDoc="0" locked="0" layoutInCell="1" allowOverlap="1" wp14:anchorId="00F0DE4F" wp14:editId="338D32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8770412" name="AutoShape_136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8770412" name="AutoShape_136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1584" behindDoc="0" locked="0" layoutInCell="1" allowOverlap="1" wp14:anchorId="4AD9FBE2" wp14:editId="27A0E1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5796477" name="AutoShape_145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5796477" name="AutoShape_145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2608" behindDoc="0" locked="0" layoutInCell="1" allowOverlap="1" wp14:anchorId="61EC9727" wp14:editId="4C6F98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8449053" name="AutoShape_149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8449053" name="AutoShape_149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3632" behindDoc="0" locked="0" layoutInCell="1" allowOverlap="1" wp14:anchorId="703643BD" wp14:editId="6CD19C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8884100" name="AutoShape_142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8884100" name="AutoShape_142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4656" behindDoc="0" locked="0" layoutInCell="1" allowOverlap="1" wp14:anchorId="407A2B89" wp14:editId="29E4FB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5893137" name="AutoShape_141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5893137" name="AutoShape_141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5680" behindDoc="0" locked="0" layoutInCell="1" allowOverlap="1" wp14:anchorId="508BFB65" wp14:editId="25383F0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1402880" name="AutoShape_141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1402880" name="AutoShape_141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6704" behindDoc="0" locked="0" layoutInCell="1" allowOverlap="1" wp14:anchorId="79D63073" wp14:editId="290DAE3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0244684" name="AutoShape_153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0244684" name="AutoShape_153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7728" behindDoc="0" locked="0" layoutInCell="1" allowOverlap="1" wp14:anchorId="0CE1CA0E" wp14:editId="4D112C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4418515" name="AutoShape_146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4418515" name="AutoShape_146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8752" behindDoc="0" locked="0" layoutInCell="1" allowOverlap="1" wp14:anchorId="26E67F7A" wp14:editId="73B540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6519700" name="AutoShape_145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6519700" name="AutoShape_145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59776" behindDoc="0" locked="0" layoutInCell="1" allowOverlap="1" wp14:anchorId="0B872EF1" wp14:editId="5C208B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4182464" name="AutoShape_134_SpCnt_10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4182464" name="AutoShape_134_SpCnt_10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0800" behindDoc="0" locked="0" layoutInCell="1" allowOverlap="1" wp14:anchorId="678FA1B6" wp14:editId="0C3BBA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87221111" name="AutoShape_137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7221111" name="AutoShape_137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1824" behindDoc="0" locked="0" layoutInCell="1" allowOverlap="1" wp14:anchorId="6A5C827F" wp14:editId="7A0727D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2258560" name="AutoShape_153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2258560" name="AutoShape_153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2848" behindDoc="0" locked="0" layoutInCell="1" allowOverlap="1" wp14:anchorId="7F8F430E" wp14:editId="360C70E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2725064" name="AutoShape_152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2725064" name="AutoShape_152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3872" behindDoc="0" locked="0" layoutInCell="1" allowOverlap="1" wp14:anchorId="16539799" wp14:editId="1FEB87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5026651" name="AutoShape_155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5026651" name="AutoShape_155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4896" behindDoc="0" locked="0" layoutInCell="1" allowOverlap="1" wp14:anchorId="29CC288F" wp14:editId="183CCC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804331" name="AutoShape_141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804331" name="AutoShape_141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5920" behindDoc="0" locked="0" layoutInCell="1" allowOverlap="1" wp14:anchorId="6F753021" wp14:editId="7DC463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57776880" name="AutoShape_134_SpCnt_10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7776880" name="AutoShape_134_SpCnt_10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6944" behindDoc="0" locked="0" layoutInCell="1" allowOverlap="1" wp14:anchorId="722E612A" wp14:editId="78526E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161306" name="AutoShape_155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161306" name="AutoShape_155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7968" behindDoc="0" locked="0" layoutInCell="1" allowOverlap="1" wp14:anchorId="0D561624" wp14:editId="3A9C15F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40747272" name="AutoShape_143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0747272" name="AutoShape_143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68992" behindDoc="0" locked="0" layoutInCell="1" allowOverlap="1" wp14:anchorId="1103184C" wp14:editId="3EC7C9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0643886" name="AutoShape_146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0643886" name="AutoShape_146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0016" behindDoc="0" locked="0" layoutInCell="1" allowOverlap="1" wp14:anchorId="11801AC1" wp14:editId="7A8F1F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4702076" name="AutoShape_140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4702076" name="AutoShape_140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1040" behindDoc="0" locked="0" layoutInCell="1" allowOverlap="1" wp14:anchorId="5FBF0736" wp14:editId="3E849B0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9716842" name="AutoShape_139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9716842" name="AutoShape_139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2064" behindDoc="0" locked="0" layoutInCell="1" allowOverlap="1" wp14:anchorId="003C316A" wp14:editId="204069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2262707" name="AutoShape_139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2262707" name="AutoShape_139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3088" behindDoc="0" locked="0" layoutInCell="1" allowOverlap="1" wp14:anchorId="620DE49D" wp14:editId="4A084A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0208174" name="AutoShape_151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0208174" name="AutoShape_151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4112" behindDoc="0" locked="0" layoutInCell="1" allowOverlap="1" wp14:anchorId="3B11A252" wp14:editId="2E8CE9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254692" name="AutoShape_144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254692" name="AutoShape_144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5136" behindDoc="0" locked="0" layoutInCell="1" allowOverlap="1" wp14:anchorId="6EEE3D8F" wp14:editId="44BC86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3179961" name="AutoShape_143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3179961" name="AutoShape_143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6160" behindDoc="0" locked="0" layoutInCell="1" allowOverlap="1" wp14:anchorId="0F7BA1E3" wp14:editId="14FE3D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4577350" name="AutoShape_154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4577350" name="AutoShape_154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7184" behindDoc="0" locked="0" layoutInCell="1" allowOverlap="1" wp14:anchorId="7897E3D4" wp14:editId="760C441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4086094" name="AutoShape_134_SpCnt_1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4086094" name="AutoShape_134_SpCnt_10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8208" behindDoc="0" locked="0" layoutInCell="1" allowOverlap="1" wp14:anchorId="4F9CD470" wp14:editId="4E8E9B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5857370" name="AutoShape_151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5857370" name="AutoShape_151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79232" behindDoc="0" locked="0" layoutInCell="1" allowOverlap="1" wp14:anchorId="4FEDEDDB" wp14:editId="75CAC0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6647741" name="AutoShape_150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6647741" name="AutoShape_150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0256" behindDoc="0" locked="0" layoutInCell="1" allowOverlap="1" wp14:anchorId="7E369639" wp14:editId="0F2E11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64450757" name="AutoShape_149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4450757" name="AutoShape_149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1280" behindDoc="0" locked="0" layoutInCell="1" allowOverlap="1" wp14:anchorId="755A95E7" wp14:editId="2F35C4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0150034" name="AutoShape_134_SpCnt_10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0150034" name="AutoShape_134_SpCnt_10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2304" behindDoc="0" locked="0" layoutInCell="1" allowOverlap="1" wp14:anchorId="3CBDF0E7" wp14:editId="5DCF9D3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042916" name="AutoShape_150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042916" name="AutoShape_150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3328" behindDoc="0" locked="0" layoutInCell="1" allowOverlap="1" wp14:anchorId="00CE4163" wp14:editId="03AF2B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8683844" name="AutoShape_149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8683844" name="AutoShape_149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4352" behindDoc="0" locked="0" layoutInCell="1" allowOverlap="1" wp14:anchorId="7228E5CC" wp14:editId="2604BE8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8306806" name="AutoShape_137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8306806" name="AutoShape_137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5376" behindDoc="0" locked="0" layoutInCell="1" allowOverlap="1" wp14:anchorId="1F0EEFFB" wp14:editId="1B1931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5784409" name="AutoShape_140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5784409" name="AutoShape_140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6400" behindDoc="0" locked="0" layoutInCell="1" allowOverlap="1" wp14:anchorId="309EE35E" wp14:editId="5A8552A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939677" name="AutoShape_155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939677" name="AutoShape_155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7424" behindDoc="0" locked="0" layoutInCell="1" allowOverlap="1" wp14:anchorId="47C1CCA1" wp14:editId="70D41A2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1144682" name="AutoShape_154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1144682" name="AutoShape_154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8448" behindDoc="0" locked="0" layoutInCell="1" allowOverlap="1" wp14:anchorId="13FBFF98" wp14:editId="458931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0074588" name="AutoShape_155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0074588" name="AutoShape_155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89472" behindDoc="0" locked="0" layoutInCell="1" allowOverlap="1" wp14:anchorId="3B362574" wp14:editId="2747A6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130532" name="AutoShape_144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130532" name="AutoShape_144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0496" behindDoc="0" locked="0" layoutInCell="1" allowOverlap="1" wp14:anchorId="02DDF535" wp14:editId="181495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23921779" name="AutoShape_138_SpCnt_7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3921779" name="AutoShape_138_SpCnt_7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1520" behindDoc="0" locked="0" layoutInCell="1" allowOverlap="1" wp14:anchorId="68BFA448" wp14:editId="1B0E4E1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75534227" name="AutoShape_137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5534227" name="AutoShape_137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2544" behindDoc="0" locked="0" layoutInCell="1" allowOverlap="1" wp14:anchorId="0ED6FD29" wp14:editId="68BACC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29718463" name="AutoShape_147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9718463" name="AutoShape_147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3568" behindDoc="0" locked="0" layoutInCell="1" allowOverlap="1" wp14:anchorId="6150F765" wp14:editId="7A2FCC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1661526" name="AutoShape_151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1661526" name="AutoShape_151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4592" behindDoc="0" locked="0" layoutInCell="1" allowOverlap="1" wp14:anchorId="16CE297B" wp14:editId="7E1A1D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3293517" name="AutoShape_144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3293517" name="AutoShape_144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5616" behindDoc="0" locked="0" layoutInCell="1" allowOverlap="1" wp14:anchorId="4AF59A82" wp14:editId="4B355C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5660705" name="AutoShape_143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5660705" name="AutoShape_143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6640" behindDoc="0" locked="0" layoutInCell="1" allowOverlap="1" wp14:anchorId="591904A3" wp14:editId="2FD3B7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0608007" name="AutoShape_146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608007" name="AutoShape_146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7664" behindDoc="0" locked="0" layoutInCell="1" allowOverlap="1" wp14:anchorId="68379FB4" wp14:editId="38F6B9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1386481" name="AutoShape_154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1386481" name="AutoShape_154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8688" behindDoc="0" locked="0" layoutInCell="1" allowOverlap="1" wp14:anchorId="6C46698B" wp14:editId="644BF4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8076055" name="AutoShape_147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8076055" name="AutoShape_147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299712" behindDoc="0" locked="0" layoutInCell="1" allowOverlap="1" wp14:anchorId="50E26358" wp14:editId="180A05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583595" name="AutoShape_146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583595" name="AutoShape_146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0736" behindDoc="0" locked="0" layoutInCell="1" allowOverlap="1" wp14:anchorId="537D2EFB" wp14:editId="04803D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41523115" name="AutoShape_134_SpCnt_10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1523115" name="AutoShape_134_SpCnt_10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1760" behindDoc="0" locked="0" layoutInCell="1" allowOverlap="1" wp14:anchorId="46CD1403" wp14:editId="4485923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1224112" name="AutoShape_138_SpCnt_7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1224112" name="AutoShape_138_SpCnt_7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2784" behindDoc="0" locked="0" layoutInCell="1" allowOverlap="1" wp14:anchorId="5346A9EF" wp14:editId="58F215E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1528589" name="AutoShape_153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1528589" name="AutoShape_153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3808" behindDoc="0" locked="0" layoutInCell="1" allowOverlap="1" wp14:anchorId="5A3E53B2" wp14:editId="241DB0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50717918" name="AutoShape_152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0717918" name="AutoShape_152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4832" behindDoc="0" locked="0" layoutInCell="1" allowOverlap="1" wp14:anchorId="22005AC1" wp14:editId="02A6521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9555955" name="AutoShape_153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9555955" name="AutoShape_153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5856" behindDoc="0" locked="0" layoutInCell="1" allowOverlap="1" wp14:anchorId="41A8FE9F" wp14:editId="0B3CFCA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90179" name="AutoShape_142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90179" name="AutoShape_142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6880" behindDoc="0" locked="0" layoutInCell="1" allowOverlap="1" wp14:anchorId="3DB613F9" wp14:editId="0D2907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00203969" name="AutoShape_136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0203969" name="AutoShape_136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7904" behindDoc="0" locked="0" layoutInCell="1" allowOverlap="1" wp14:anchorId="7A1F3293" wp14:editId="19E41F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7039867" name="AutoShape_134_SpCnt_1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7039867" name="AutoShape_134_SpCnt_11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8928" behindDoc="0" locked="0" layoutInCell="1" allowOverlap="1" wp14:anchorId="5F92789C" wp14:editId="1129E12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9751077" name="AutoShape_145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9751077" name="AutoShape_145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09952" behindDoc="0" locked="0" layoutInCell="1" allowOverlap="1" wp14:anchorId="0EAE440C" wp14:editId="4E75356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7640896" name="AutoShape_149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7640896" name="AutoShape_149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0976" behindDoc="0" locked="0" layoutInCell="1" allowOverlap="1" wp14:anchorId="018EC7B4" wp14:editId="5D8FED9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8706071" name="AutoShape_142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8706071" name="AutoShape_142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2000" behindDoc="0" locked="0" layoutInCell="1" allowOverlap="1" wp14:anchorId="759B0309" wp14:editId="56D070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60999172" name="AutoShape_141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0999172" name="AutoShape_141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3024" behindDoc="0" locked="0" layoutInCell="1" allowOverlap="1" wp14:anchorId="157D6373" wp14:editId="065CE4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295926" name="AutoShape_153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295926" name="AutoShape_153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4048" behindDoc="0" locked="0" layoutInCell="1" allowOverlap="1" wp14:anchorId="34B80043" wp14:editId="11EECF6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6241705" name="AutoShape_151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6241705" name="AutoShape_151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5072" behindDoc="0" locked="0" layoutInCell="1" allowOverlap="1" wp14:anchorId="11984E36" wp14:editId="1AFD17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91997164" name="AutoShape_144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1997164" name="AutoShape_144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6096" behindDoc="0" locked="0" layoutInCell="1" allowOverlap="1" wp14:anchorId="7A72D854" wp14:editId="22E2110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4096969" name="AutoShape_143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4096969" name="AutoShape_143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7120" behindDoc="0" locked="0" layoutInCell="1" allowOverlap="1" wp14:anchorId="55B496A8" wp14:editId="0C0485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9755550" name="AutoShape_153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9755550" name="AutoShape_153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8144" behindDoc="0" locked="0" layoutInCell="1" allowOverlap="1" wp14:anchorId="2489CF43" wp14:editId="55E10F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1631380" name="AutoShape_134_SpCnt_1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1631380" name="AutoShape_134_SpCnt_11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19168" behindDoc="0" locked="0" layoutInCell="1" allowOverlap="1" wp14:anchorId="36267E30" wp14:editId="7DC3C2D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0228991" name="AutoShape_150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0228991" name="AutoShape_150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0192" behindDoc="0" locked="0" layoutInCell="1" allowOverlap="1" wp14:anchorId="5A159B6C" wp14:editId="09F873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32205478" name="AutoShape_149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2205478" name="AutoShape_149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1216" behindDoc="0" locked="0" layoutInCell="1" allowOverlap="1" wp14:anchorId="1B7F32BA" wp14:editId="79C9C6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3255153" name="AutoShape_150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3255153" name="AutoShape_150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2240" behindDoc="0" locked="0" layoutInCell="1" allowOverlap="1" wp14:anchorId="4CCAB6FF" wp14:editId="17DB21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02738867" name="AutoShape_139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2738867" name="AutoShape_139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3264" behindDoc="0" locked="0" layoutInCell="1" allowOverlap="1" wp14:anchorId="4CAFE5B8" wp14:editId="130C9F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9023959" name="AutoShape_155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9023959" name="AutoShape_155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4288" behindDoc="0" locked="0" layoutInCell="1" allowOverlap="1" wp14:anchorId="663DD1EB" wp14:editId="6CAB004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3945393" name="AutoShape_154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3945393" name="AutoShape_154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5312" behindDoc="0" locked="0" layoutInCell="1" allowOverlap="1" wp14:anchorId="7737ABAA" wp14:editId="2DC198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08827143" name="AutoShape_142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8827143" name="AutoShape_142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6336" behindDoc="0" locked="0" layoutInCell="1" allowOverlap="1" wp14:anchorId="76FEE825" wp14:editId="2C1CD4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5228373" name="AutoShape_145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5228373" name="AutoShape_145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7360" behindDoc="0" locked="0" layoutInCell="1" allowOverlap="1" wp14:anchorId="691B50D2" wp14:editId="57F87E8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19817244" name="AutoShape_139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19817244" name="AutoShape_139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8384" behindDoc="0" locked="0" layoutInCell="1" allowOverlap="1" wp14:anchorId="731ACCA5" wp14:editId="6629BA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490814" name="AutoShape_138_SpCnt_7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490814" name="AutoShape_138_SpCnt_7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29408" behindDoc="0" locked="0" layoutInCell="1" allowOverlap="1" wp14:anchorId="69DEAB17" wp14:editId="1E568B7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07059996" name="AutoShape_141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7059996" name="AutoShape_141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0432" behindDoc="0" locked="0" layoutInCell="1" allowOverlap="1" wp14:anchorId="79321718" wp14:editId="11ACE8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4190830" name="AutoShape_149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4190830" name="AutoShape_149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1456" behindDoc="0" locked="0" layoutInCell="1" allowOverlap="1" wp14:anchorId="314D6AF8" wp14:editId="020D88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2785776" name="AutoShape_142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2785776" name="AutoShape_142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2480" behindDoc="0" locked="0" layoutInCell="1" allowOverlap="1" wp14:anchorId="5C3C8EF8" wp14:editId="1A45A2B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8878280" name="AutoShape_141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8878280" name="AutoShape_141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3504" behindDoc="0" locked="0" layoutInCell="1" allowOverlap="1" wp14:anchorId="7C7F9F5D" wp14:editId="4711BA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67670180" name="AutoShape_151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7670180" name="AutoShape_151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4528" behindDoc="0" locked="0" layoutInCell="1" allowOverlap="1" wp14:anchorId="0E1A9981" wp14:editId="2D7FA0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1278065" name="AutoShape_154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1278065" name="AutoShape_154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5552" behindDoc="0" locked="0" layoutInCell="1" allowOverlap="1" wp14:anchorId="142E3F7F" wp14:editId="4D469F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6238169" name="AutoShape_147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6238169" name="AutoShape_147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6576" behindDoc="0" locked="0" layoutInCell="1" allowOverlap="1" wp14:anchorId="2953DDCE" wp14:editId="1170E4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3480688" name="AutoShape_146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3480688" name="AutoShape_146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7600" behindDoc="0" locked="0" layoutInCell="1" allowOverlap="1" wp14:anchorId="32F62E16" wp14:editId="2952DB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8493788" name="AutoShape_147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8493788" name="AutoShape_147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8624" behindDoc="0" locked="0" layoutInCell="1" allowOverlap="1" wp14:anchorId="6AB9ECB2" wp14:editId="79BA56A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3372301" name="AutoShape_137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3372301" name="AutoShape_137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39648" behindDoc="0" locked="0" layoutInCell="1" allowOverlap="1" wp14:anchorId="7C9B5DBE" wp14:editId="6F6845D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79619668" name="AutoShape_153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9619668" name="AutoShape_153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0672" behindDoc="0" locked="0" layoutInCell="1" allowOverlap="1" wp14:anchorId="0E4B769D" wp14:editId="0012191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23698283" name="AutoShape_152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3698283" name="AutoShape_152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1696" behindDoc="0" locked="0" layoutInCell="1" allowOverlap="1" wp14:anchorId="515A2A3A" wp14:editId="0B12D1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969989" name="AutoShape_140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969989" name="AutoShape_140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2720" behindDoc="0" locked="0" layoutInCell="1" allowOverlap="1" wp14:anchorId="6C099D6A" wp14:editId="47E8EA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2803076" name="AutoShape_143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2803076" name="AutoShape_143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3744" behindDoc="0" locked="0" layoutInCell="1" allowOverlap="1" wp14:anchorId="4D6839B5" wp14:editId="327AC3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620742" name="AutoShape_137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620742" name="AutoShape_137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4768" behindDoc="0" locked="0" layoutInCell="1" allowOverlap="1" wp14:anchorId="2A998B96" wp14:editId="5F8CC65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3909433" name="AutoShape_136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3909433" name="AutoShape_136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5792" behindDoc="0" locked="0" layoutInCell="1" allowOverlap="1" wp14:anchorId="36A2EBED" wp14:editId="2341AC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7026362" name="AutoShape_143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7026362" name="AutoShape_143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6816" behindDoc="0" locked="0" layoutInCell="1" allowOverlap="1" wp14:anchorId="2984912F" wp14:editId="5DC27F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4759830" name="AutoShape_144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4759830" name="AutoShape_144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7840" behindDoc="0" locked="0" layoutInCell="1" allowOverlap="1" wp14:anchorId="0998CFE3" wp14:editId="466BE0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233426" name="AutoShape_138_SpCnt_7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233426" name="AutoShape_138_SpCnt_7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8864" behindDoc="0" locked="0" layoutInCell="1" allowOverlap="1" wp14:anchorId="339CE2AF" wp14:editId="24B119D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05805085" name="AutoShape_137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5805085" name="AutoShape_137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49888" behindDoc="0" locked="0" layoutInCell="1" allowOverlap="1" wp14:anchorId="3939CEEF" wp14:editId="79C481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1865383" name="AutoShape_146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1865383" name="AutoShape_146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0912" behindDoc="0" locked="0" layoutInCell="1" allowOverlap="1" wp14:anchorId="02AE29C1" wp14:editId="6E8475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56590272" name="AutoShape_150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6590272" name="AutoShape_150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1936" behindDoc="0" locked="0" layoutInCell="1" allowOverlap="1" wp14:anchorId="6A89816D" wp14:editId="383730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7371519" name="AutoShape_143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7371519" name="AutoShape_143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2960" behindDoc="0" locked="0" layoutInCell="1" allowOverlap="1" wp14:anchorId="3842F88B" wp14:editId="7C45B8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9665175" name="AutoShape_142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9665175" name="AutoShape_142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3984" behindDoc="0" locked="0" layoutInCell="1" allowOverlap="1" wp14:anchorId="19C5BAB6" wp14:editId="5198A8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66871105" name="AutoShape_143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6871105" name="AutoShape_143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5008" behindDoc="0" locked="0" layoutInCell="1" allowOverlap="1" wp14:anchorId="688B65B6" wp14:editId="46C9DC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3875403" name="AutoShape_155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3875403" name="AutoShape_155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6032" behindDoc="0" locked="0" layoutInCell="1" allowOverlap="1" wp14:anchorId="4928443E" wp14:editId="28CED8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9594390" name="AutoShape_149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9594390" name="AutoShape_149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7056" behindDoc="0" locked="0" layoutInCell="1" allowOverlap="1" wp14:anchorId="2266386D" wp14:editId="468F66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3409124" name="AutoShape_147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3409124" name="AutoShape_147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8080" behindDoc="0" locked="0" layoutInCell="1" allowOverlap="1" wp14:anchorId="06499F0B" wp14:editId="516718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7461587" name="AutoShape_136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7461587" name="AutoShape_136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59104" behindDoc="0" locked="0" layoutInCell="1" allowOverlap="1" wp14:anchorId="7B26A65A" wp14:editId="14C8BA9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870325" name="AutoShape_139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870325" name="AutoShape_139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0128" behindDoc="0" locked="0" layoutInCell="1" allowOverlap="1" wp14:anchorId="73AA077E" wp14:editId="5CEE5D2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5080097" name="AutoShape_154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5080097" name="AutoShape_154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1152" behindDoc="0" locked="0" layoutInCell="1" allowOverlap="1" wp14:anchorId="3F78FFC8" wp14:editId="1FF968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7773806" name="AutoShape_153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7773806" name="AutoShape_153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2176" behindDoc="0" locked="0" layoutInCell="1" allowOverlap="1" wp14:anchorId="3E2091B3" wp14:editId="028259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1608363" name="AutoShape_134_SpCnt_11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1608363" name="AutoShape_134_SpCnt_11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3200" behindDoc="0" locked="0" layoutInCell="1" allowOverlap="1" wp14:anchorId="5DC14B31" wp14:editId="5B6E6C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9575497" name="AutoShape_142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9575497" name="AutoShape_142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4224" behindDoc="0" locked="0" layoutInCell="1" allowOverlap="1" wp14:anchorId="3634D425" wp14:editId="23BB4E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45865206" name="AutoShape_136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5865206" name="AutoShape_136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5248" behindDoc="0" locked="0" layoutInCell="1" allowOverlap="1" wp14:anchorId="63C36EDE" wp14:editId="5B811D5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0499960" name="AutoShape_134_SpCnt_11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0499960" name="AutoShape_134_SpCnt_11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6272" behindDoc="0" locked="0" layoutInCell="1" allowOverlap="1" wp14:anchorId="034F01D3" wp14:editId="0905BB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7790865" name="AutoShape_144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7790865" name="AutoShape_144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7296" behindDoc="0" locked="0" layoutInCell="1" allowOverlap="1" wp14:anchorId="3BE841F9" wp14:editId="5837B0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7539946" name="AutoShape_147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539946" name="AutoShape_147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8320" behindDoc="0" locked="0" layoutInCell="1" allowOverlap="1" wp14:anchorId="6B72ABF8" wp14:editId="293C45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4361761" name="AutoShape_141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4361761" name="AutoShape_141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69344" behindDoc="0" locked="0" layoutInCell="1" allowOverlap="1" wp14:anchorId="08536041" wp14:editId="01A0583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832696" name="AutoShape_140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832696" name="AutoShape_140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0368" behindDoc="0" locked="0" layoutInCell="1" allowOverlap="1" wp14:anchorId="7F64C4BD" wp14:editId="57DC7E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0024175" name="AutoShape_141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0024175" name="AutoShape_141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1392" behindDoc="0" locked="0" layoutInCell="1" allowOverlap="1" wp14:anchorId="40EF97DA" wp14:editId="42A15B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5976355" name="AutoShape_153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5976355" name="AutoShape_153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2416" behindDoc="0" locked="0" layoutInCell="1" allowOverlap="1" wp14:anchorId="43447292" wp14:editId="33EC31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6355849" name="AutoShape_146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6355849" name="AutoShape_146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3440" behindDoc="0" locked="0" layoutInCell="1" allowOverlap="1" wp14:anchorId="072FA7D1" wp14:editId="4A45B2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2495236" name="AutoShape_145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2495236" name="AutoShape_145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4464" behindDoc="0" locked="0" layoutInCell="1" allowOverlap="1" wp14:anchorId="6ED50DDB" wp14:editId="7E81700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079421" name="AutoShape_155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079421" name="AutoShape_155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5488" behindDoc="0" locked="0" layoutInCell="1" allowOverlap="1" wp14:anchorId="46B2FAD5" wp14:editId="5B4D8BD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8271411" name="AutoShape_137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8271411" name="AutoShape_137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6512" behindDoc="0" locked="0" layoutInCell="1" allowOverlap="1" wp14:anchorId="48FA24AC" wp14:editId="3F5DC0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8276386" name="AutoShape_152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8276386" name="AutoShape_152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7536" behindDoc="0" locked="0" layoutInCell="1" allowOverlap="1" wp14:anchorId="0AAD50E1" wp14:editId="36046B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9059886" name="AutoShape_151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9059886" name="AutoShape_151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8560" behindDoc="0" locked="0" layoutInCell="1" allowOverlap="1" wp14:anchorId="62965A11" wp14:editId="3D0A353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61034749" name="AutoShape_141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1034749" name="AutoShape_141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79584" behindDoc="0" locked="0" layoutInCell="1" allowOverlap="1" wp14:anchorId="4BA930B0" wp14:editId="34BDAD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76928205" name="AutoShape_139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76928205" name="AutoShape_139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0608" behindDoc="0" locked="0" layoutInCell="1" allowOverlap="1" wp14:anchorId="6BB102C1" wp14:editId="00C39F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5897639" name="AutoShape_154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5897639" name="AutoShape_154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1632" behindDoc="0" locked="0" layoutInCell="1" allowOverlap="1" wp14:anchorId="6BD90E4B" wp14:editId="01063CC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0758257" name="AutoShape_153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0758257" name="AutoShape_153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2656" behindDoc="0" locked="0" layoutInCell="1" allowOverlap="1" wp14:anchorId="6755472C" wp14:editId="4D98506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2967024" name="AutoShape_141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2967024" name="AutoShape_141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3680" behindDoc="0" locked="0" layoutInCell="1" allowOverlap="1" wp14:anchorId="67508608" wp14:editId="1732D73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3804762" name="AutoShape_144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3804762" name="AutoShape_144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4704" behindDoc="0" locked="0" layoutInCell="1" allowOverlap="1" wp14:anchorId="147751EB" wp14:editId="408E5E4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45537625" name="AutoShape_138_SpCnt_7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5537625" name="AutoShape_138_SpCnt_7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5728" behindDoc="0" locked="0" layoutInCell="1" allowOverlap="1" wp14:anchorId="30C42662" wp14:editId="70014D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92887582" name="AutoShape_137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2887582" name="AutoShape_137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6752" behindDoc="0" locked="0" layoutInCell="1" allowOverlap="1" wp14:anchorId="7D146C46" wp14:editId="138AAFB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5731563" name="AutoShape_138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5731563" name="AutoShape_138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7776" behindDoc="0" locked="0" layoutInCell="1" allowOverlap="1" wp14:anchorId="4A84DEAB" wp14:editId="665F2D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1612373" name="AutoShape_150_SpCnt_7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1612373" name="AutoShape_150_SpCnt_7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8800" behindDoc="0" locked="0" layoutInCell="1" allowOverlap="1" wp14:anchorId="6C5C7AE3" wp14:editId="32E34D7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5850049" name="AutoShape_143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5850049" name="AutoShape_143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89824" behindDoc="0" locked="0" layoutInCell="1" allowOverlap="1" wp14:anchorId="551F1FB3" wp14:editId="260FF79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2578832" name="AutoShape_142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2578832" name="AutoShape_142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0848" behindDoc="0" locked="0" layoutInCell="1" allowOverlap="1" wp14:anchorId="4D99FC00" wp14:editId="276562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1763707" name="AutoShape_152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1763707" name="AutoShape_152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1872" behindDoc="0" locked="0" layoutInCell="1" allowOverlap="1" wp14:anchorId="77909FD1" wp14:editId="02501B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1568196" name="AutoShape_155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1568196" name="AutoShape_155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2896" behindDoc="0" locked="0" layoutInCell="1" allowOverlap="1" wp14:anchorId="564CF90A" wp14:editId="61FAE4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5305102" name="AutoShape_149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5305102" name="AutoShape_149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3920" behindDoc="0" locked="0" layoutInCell="1" allowOverlap="1" wp14:anchorId="711FDA7A" wp14:editId="6E0D7C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9764476" name="AutoShape_147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9764476" name="AutoShape_147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4944" behindDoc="0" locked="0" layoutInCell="1" allowOverlap="1" wp14:anchorId="167E344A" wp14:editId="02A8CA8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2243692" name="AutoShape_147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243692" name="AutoShape_147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5968" behindDoc="0" locked="0" layoutInCell="1" allowOverlap="1" wp14:anchorId="206EA078" wp14:editId="4F0EE60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3291668" name="AutoShape_137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3291668" name="AutoShape_137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6992" behindDoc="0" locked="0" layoutInCell="1" allowOverlap="1" wp14:anchorId="099A66A5" wp14:editId="036076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9741096" name="AutoShape_152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741096" name="AutoShape_152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8016" behindDoc="0" locked="0" layoutInCell="1" allowOverlap="1" wp14:anchorId="26BC316F" wp14:editId="1CC137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6695498" name="AutoShape_151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6695498" name="AutoShape_151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399040" behindDoc="0" locked="0" layoutInCell="1" allowOverlap="1" wp14:anchorId="3B7D2052" wp14:editId="4A4DCC8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10682734" name="AutoShape_139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0682734" name="AutoShape_139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0064" behindDoc="0" locked="0" layoutInCell="1" allowOverlap="1" wp14:anchorId="25ACD9C6" wp14:editId="732B3C4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5802415" name="AutoShape_142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5802415" name="AutoShape_142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1088" behindDoc="0" locked="0" layoutInCell="1" allowOverlap="1" wp14:anchorId="5CB41DDF" wp14:editId="04EAE92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62388880" name="AutoShape_151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2388880" name="AutoShape_151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2112" behindDoc="0" locked="0" layoutInCell="1" allowOverlap="1" wp14:anchorId="42FE46CB" wp14:editId="2FEEAF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9961915" name="AutoShape_134_SpCnt_11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9961915" name="AutoShape_134_SpCnt_11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3136" behindDoc="0" locked="0" layoutInCell="1" allowOverlap="1" wp14:anchorId="72C59AAA" wp14:editId="21CB4D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6537542" name="AutoShape_136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6537542" name="AutoShape_136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4160" behindDoc="0" locked="0" layoutInCell="1" allowOverlap="1" wp14:anchorId="0F7BC1D9" wp14:editId="19C85A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52291189" name="AutoShape_144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2291189" name="AutoShape_144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5184" behindDoc="0" locked="0" layoutInCell="1" allowOverlap="1" wp14:anchorId="3649A031" wp14:editId="4193392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42079377" name="AutoShape_134_SpCnt_11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2079377" name="AutoShape_134_SpCnt_11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6208" behindDoc="0" locked="0" layoutInCell="1" allowOverlap="1" wp14:anchorId="4803DC8A" wp14:editId="573078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1608108" name="AutoShape_140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1608108" name="AutoShape_140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7232" behindDoc="0" locked="0" layoutInCell="1" allowOverlap="1" wp14:anchorId="7987817F" wp14:editId="5E7FD7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2552117" name="AutoShape_138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2552117" name="AutoShape_138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8256" behindDoc="0" locked="0" layoutInCell="1" allowOverlap="1" wp14:anchorId="698B836D" wp14:editId="283DCE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2960122" name="AutoShape_153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2960122" name="AutoShape_153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09280" behindDoc="0" locked="0" layoutInCell="1" allowOverlap="1" wp14:anchorId="66319A01" wp14:editId="17EDF4A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3446571" name="AutoShape_146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3446571" name="AutoShape_146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0304" behindDoc="0" locked="0" layoutInCell="1" allowOverlap="1" wp14:anchorId="1ED0624C" wp14:editId="3B57C21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25966409" name="AutoShape_136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5966409" name="AutoShape_136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1328" behindDoc="0" locked="0" layoutInCell="1" allowOverlap="1" wp14:anchorId="30BDED4F" wp14:editId="0145BA5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93344581" name="AutoShape_140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3344581" name="AutoShape_140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2352" behindDoc="0" locked="0" layoutInCell="1" allowOverlap="1" wp14:anchorId="6B09FF0E" wp14:editId="798AB4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4434668" name="AutoShape_149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4434668" name="AutoShape_149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3376" behindDoc="0" locked="0" layoutInCell="1" allowOverlap="1" wp14:anchorId="59386DAC" wp14:editId="64D442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7605251" name="AutoShape_150_SpCnt_7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7605251" name="AutoShape_150_SpCnt_7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4400" behindDoc="0" locked="0" layoutInCell="1" allowOverlap="1" wp14:anchorId="3E0C66CA" wp14:editId="7CD0207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1734827" name="AutoShape_138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1734827" name="AutoShape_138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5424" behindDoc="0" locked="0" layoutInCell="1" allowOverlap="1" wp14:anchorId="577B0B5D" wp14:editId="266FD23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5676641" name="AutoShape_141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5676641" name="AutoShape_141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6448" behindDoc="0" locked="0" layoutInCell="1" allowOverlap="1" wp14:anchorId="2AE0633F" wp14:editId="7D4C24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2620220" name="AutoShape_155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2620220" name="AutoShape_155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7472" behindDoc="0" locked="0" layoutInCell="1" allowOverlap="1" wp14:anchorId="6D2140AD" wp14:editId="2FBB28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2869778" name="AutoShape_154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2869778" name="AutoShape_154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8496" behindDoc="0" locked="0" layoutInCell="1" allowOverlap="1" wp14:anchorId="3A0FA53B" wp14:editId="054293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6234708" name="AutoShape_139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6234708" name="AutoShape_139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19520" behindDoc="0" locked="0" layoutInCell="1" allowOverlap="1" wp14:anchorId="6621E294" wp14:editId="3CFE276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525407" name="AutoShape_145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525407" name="AutoShape_145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0544" behindDoc="0" locked="0" layoutInCell="1" allowOverlap="1" wp14:anchorId="7D395F05" wp14:editId="1CFF382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1831140" name="AutoShape_138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1831140" name="AutoShape_138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1568" behindDoc="0" locked="0" layoutInCell="1" allowOverlap="1" wp14:anchorId="061A1B65" wp14:editId="3299A2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2061121" name="AutoShape_137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2061121" name="AutoShape_137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2592" behindDoc="0" locked="0" layoutInCell="1" allowOverlap="1" wp14:anchorId="4AF7D914" wp14:editId="214FAC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1642466" name="AutoShape_143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1642466" name="AutoShape_143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3616" behindDoc="0" locked="0" layoutInCell="1" allowOverlap="1" wp14:anchorId="08A075F1" wp14:editId="0ED9532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1478482" name="AutoShape_142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1478482" name="AutoShape_142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4640" behindDoc="0" locked="0" layoutInCell="1" allowOverlap="1" wp14:anchorId="4257C646" wp14:editId="3C5E53B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438242" name="AutoShape_153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438242" name="AutoShape_153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5664" behindDoc="0" locked="0" layoutInCell="1" allowOverlap="1" wp14:anchorId="09BF00C8" wp14:editId="7F8DB5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8317183" name="AutoShape_147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8317183" name="AutoShape_147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6688" behindDoc="0" locked="0" layoutInCell="1" allowOverlap="1" wp14:anchorId="7A89F514" wp14:editId="198BFD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4564877" name="AutoShape_147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4564877" name="AutoShape_147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7712" behindDoc="0" locked="0" layoutInCell="1" allowOverlap="1" wp14:anchorId="2A8212C6" wp14:editId="5B1703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8892682" name="AutoShape_151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8892682" name="AutoShape_151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8736" behindDoc="0" locked="0" layoutInCell="1" allowOverlap="1" wp14:anchorId="1CF03F52" wp14:editId="47B9F35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0546196" name="AutoShape_140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0546196" name="AutoShape_140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29760" behindDoc="0" locked="0" layoutInCell="1" allowOverlap="1" wp14:anchorId="43BA6166" wp14:editId="603750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88187881" name="AutoShape_134_SpCnt_11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8187881" name="AutoShape_134_SpCnt_11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0784" behindDoc="0" locked="0" layoutInCell="1" allowOverlap="1" wp14:anchorId="4513A0A2" wp14:editId="1D0649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68432270" name="AutoShape_140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8432270" name="AutoShape_140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1808" behindDoc="0" locked="0" layoutInCell="1" allowOverlap="1" wp14:anchorId="1537291A" wp14:editId="003096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64523083" name="AutoShape_139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4523083" name="AutoShape_139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2832" behindDoc="0" locked="0" layoutInCell="1" allowOverlap="1" wp14:anchorId="6301CE60" wp14:editId="575715A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2220548" name="AutoShape_150_SpCnt_7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2220548" name="AutoShape_150_SpCnt_7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3856" behindDoc="0" locked="0" layoutInCell="1" allowOverlap="1" wp14:anchorId="42E5F17F" wp14:editId="0A6E62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3883990" name="AutoShape_144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3883990" name="AutoShape_144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4880" behindDoc="0" locked="0" layoutInCell="1" allowOverlap="1" wp14:anchorId="47C43417" wp14:editId="4D0F2D6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86144096" name="AutoShape_141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6144096" name="AutoShape_141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5904" behindDoc="0" locked="0" layoutInCell="1" allowOverlap="1" wp14:anchorId="5A4E649F" wp14:editId="0C7700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6239279" name="AutoShape_149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6239279" name="AutoShape_149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6928" behindDoc="0" locked="0" layoutInCell="1" allowOverlap="1" wp14:anchorId="4C4EA513" wp14:editId="001FA4D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9656030" name="AutoShape_138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656030" name="AutoShape_138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7952" behindDoc="0" locked="0" layoutInCell="1" allowOverlap="1" wp14:anchorId="59049FC1" wp14:editId="217197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30164019" name="AutoShape_154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0164019" name="AutoShape_154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38976" behindDoc="0" locked="0" layoutInCell="1" allowOverlap="1" wp14:anchorId="1DCA9FBE" wp14:editId="015EF48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3289164" name="AutoShape_138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3289164" name="AutoShape_138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0000" behindDoc="0" locked="0" layoutInCell="1" allowOverlap="1" wp14:anchorId="32D76A82" wp14:editId="0D1DCF0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4561363" name="AutoShape_137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4561363" name="AutoShape_137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1024" behindDoc="0" locked="0" layoutInCell="1" allowOverlap="1" wp14:anchorId="4B9CF230" wp14:editId="5F03F01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8663408" name="AutoShape_147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8663408" name="AutoShape_147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2048" behindDoc="0" locked="0" layoutInCell="1" allowOverlap="1" wp14:anchorId="351DAF6B" wp14:editId="4EDF5D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02093861" name="AutoShape_142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2093861" name="AutoShape_142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3072" behindDoc="0" locked="0" layoutInCell="1" allowOverlap="1" wp14:anchorId="6A0A82F2" wp14:editId="304E7E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9011333" name="AutoShape_151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9011333" name="AutoShape_151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4096" behindDoc="0" locked="0" layoutInCell="1" allowOverlap="1" wp14:anchorId="4E54960D" wp14:editId="1E0D5F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44238855" name="AutoShape_144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4238855" name="AutoShape_144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5120" behindDoc="0" locked="0" layoutInCell="1" allowOverlap="1" wp14:anchorId="02286300" wp14:editId="626AB4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88294008" name="AutoShape_155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8294008" name="AutoShape_155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6144" behindDoc="0" locked="0" layoutInCell="1" allowOverlap="1" wp14:anchorId="32A1CA68" wp14:editId="03DED0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54802655" name="AutoShape_150_SpCnt_8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4802655" name="AutoShape_150_SpCnt_8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7168" behindDoc="0" locked="0" layoutInCell="1" allowOverlap="1" wp14:anchorId="15FCF3DC" wp14:editId="2423F8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27409099" name="AutoShape_155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7409099" name="AutoShape_155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8192" behindDoc="0" locked="0" layoutInCell="1" allowOverlap="1" wp14:anchorId="1311197A" wp14:editId="120B29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65328942" name="AutoShape_154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5328942" name="AutoShape_154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49216" behindDoc="0" locked="0" layoutInCell="1" allowOverlap="1" wp14:anchorId="5141E93B" wp14:editId="689D6F1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2575754" name="AutoShape_143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2575754" name="AutoShape_143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0240" behindDoc="0" locked="0" layoutInCell="1" allowOverlap="1" wp14:anchorId="7ABB024B" wp14:editId="7353E1A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53975696" name="AutoShape_138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3975696" name="AutoShape_138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1264" behindDoc="0" locked="0" layoutInCell="1" allowOverlap="1" wp14:anchorId="74044E15" wp14:editId="64345F0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68071504" name="AutoShape_134_SpCnt_11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8071504" name="AutoShape_134_SpCnt_11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2288" behindDoc="0" locked="0" layoutInCell="1" allowOverlap="1" wp14:anchorId="482F9DC9" wp14:editId="65C511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9927133" name="AutoShape_142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9927133" name="AutoShape_142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3312" behindDoc="0" locked="0" layoutInCell="1" allowOverlap="1" wp14:anchorId="544F2ACA" wp14:editId="7C295D1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5396234" name="AutoShape_153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5396234" name="AutoShape_153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4336" behindDoc="0" locked="0" layoutInCell="1" allowOverlap="1" wp14:anchorId="59E5807E" wp14:editId="547F37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901903" name="AutoShape_147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901903" name="AutoShape_147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5360" behindDoc="0" locked="0" layoutInCell="1" allowOverlap="1" wp14:anchorId="2F894E6F" wp14:editId="4192C1D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7166998" name="AutoShape_153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7166998" name="AutoShape_153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6384" behindDoc="0" locked="0" layoutInCell="1" allowOverlap="1" wp14:anchorId="3622C320" wp14:editId="6EA465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16710252" name="AutoShape_152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6710252" name="AutoShape_152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7408" behindDoc="0" locked="0" layoutInCell="1" allowOverlap="1" wp14:anchorId="33DDDA38" wp14:editId="610962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9722766" name="AutoShape_141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9722766" name="AutoShape_141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8432" behindDoc="0" locked="0" layoutInCell="1" allowOverlap="1" wp14:anchorId="401C2406" wp14:editId="129EE0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35048896" name="AutoShape_136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5048896" name="AutoShape_136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59456" behindDoc="0" locked="0" layoutInCell="1" allowOverlap="1" wp14:anchorId="7415C004" wp14:editId="01745F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3510970" name="AutoShape_136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3510970" name="AutoShape_136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0480" behindDoc="0" locked="0" layoutInCell="1" allowOverlap="1" wp14:anchorId="6886496E" wp14:editId="02BBF0E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3551212" name="AutoShape_139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3551212" name="AutoShape_139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1504" behindDoc="0" locked="0" layoutInCell="1" allowOverlap="1" wp14:anchorId="7F15C174" wp14:editId="00AB82C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85485393" name="AutoShape_150_SpCnt_8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5485393" name="AutoShape_150_SpCnt_8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2528" behindDoc="0" locked="0" layoutInCell="1" allowOverlap="1" wp14:anchorId="4EC575B2" wp14:editId="0841003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3755178" name="AutoShape_144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3755178" name="AutoShape_144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3552" behindDoc="0" locked="0" layoutInCell="1" allowOverlap="1" wp14:anchorId="40B2E98B" wp14:editId="2AB65A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5050656" name="AutoShape_150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5050656" name="AutoShape_150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4576" behindDoc="0" locked="0" layoutInCell="1" allowOverlap="1" wp14:anchorId="30CD0EB9" wp14:editId="45BAAA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30963586" name="AutoShape_149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0963586" name="AutoShape_149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5600" behindDoc="0" locked="0" layoutInCell="1" allowOverlap="1" wp14:anchorId="252200F7" wp14:editId="248BC18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81240034" name="AutoShape_138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1240034" name="AutoShape_138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6624" behindDoc="0" locked="0" layoutInCell="1" allowOverlap="1" wp14:anchorId="208CEC15" wp14:editId="59499B6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7288250" name="AutoShape_155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7288250" name="AutoShape_155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7648" behindDoc="0" locked="0" layoutInCell="1" allowOverlap="1" wp14:anchorId="77DB739D" wp14:editId="38EF4C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83249711" name="AutoShape_151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3249711" name="AutoShape_151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8672" behindDoc="0" locked="0" layoutInCell="1" allowOverlap="1" wp14:anchorId="4F658E3C" wp14:editId="060E719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03377800" name="AutoShape_137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3377800" name="AutoShape_137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69696" behindDoc="0" locked="0" layoutInCell="1" allowOverlap="1" wp14:anchorId="73293108" wp14:editId="0E4AE51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5129197" name="AutoShape_147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5129197" name="AutoShape_147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0720" behindDoc="0" locked="0" layoutInCell="1" allowOverlap="1" wp14:anchorId="6A4252AE" wp14:editId="0D6ABC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2453515" name="AutoShape_142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2453515" name="AutoShape_142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1744" behindDoc="0" locked="0" layoutInCell="1" allowOverlap="1" wp14:anchorId="52BDD6BB" wp14:editId="57E395C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6789976" name="AutoShape_147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789976" name="AutoShape_147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2768" behindDoc="0" locked="0" layoutInCell="1" allowOverlap="1" wp14:anchorId="50F4F470" wp14:editId="6052590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6190541" name="AutoShape_146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6190541" name="AutoShape_146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3792" behindDoc="0" locked="0" layoutInCell="1" allowOverlap="1" wp14:anchorId="522E7AC5" wp14:editId="5C28C2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6911321" name="AutoShape_136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6911321" name="AutoShape_136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4816" behindDoc="0" locked="0" layoutInCell="1" allowOverlap="1" wp14:anchorId="22C87653" wp14:editId="7F70000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18282477" name="AutoShape_153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8282477" name="AutoShape_153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5840" behindDoc="0" locked="0" layoutInCell="1" allowOverlap="1" wp14:anchorId="06BEF1E1" wp14:editId="665201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2371395" name="AutoShape_155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2371395" name="AutoShape_155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6864" behindDoc="0" locked="0" layoutInCell="1" allowOverlap="1" wp14:anchorId="7316575B" wp14:editId="3B2229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42790678" name="AutoShape_152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2790678" name="AutoShape_152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7888" behindDoc="0" locked="0" layoutInCell="1" allowOverlap="1" wp14:anchorId="2896864D" wp14:editId="31AAF4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1749886" name="AutoShape_141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1749886" name="AutoShape_141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8912" behindDoc="0" locked="0" layoutInCell="1" allowOverlap="1" wp14:anchorId="06847C07" wp14:editId="2396D94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4829198" name="AutoShape_136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4829198" name="AutoShape_136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79936" behindDoc="0" locked="0" layoutInCell="1" allowOverlap="1" wp14:anchorId="6D1A7698" wp14:editId="2B44A4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5435335" name="AutoShape_141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5435335" name="AutoShape_141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0960" behindDoc="0" locked="0" layoutInCell="1" allowOverlap="1" wp14:anchorId="036593BE" wp14:editId="6AE189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61730019" name="AutoShape_140_SpCnt_8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1730019" name="AutoShape_140_SpCnt_8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1984" behindDoc="0" locked="0" layoutInCell="1" allowOverlap="1" wp14:anchorId="697197DA" wp14:editId="45DB808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9327202" name="AutoShape_152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9327202" name="AutoShape_152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3008" behindDoc="0" locked="0" layoutInCell="1" allowOverlap="1" wp14:anchorId="10DF92D1" wp14:editId="6C101D7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2247123" name="AutoShape_146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2247123" name="AutoShape_146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4032" behindDoc="0" locked="0" layoutInCell="1" allowOverlap="1" wp14:anchorId="41481BC7" wp14:editId="065E73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73634653" name="AutoShape_142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3634653" name="AutoShape_142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5056" behindDoc="0" locked="0" layoutInCell="1" allowOverlap="1" wp14:anchorId="707BA678" wp14:editId="52AE4FF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0142110" name="AutoShape_150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0142110" name="AutoShape_150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6080" behindDoc="0" locked="0" layoutInCell="1" allowOverlap="1" wp14:anchorId="043D9E41" wp14:editId="4AECE4F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9846921" name="AutoShape_139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9846921" name="AutoShape_139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7104" behindDoc="0" locked="0" layoutInCell="1" allowOverlap="1" wp14:anchorId="7D182719" wp14:editId="22A0EEB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6316224" name="AutoShape_155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6316224" name="AutoShape_155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8128" behindDoc="0" locked="0" layoutInCell="1" allowOverlap="1" wp14:anchorId="12F25CB7" wp14:editId="76DB8C7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8820430" name="AutoShape_139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8820430" name="AutoShape_139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89152" behindDoc="0" locked="0" layoutInCell="1" allowOverlap="1" wp14:anchorId="5FA926C5" wp14:editId="7741368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792173" name="AutoShape_138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792173" name="AutoShape_138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0176" behindDoc="0" locked="0" layoutInCell="1" allowOverlap="1" wp14:anchorId="1BD670AE" wp14:editId="0CAD72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4435903" name="AutoShape_150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4435903" name="AutoShape_150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1200" behindDoc="0" locked="0" layoutInCell="1" allowOverlap="1" wp14:anchorId="7502975E" wp14:editId="7F75DB9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8324855" name="AutoShape_144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8324855" name="AutoShape_144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2224" behindDoc="0" locked="0" layoutInCell="1" allowOverlap="1" wp14:anchorId="677740F2" wp14:editId="65036A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85826594" name="AutoShape_143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5826594" name="AutoShape_143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3248" behindDoc="0" locked="0" layoutInCell="1" allowOverlap="1" wp14:anchorId="4F0DB151" wp14:editId="5B5850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6037489" name="AutoShape_146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6037489" name="AutoShape_146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4272" behindDoc="0" locked="0" layoutInCell="1" allowOverlap="1" wp14:anchorId="660BDA07" wp14:editId="6FB8278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2166202" name="AutoShape_136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2166202" name="AutoShape_136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5296" behindDoc="0" locked="0" layoutInCell="1" allowOverlap="1" wp14:anchorId="06D0DF27" wp14:editId="160D99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64225669" name="AutoShape_152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4225669" name="AutoShape_152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6320" behindDoc="0" locked="0" layoutInCell="1" allowOverlap="1" wp14:anchorId="22CF8E7A" wp14:editId="0F99953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29932227" name="AutoShape_136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9932227" name="AutoShape_136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7344" behindDoc="0" locked="0" layoutInCell="1" allowOverlap="1" wp14:anchorId="11FF4AD6" wp14:editId="09E6A90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45169417" name="AutoShape_134_SpCnt_11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5169417" name="AutoShape_134_SpCnt_11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8368" behindDoc="0" locked="0" layoutInCell="1" allowOverlap="1" wp14:anchorId="70EEDDE9" wp14:editId="16C41D3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76743028" name="AutoShape_146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6743028" name="AutoShape_146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499392" behindDoc="0" locked="0" layoutInCell="1" allowOverlap="1" wp14:anchorId="7CA1C4A2" wp14:editId="65016C2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527580" name="AutoShape_141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527580" name="AutoShape_141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0416" behindDoc="0" locked="0" layoutInCell="1" allowOverlap="1" wp14:anchorId="029E937F" wp14:editId="188D30A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2182655" name="AutoShape_137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2182655" name="AutoShape_137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1440" behindDoc="0" locked="0" layoutInCell="1" allowOverlap="1" wp14:anchorId="7B8F3A86" wp14:editId="40C513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13731" name="AutoShape_144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13731" name="AutoShape_144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2464" behindDoc="0" locked="0" layoutInCell="1" allowOverlap="1" wp14:anchorId="63919EF4" wp14:editId="648BEA2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19219666" name="AutoShape_155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19219666" name="AutoShape_155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3488" behindDoc="0" locked="0" layoutInCell="1" allowOverlap="1" wp14:anchorId="66A3C3FF" wp14:editId="33A2EC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10640138" name="AutoShape_150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0640138" name="AutoShape_150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4512" behindDoc="0" locked="0" layoutInCell="1" allowOverlap="1" wp14:anchorId="0C68DB8E" wp14:editId="2DBB8F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0904235" name="AutoShape_134_SpCnt_11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0904235" name="AutoShape_134_SpCnt_11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5536" behindDoc="0" locked="0" layoutInCell="1" allowOverlap="1" wp14:anchorId="0F83EFCA" wp14:editId="5392C93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8269271" name="AutoShape_155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8269271" name="AutoShape_155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6560" behindDoc="0" locked="0" layoutInCell="1" allowOverlap="1" wp14:anchorId="413EED1F" wp14:editId="261B8E7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02333577" name="AutoShape_144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2333577" name="AutoShape_144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7584" behindDoc="0" locked="0" layoutInCell="1" allowOverlap="1" wp14:anchorId="0A341FCE" wp14:editId="0CB4CF6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41039906" name="AutoShape_139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1039906" name="AutoShape_139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8608" behindDoc="0" locked="0" layoutInCell="1" allowOverlap="1" wp14:anchorId="0F8519F4" wp14:editId="00416B5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076407" name="AutoShape_146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076407" name="AutoShape_146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09632" behindDoc="0" locked="0" layoutInCell="1" allowOverlap="1" wp14:anchorId="68BF2624" wp14:editId="08272ED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6007509" name="AutoShape_140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6007509" name="AutoShape_140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0656" behindDoc="0" locked="0" layoutInCell="1" allowOverlap="1" wp14:anchorId="623D98D8" wp14:editId="701D780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97009362" name="AutoShape_151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7009362" name="AutoShape_151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1680" behindDoc="0" locked="0" layoutInCell="1" allowOverlap="1" wp14:anchorId="35926B0D" wp14:editId="4D21A8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34627328" name="AutoShape_145_SpCnt_8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4627328" name="AutoShape_145_SpCnt_8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2704" behindDoc="0" locked="0" layoutInCell="1" allowOverlap="1" wp14:anchorId="1F5249E7" wp14:editId="32E9D91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26308564" name="AutoShape_152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6308564" name="AutoShape_152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3728" behindDoc="0" locked="0" layoutInCell="1" allowOverlap="1" wp14:anchorId="503A2DB5" wp14:editId="62F8573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75655102" name="AutoShape_151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5655102" name="AutoShape_151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4752" behindDoc="0" locked="0" layoutInCell="1" allowOverlap="1" wp14:anchorId="6C379ADF" wp14:editId="2C3D437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0626490" name="AutoShape_140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0626490" name="AutoShape_140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5776" behindDoc="0" locked="0" layoutInCell="1" allowOverlap="1" wp14:anchorId="45510537" wp14:editId="5041ED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02589432" name="AutoShape_134_SpCnt_12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2589432" name="AutoShape_134_SpCnt_12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6800" behindDoc="0" locked="0" layoutInCell="1" allowOverlap="1" wp14:anchorId="0C42A9D1" wp14:editId="747972D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292307" name="AutoShape_152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292307" name="AutoShape_152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7824" behindDoc="0" locked="0" layoutInCell="1" allowOverlap="1" wp14:anchorId="72389479" wp14:editId="7FA4E0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9708464" name="AutoShape_138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9708464" name="AutoShape_138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8848" behindDoc="0" locked="0" layoutInCell="1" allowOverlap="1" wp14:anchorId="73440E78" wp14:editId="14EBF85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0650344" name="AutoShape_149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0650344" name="AutoShape_149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19872" behindDoc="0" locked="0" layoutInCell="1" allowOverlap="1" wp14:anchorId="3BA23CD4" wp14:editId="5A045F1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4183849" name="AutoShape_143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4183849" name="AutoShape_143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0896" behindDoc="0" locked="0" layoutInCell="1" allowOverlap="1" wp14:anchorId="74C0D988" wp14:editId="256630F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8624411" name="AutoShape_150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8624411" name="AutoShape_150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1920" behindDoc="0" locked="0" layoutInCell="1" allowOverlap="1" wp14:anchorId="5C723A0B" wp14:editId="2529938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1350135" name="AutoShape_149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1350135" name="AutoShape_149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2944" behindDoc="0" locked="0" layoutInCell="1" allowOverlap="1" wp14:anchorId="470EAD70" wp14:editId="19208F6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307810" name="AutoShape_138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307810" name="AutoShape_138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3968" behindDoc="0" locked="0" layoutInCell="1" allowOverlap="1" wp14:anchorId="11297972" wp14:editId="7F24D1E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8075978" name="AutoShape_154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8075978" name="AutoShape_154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4992" behindDoc="0" locked="0" layoutInCell="1" allowOverlap="1" wp14:anchorId="429522F8" wp14:editId="6E6B69C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86916075" name="AutoShape_154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86916075" name="AutoShape_154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6016" behindDoc="0" locked="0" layoutInCell="1" allowOverlap="1" wp14:anchorId="29C59710" wp14:editId="1C411B4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67123536" name="AutoShape_134_SpCnt_12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67123536" name="AutoShape_134_SpCnt_12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7040" behindDoc="0" locked="0" layoutInCell="1" allowOverlap="1" wp14:anchorId="08BF494F" wp14:editId="2D6C14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3703138" name="AutoShape_145_SpCnt_8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3703138" name="AutoShape_145_SpCnt_8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8064" behindDoc="0" locked="0" layoutInCell="1" allowOverlap="1" wp14:anchorId="264CBA7C" wp14:editId="689AFCF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7121093" name="AutoShape_140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121093" name="AutoShape_140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29088" behindDoc="0" locked="0" layoutInCell="1" allowOverlap="1" wp14:anchorId="1CE85CDD" wp14:editId="193F53C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7198858" name="AutoShape_146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198858" name="AutoShape_146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0112" behindDoc="0" locked="0" layoutInCell="1" allowOverlap="1" wp14:anchorId="2D7E4D7E" wp14:editId="616F9D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4640743" name="AutoShape_145_SpCnt_8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4640743" name="AutoShape_145_SpCnt_8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1136" behindDoc="0" locked="0" layoutInCell="1" allowOverlap="1" wp14:anchorId="1206E406" wp14:editId="2D66866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6760787" name="AutoShape_134_SpCnt_12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6760787" name="AutoShape_134_SpCnt_12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2160" behindDoc="0" locked="0" layoutInCell="1" allowOverlap="1" wp14:anchorId="513E2D06" wp14:editId="59522D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74966009" name="AutoShape_151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4966009" name="AutoShape_151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3184" behindDoc="0" locked="0" layoutInCell="1" allowOverlap="1" wp14:anchorId="40B002CB" wp14:editId="3B680CA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3590374" name="AutoShape_146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3590374" name="AutoShape_146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4208" behindDoc="0" locked="0" layoutInCell="1" allowOverlap="1" wp14:anchorId="21B918AA" wp14:editId="54F3F09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3326522" name="AutoShape_154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3326522" name="AutoShape_154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5232" behindDoc="0" locked="0" layoutInCell="1" allowOverlap="1" wp14:anchorId="2D62ECD0" wp14:editId="4723B45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33036580" name="AutoShape_143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3036580" name="AutoShape_143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6256" behindDoc="0" locked="0" layoutInCell="1" allowOverlap="1" wp14:anchorId="3FCB3498" wp14:editId="71AD78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5672369" name="AutoShape_155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5672369" name="AutoShape_155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7280" behindDoc="0" locked="0" layoutInCell="1" allowOverlap="1" wp14:anchorId="26FEF755" wp14:editId="1E6342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6873853" name="AutoShape_144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6873853" name="AutoShape_144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8304" behindDoc="0" locked="0" layoutInCell="1" allowOverlap="1" wp14:anchorId="6103EB61" wp14:editId="6E69D4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9849056" name="AutoShape_139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9849056" name="AutoShape_139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39328" behindDoc="0" locked="0" layoutInCell="1" allowOverlap="1" wp14:anchorId="6CFEEBA3" wp14:editId="0AA2CC1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9070617" name="AutoShape_150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9070617" name="AutoShape_150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0352" behindDoc="0" locked="0" layoutInCell="1" allowOverlap="1" wp14:anchorId="227D7723" wp14:editId="425044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68934975" name="AutoShape_154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8934975" name="AutoShape_154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1376" behindDoc="0" locked="0" layoutInCell="1" allowOverlap="1" wp14:anchorId="1C54FAC6" wp14:editId="032531C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4771449" name="AutoShape_149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4771449" name="AutoShape_149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2400" behindDoc="0" locked="0" layoutInCell="1" allowOverlap="1" wp14:anchorId="44F393CE" wp14:editId="4F7A30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72972426" name="AutoShape_140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2972426" name="AutoShape_140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3424" behindDoc="0" locked="0" layoutInCell="1" allowOverlap="1" wp14:anchorId="1DB61AA7" wp14:editId="6E2929B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68085911" name="AutoShape_137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8085911" name="AutoShape_137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4448" behindDoc="0" locked="0" layoutInCell="1" allowOverlap="1" wp14:anchorId="3C335D41" wp14:editId="198D4A9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7809783" name="AutoShape_143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7809783" name="AutoShape_143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5472" behindDoc="0" locked="0" layoutInCell="1" allowOverlap="1" wp14:anchorId="5C72B993" wp14:editId="384623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38457574" name="AutoShape_141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8457574" name="AutoShape_141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6496" behindDoc="0" locked="0" layoutInCell="1" allowOverlap="1" wp14:anchorId="75DB42A8" wp14:editId="779911A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14024004" name="AutoShape_147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4024004" name="AutoShape_147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7520" behindDoc="0" locked="0" layoutInCell="1" allowOverlap="1" wp14:anchorId="46471FCA" wp14:editId="319B666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73129123" name="AutoShape_155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3129123" name="AutoShape_155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8544" behindDoc="0" locked="0" layoutInCell="1" allowOverlap="1" wp14:anchorId="31B4EF23" wp14:editId="0546EA8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9345538" name="AutoShape_143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9345538" name="AutoShape_143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49568" behindDoc="0" locked="0" layoutInCell="1" allowOverlap="1" wp14:anchorId="0C9F3A12" wp14:editId="53838A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28432687" name="AutoShape_142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8432687" name="AutoShape_142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0592" behindDoc="0" locked="0" layoutInCell="1" allowOverlap="1" wp14:anchorId="78746288" wp14:editId="23F4F87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7821091" name="AutoShape_144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7821091" name="AutoShape_144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1616" behindDoc="0" locked="0" layoutInCell="1" allowOverlap="1" wp14:anchorId="07ECA6DB" wp14:editId="1CC9C6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28734488" name="AutoShape_152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8734488" name="AutoShape_152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2640" behindDoc="0" locked="0" layoutInCell="1" allowOverlap="1" wp14:anchorId="03DD4707" wp14:editId="5AFA77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0990014" name="AutoShape_150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0990014" name="AutoShape_150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3664" behindDoc="0" locked="0" layoutInCell="1" allowOverlap="1" wp14:anchorId="55D151B9" wp14:editId="5A3916E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09718127" name="AutoShape_140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9718127" name="AutoShape_140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4688" behindDoc="0" locked="0" layoutInCell="1" allowOverlap="1" wp14:anchorId="5B305696" wp14:editId="68769AF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81474916" name="AutoShape_142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1474916" name="AutoShape_142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5712" behindDoc="0" locked="0" layoutInCell="1" allowOverlap="1" wp14:anchorId="292329AE" wp14:editId="4502C4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23071298" name="AutoShape_150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3071298" name="AutoShape_150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6736" behindDoc="0" locked="0" layoutInCell="1" allowOverlap="1" wp14:anchorId="16278695" wp14:editId="0562B88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2967505" name="AutoShape_141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2967505" name="AutoShape_141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7760" behindDoc="0" locked="0" layoutInCell="1" allowOverlap="1" wp14:anchorId="374DE7F0" wp14:editId="42C7B4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58937254" name="AutoShape_136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8937254" name="AutoShape_136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8784" behindDoc="0" locked="0" layoutInCell="1" allowOverlap="1" wp14:anchorId="025D178A" wp14:editId="485CBEA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59443203" name="AutoShape_138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59443203" name="AutoShape_138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59808" behindDoc="0" locked="0" layoutInCell="1" allowOverlap="1" wp14:anchorId="290A1ADB" wp14:editId="03B5116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3415301" name="AutoShape_145_SpCnt_8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3415301" name="AutoShape_145_SpCnt_8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0832" behindDoc="0" locked="0" layoutInCell="1" allowOverlap="1" wp14:anchorId="5469B86B" wp14:editId="76D4C1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906370" name="AutoShape_143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906370" name="AutoShape_143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1856" behindDoc="0" locked="0" layoutInCell="1" allowOverlap="1" wp14:anchorId="5B0E5E26" wp14:editId="513EBDE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0152721" name="AutoShape_155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0152721" name="AutoShape_155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2880" behindDoc="0" locked="0" layoutInCell="1" allowOverlap="1" wp14:anchorId="6F094367" wp14:editId="516BAE7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09614698" name="AutoShape_136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9614698" name="AutoShape_136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3904" behindDoc="0" locked="0" layoutInCell="1" allowOverlap="1" wp14:anchorId="2B11FD27" wp14:editId="6C2991C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50137186" name="AutoShape_143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0137186" name="AutoShape_143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4928" behindDoc="0" locked="0" layoutInCell="1" allowOverlap="1" wp14:anchorId="11CADD4F" wp14:editId="2E98DAF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86285552" name="AutoShape_153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6285552" name="AutoShape_153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5952" behindDoc="0" locked="0" layoutInCell="1" allowOverlap="1" wp14:anchorId="39152992" wp14:editId="7BE898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2552500" name="AutoShape_152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2552500" name="AutoShape_152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6976" behindDoc="0" locked="0" layoutInCell="1" allowOverlap="1" wp14:anchorId="253C1892" wp14:editId="0D874F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91139013" name="AutoShape_154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1139013" name="AutoShape_154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8000" behindDoc="0" locked="0" layoutInCell="1" allowOverlap="1" wp14:anchorId="1B0DAFF0" wp14:editId="772347B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8619248" name="AutoShape_140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8619248" name="AutoShape_140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69024" behindDoc="0" locked="0" layoutInCell="1" allowOverlap="1" wp14:anchorId="1F82A31A" wp14:editId="71B7E6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49521111" name="AutoShape_138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9521111" name="AutoShape_138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0048" behindDoc="0" locked="0" layoutInCell="1" allowOverlap="1" wp14:anchorId="371A3B18" wp14:editId="0459C81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6557974" name="AutoShape_150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6557974" name="AutoShape_150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1072" behindDoc="0" locked="0" layoutInCell="1" allowOverlap="1" wp14:anchorId="035DA899" wp14:editId="3B19965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17763147" name="AutoShape_152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7763147" name="AutoShape_152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2096" behindDoc="0" locked="0" layoutInCell="1" allowOverlap="1" wp14:anchorId="5FA8D673" wp14:editId="6B37F3F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81706872" name="AutoShape_138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1706872" name="AutoShape_138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3120" behindDoc="0" locked="0" layoutInCell="1" allowOverlap="1" wp14:anchorId="5C97EE33" wp14:editId="4B9A0AD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32748127" name="AutoShape_137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2748127" name="AutoShape_137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4144" behindDoc="0" locked="0" layoutInCell="1" allowOverlap="1" wp14:anchorId="6F9EE505" wp14:editId="3DC4E7E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4883815" name="AutoShape_143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4883815" name="AutoShape_143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5168" behindDoc="0" locked="0" layoutInCell="1" allowOverlap="1" wp14:anchorId="46006E57" wp14:editId="1995E4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40358497" name="AutoShape_145_SpCnt_8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0358497" name="AutoShape_145_SpCnt_8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6192" behindDoc="0" locked="0" layoutInCell="1" allowOverlap="1" wp14:anchorId="265909DA" wp14:editId="40DBC3F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0539526" name="AutoShape_154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0539526" name="AutoShape_154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7216" behindDoc="0" locked="0" layoutInCell="1" allowOverlap="1" wp14:anchorId="49F9B76B" wp14:editId="0BFE51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47372269" name="AutoShape_151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7372269" name="AutoShape_151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8240" behindDoc="0" locked="0" layoutInCell="1" allowOverlap="1" wp14:anchorId="3694D55A" wp14:editId="06C9BA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42938599" name="AutoShape_141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2938599" name="AutoShape_141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79264" behindDoc="0" locked="0" layoutInCell="1" allowOverlap="1" wp14:anchorId="03F76FEB" wp14:editId="468D469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00752948" name="AutoShape_143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0752948" name="AutoShape_143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0288" behindDoc="0" locked="0" layoutInCell="1" allowOverlap="1" wp14:anchorId="34DAD060" wp14:editId="4978B6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37821025" name="AutoShape_152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7821025" name="AutoShape_152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1312" behindDoc="0" locked="0" layoutInCell="1" allowOverlap="1" wp14:anchorId="36FCA090" wp14:editId="14A88A0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45006244" name="AutoShape_139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45006244" name="AutoShape_139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2336" behindDoc="0" locked="0" layoutInCell="1" allowOverlap="1" wp14:anchorId="20C426F4" wp14:editId="201734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3971942" name="AutoShape_138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3971942" name="AutoShape_138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3360" behindDoc="0" locked="0" layoutInCell="1" allowOverlap="1" wp14:anchorId="35463F36" wp14:editId="62F3C83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6382033" name="AutoShape_140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382033" name="AutoShape_140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4384" behindDoc="0" locked="0" layoutInCell="1" allowOverlap="1" wp14:anchorId="3D55D342" wp14:editId="209651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73293782" name="AutoShape_149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3293782" name="AutoShape_149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5408" behindDoc="0" locked="0" layoutInCell="1" allowOverlap="1" wp14:anchorId="41C3B8D6" wp14:editId="0C96B41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2909946" name="AutoShape_145_SpCnt_8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2909946" name="AutoShape_145_SpCnt_8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6432" behindDoc="0" locked="0" layoutInCell="1" allowOverlap="1" wp14:anchorId="0C86F793" wp14:editId="30D47E7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15114710" name="AutoShape_136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5114710" name="AutoShape_136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7456" behindDoc="0" locked="0" layoutInCell="1" allowOverlap="1" wp14:anchorId="63059B89" wp14:editId="692CC8F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86598925" name="AutoShape_138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6598925" name="AutoShape_138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8480" behindDoc="0" locked="0" layoutInCell="1" allowOverlap="1" wp14:anchorId="7626584F" wp14:editId="3816D1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263064" name="AutoShape_146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63064" name="AutoShape_146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89504" behindDoc="0" locked="0" layoutInCell="1" allowOverlap="1" wp14:anchorId="5E7C60B2" wp14:editId="64966CB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93426432" name="AutoShape_137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3426432" name="AutoShape_137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0528" behindDoc="0" locked="0" layoutInCell="1" allowOverlap="1" wp14:anchorId="79D5C9CC" wp14:editId="19AB9A1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02705831" name="AutoShape_153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2705831" name="AutoShape_153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1552" behindDoc="0" locked="0" layoutInCell="1" allowOverlap="1" wp14:anchorId="674304F2" wp14:editId="1121B8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54972963" name="AutoShape_134_SpCnt_12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4972963" name="AutoShape_134_SpCnt_12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2576" behindDoc="0" locked="0" layoutInCell="1" allowOverlap="1" wp14:anchorId="55B547AA" wp14:editId="268B27A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73867276" name="AutoShape_142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3867276" name="AutoShape_142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3600" behindDoc="0" locked="0" layoutInCell="1" allowOverlap="1" wp14:anchorId="437D759B" wp14:editId="3F1594C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13971758" name="AutoShape_139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13971758" name="AutoShape_139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4624" behindDoc="0" locked="0" layoutInCell="1" allowOverlap="1" wp14:anchorId="39F94520" wp14:editId="2ADDA4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08584663" name="AutoShape_151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8584663" name="AutoShape_151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5648" behindDoc="0" locked="0" layoutInCell="1" allowOverlap="1" wp14:anchorId="13F34455" wp14:editId="769127E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83858926" name="AutoShape_154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3858926" name="AutoShape_154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6672" behindDoc="0" locked="0" layoutInCell="1" allowOverlap="1" wp14:anchorId="39B3A2A7" wp14:editId="3B73B84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33174609" name="AutoShape_140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3174609" name="AutoShape_140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7696" behindDoc="0" locked="0" layoutInCell="1" allowOverlap="1" wp14:anchorId="6170A2C7" wp14:editId="39218E3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946596" name="AutoShape_149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946596" name="AutoShape_149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8720" behindDoc="0" locked="0" layoutInCell="1" allowOverlap="1" wp14:anchorId="575A0A0E" wp14:editId="3440A3C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5991993" name="AutoShape_147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991993" name="AutoShape_147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599744" behindDoc="0" locked="0" layoutInCell="1" allowOverlap="1" wp14:anchorId="2ED7402A" wp14:editId="12C55A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29849706" name="AutoShape_151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9849706" name="AutoShape_151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0768" behindDoc="0" locked="0" layoutInCell="1" allowOverlap="1" wp14:anchorId="38265461" wp14:editId="317FD24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70733011" name="AutoShape_137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0733011" name="AutoShape_137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1792" behindDoc="0" locked="0" layoutInCell="1" allowOverlap="1" wp14:anchorId="0FB19FE5" wp14:editId="2C4FC1F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88207819" name="AutoShape_155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8207819" name="AutoShape_155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2816" behindDoc="0" locked="0" layoutInCell="1" allowOverlap="1" wp14:anchorId="0AD146A0" wp14:editId="198F217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0656421" name="AutoShape_145_SpCnt_89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656421" name="AutoShape_145_SpCnt_89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3840" behindDoc="0" locked="0" layoutInCell="1" allowOverlap="1" wp14:anchorId="2302EA88" wp14:editId="41EC2E4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4548225" name="AutoShape_149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548225" name="AutoShape_149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4864" behindDoc="0" locked="0" layoutInCell="1" allowOverlap="1" wp14:anchorId="1CB7856D" wp14:editId="47866C3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6850229" name="AutoShape_145_SpCnt_9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6850229" name="AutoShape_145_SpCnt_90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5888" behindDoc="0" locked="0" layoutInCell="1" allowOverlap="1" wp14:anchorId="0AF1FD48" wp14:editId="008E665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80182525" name="AutoShape_154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0182525" name="AutoShape_154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6912" behindDoc="0" locked="0" layoutInCell="1" allowOverlap="1" wp14:anchorId="71F8A70A" wp14:editId="6B2D148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58771892" name="AutoShape_145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58771892" name="AutoShape_145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7936" behindDoc="0" locked="0" layoutInCell="1" allowOverlap="1" wp14:anchorId="3B789791" wp14:editId="1C5B758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2662278" name="AutoShape_150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2662278" name="AutoShape_150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8960" behindDoc="0" locked="0" layoutInCell="1" allowOverlap="1" wp14:anchorId="7BB7E247" wp14:editId="5870A6C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7141056" name="AutoShape_152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7141056" name="AutoShape_152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09984" behindDoc="0" locked="0" layoutInCell="1" allowOverlap="1" wp14:anchorId="74BA9979" wp14:editId="359EA2D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28445304" name="AutoShape_146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8445304" name="AutoShape_146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1008" behindDoc="0" locked="0" layoutInCell="1" allowOverlap="1" wp14:anchorId="21DA749E" wp14:editId="54B888B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34753893" name="AutoShape_154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34753893" name="AutoShape_154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2032" behindDoc="0" locked="0" layoutInCell="1" allowOverlap="1" wp14:anchorId="4660F073" wp14:editId="0FF5592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49780069" name="AutoShape_144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49780069" name="AutoShape_144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3056" behindDoc="0" locked="0" layoutInCell="1" allowOverlap="1" wp14:anchorId="526ACE51" wp14:editId="6679D16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8351850" name="AutoShape_137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351850" name="AutoShape_137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4080" behindDoc="0" locked="0" layoutInCell="1" allowOverlap="1" wp14:anchorId="6A62CC9B" wp14:editId="6B5049F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71130401" name="AutoShape_140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1130401" name="AutoShape_140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5104" behindDoc="0" locked="0" layoutInCell="1" allowOverlap="1" wp14:anchorId="0233A6DD" wp14:editId="12951D1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4192099" name="AutoShape_147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4192099" name="AutoShape_147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6128" behindDoc="0" locked="0" layoutInCell="1" allowOverlap="1" wp14:anchorId="7D88D22B" wp14:editId="04F3A6E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23085200" name="AutoShape_138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3085200" name="AutoShape_138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7152" behindDoc="0" locked="0" layoutInCell="1" allowOverlap="1" wp14:anchorId="12576369" wp14:editId="3D8D65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8979580" name="AutoShape_140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8979580" name="AutoShape_140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8176" behindDoc="0" locked="0" layoutInCell="1" allowOverlap="1" wp14:anchorId="746A5626" wp14:editId="2E77D30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856158" name="AutoShape_134_SpCnt_12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856158" name="AutoShape_134_SpCnt_12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19200" behindDoc="0" locked="0" layoutInCell="1" allowOverlap="1" wp14:anchorId="45E6E073" wp14:editId="453D64C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42038153" name="AutoShape_142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2038153" name="AutoShape_142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0224" behindDoc="0" locked="0" layoutInCell="1" allowOverlap="1" wp14:anchorId="5F4F3D2B" wp14:editId="7DEA7A8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05543255" name="AutoShape_154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5543255" name="AutoShape_154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1248" behindDoc="0" locked="0" layoutInCell="1" allowOverlap="1" wp14:anchorId="276B7A11" wp14:editId="61369CB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36500293" name="AutoShape_149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6500293" name="AutoShape_149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2272" behindDoc="0" locked="0" layoutInCell="1" allowOverlap="1" wp14:anchorId="0727F234" wp14:editId="22836BD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73649528" name="AutoShape_147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3649528" name="AutoShape_147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3296" behindDoc="0" locked="0" layoutInCell="1" allowOverlap="1" wp14:anchorId="26CBE9E0" wp14:editId="77D7EBA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6863723" name="AutoShape_155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6863723" name="AutoShape_155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4320" behindDoc="0" locked="0" layoutInCell="1" allowOverlap="1" wp14:anchorId="31781EC4" wp14:editId="6841089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95909486" name="AutoShape_145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5909486" name="AutoShape_145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5344" behindDoc="0" locked="0" layoutInCell="1" allowOverlap="1" wp14:anchorId="21F26178" wp14:editId="6A91F4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35046121" name="AutoShape_147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5046121" name="AutoShape_147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6368" behindDoc="0" locked="0" layoutInCell="1" allowOverlap="1" wp14:anchorId="7C5671FB" wp14:editId="1B5FB0F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702463271" name="AutoShape_142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2463271" name="AutoShape_142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7392" behindDoc="0" locked="0" layoutInCell="1" allowOverlap="1" wp14:anchorId="41155E55" wp14:editId="6BD0B1D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127337492" name="AutoShape_150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27337492" name="AutoShape_150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8416" behindDoc="0" locked="0" layoutInCell="1" allowOverlap="1" wp14:anchorId="4043E345" wp14:editId="0772974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535698423" name="AutoShape_140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5698423" name="AutoShape_140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29440" behindDoc="0" locked="0" layoutInCell="1" allowOverlap="1" wp14:anchorId="52221DAA" wp14:editId="01D8D64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91547690" name="AutoShape_154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91547690" name="AutoShape_154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0464" behindDoc="0" locked="0" layoutInCell="1" allowOverlap="1" wp14:anchorId="76A2361D" wp14:editId="4802F7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53461112" name="AutoShape_136_SpCnt_9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3461112" name="AutoShape_136_SpCnt_91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1488" behindDoc="0" locked="0" layoutInCell="1" allowOverlap="1" wp14:anchorId="34D1D88F" wp14:editId="716DC3E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051913868" name="AutoShape_143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1913868" name="AutoShape_143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2512" behindDoc="0" locked="0" layoutInCell="1" allowOverlap="1" wp14:anchorId="1B0192F2" wp14:editId="266F04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92986905" name="AutoShape_134_SpCnt_12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2986905" name="AutoShape_134_SpCnt_12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3536" behindDoc="0" locked="0" layoutInCell="1" allowOverlap="1" wp14:anchorId="0C0DE592" wp14:editId="0C2CD7C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420494360" name="AutoShape_136_SpCnt_92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0494360" name="AutoShape_136_SpCnt_92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4560" behindDoc="0" locked="0" layoutInCell="1" allowOverlap="1" wp14:anchorId="2F5F8B12" wp14:editId="7F6702D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8459182" name="AutoShape_153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459182" name="AutoShape_153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5584" behindDoc="0" locked="0" layoutInCell="1" allowOverlap="1" wp14:anchorId="2DE4A8A8" wp14:editId="3826F18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2411939" name="AutoShape_138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2411939" name="AutoShape_138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6608" behindDoc="0" locked="0" layoutInCell="1" allowOverlap="1" wp14:anchorId="490B8561" wp14:editId="5A08B7D3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49372366" name="AutoShape_150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9372366" name="AutoShape_150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7632" behindDoc="0" locked="0" layoutInCell="1" allowOverlap="1" wp14:anchorId="1B80EE79" wp14:editId="3C49631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933706046" name="AutoShape_151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3706046" name="AutoShape_151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8656" behindDoc="0" locked="0" layoutInCell="1" allowOverlap="1" wp14:anchorId="666C0A21" wp14:editId="59CD6F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297255708" name="AutoShape_134_SpCnt_12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7255708" name="AutoShape_134_SpCnt_126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39680" behindDoc="0" locked="0" layoutInCell="1" allowOverlap="1" wp14:anchorId="393A6CD8" wp14:editId="116E65ED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124548759" name="AutoShape_134_SpCnt_12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4548759" name="AutoShape_134_SpCnt_127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0704" behindDoc="0" locked="0" layoutInCell="1" allowOverlap="1" wp14:anchorId="5348E533" wp14:editId="2E8DC6E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37409931" name="AutoShape_145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7409931" name="AutoShape_145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1728" behindDoc="0" locked="0" layoutInCell="1" allowOverlap="1" wp14:anchorId="10141237" wp14:editId="6D0B855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54976401" name="AutoShape_150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4976401" name="AutoShape_150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2752" behindDoc="0" locked="0" layoutInCell="1" allowOverlap="1" wp14:anchorId="6E07781A" wp14:editId="2F97767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917097404" name="AutoShape_144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7097404" name="AutoShape_144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3776" behindDoc="0" locked="0" layoutInCell="1" allowOverlap="1" wp14:anchorId="60A82777" wp14:editId="2DFEEC94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80875582" name="AutoShape_144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0875582" name="AutoShape_144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4800" behindDoc="0" locked="0" layoutInCell="1" allowOverlap="1" wp14:anchorId="27C6B645" wp14:editId="0D4B3A0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8819768" name="AutoShape_144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819768" name="AutoShape_144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5824" behindDoc="0" locked="0" layoutInCell="1" allowOverlap="1" wp14:anchorId="19FCF00A" wp14:editId="1791618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51873590" name="AutoShape_136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51873590" name="AutoShape_136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6848" behindDoc="0" locked="0" layoutInCell="1" allowOverlap="1" wp14:anchorId="3F579D8F" wp14:editId="1F445A2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033122617" name="AutoShape_152_SpCnt_9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3122617" name="AutoShape_152_SpCnt_93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7872" behindDoc="0" locked="0" layoutInCell="1" allowOverlap="1" wp14:anchorId="1C4376E4" wp14:editId="6334D1CE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896638465" name="AutoShape_152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6638465" name="AutoShape_152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8896" behindDoc="0" locked="0" layoutInCell="1" allowOverlap="1" wp14:anchorId="7C61C8E3" wp14:editId="4E64B2B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68059015" name="AutoShape_141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8059015" name="AutoShape_141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49920" behindDoc="0" locked="0" layoutInCell="1" allowOverlap="1" wp14:anchorId="0829C352" wp14:editId="4536DF4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24093225" name="AutoShape_145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4093225" name="AutoShape_145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0944" behindDoc="0" locked="0" layoutInCell="1" allowOverlap="1" wp14:anchorId="6520935D" wp14:editId="2DC23832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718303033" name="AutoShape_140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8303033" name="AutoShape_140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1968" behindDoc="0" locked="0" layoutInCell="1" allowOverlap="1" wp14:anchorId="0EF28EBD" wp14:editId="0A5AA176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11367688" name="AutoShape_136_SpCnt_9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1367688" name="AutoShape_136_SpCnt_94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2992" behindDoc="0" locked="0" layoutInCell="1" allowOverlap="1" wp14:anchorId="51F0D334" wp14:editId="1EE35998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614440144" name="AutoShape_140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4440144" name="AutoShape_140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4016" behindDoc="0" locked="0" layoutInCell="1" allowOverlap="1" wp14:anchorId="12F0DEAF" wp14:editId="3D9B977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83467144" name="AutoShape_150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3467144" name="AutoShape_150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5040" behindDoc="0" locked="0" layoutInCell="1" allowOverlap="1" wp14:anchorId="150EC3C4" wp14:editId="727902A1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58323659" name="AutoShape_146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8323659" name="AutoShape_146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6064" behindDoc="0" locked="0" layoutInCell="1" allowOverlap="1" wp14:anchorId="2766BED2" wp14:editId="2BB33A2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695840606" name="AutoShape_153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5840606" name="AutoShape_153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7088" behindDoc="0" locked="0" layoutInCell="1" allowOverlap="1" wp14:anchorId="15CAEF65" wp14:editId="254EA785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28944308" name="AutoShape_154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8944308" name="AutoShape_154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8112" behindDoc="0" locked="0" layoutInCell="1" allowOverlap="1" wp14:anchorId="557D6B23" wp14:editId="4784050A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51891225" name="AutoShape_145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891225" name="AutoShape_145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59136" behindDoc="0" locked="0" layoutInCell="1" allowOverlap="1" wp14:anchorId="2EC23CFB" wp14:editId="6CAA35AF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460396651" name="AutoShape_152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0396651" name="AutoShape_152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60160" behindDoc="0" locked="0" layoutInCell="1" allowOverlap="1" wp14:anchorId="58DA65DF" wp14:editId="4D82FA0C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307044669" name="AutoShape_142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7044669" name="AutoShape_142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61184" behindDoc="0" locked="0" layoutInCell="1" allowOverlap="1" wp14:anchorId="34BF76A0" wp14:editId="3036B0E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362728261" name="AutoShape_136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2728261" name="AutoShape_136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62208" behindDoc="0" locked="0" layoutInCell="1" allowOverlap="1" wp14:anchorId="3D2DE437" wp14:editId="2498D85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836144906" name="AutoShape_138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6144906" name="AutoShape_138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6"/>
                <w:szCs w:val="16"/>
                <w:bdr w:val="single" w:sz="4" w:space="0" w:color="000000"/>
                <w:lang w:bidi="ar"/>
              </w:rPr>
              <w:drawing>
                <wp:anchor distT="0" distB="0" distL="114300" distR="114300" simplePos="0" relativeHeight="253663232" behindDoc="0" locked="0" layoutInCell="1" allowOverlap="1" wp14:anchorId="16B04A97" wp14:editId="042A3330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0</wp:posOffset>
                  </wp:positionV>
                  <wp:extent cx="8255" cy="9525"/>
                  <wp:effectExtent l="0" t="0" r="0" b="0"/>
                  <wp:wrapNone/>
                  <wp:docPr id="1228233615" name="AutoShape_147_SpCnt_9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8233615" name="AutoShape_147_SpCnt_95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7903F81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GCGCCATAAGAAACGCGCTCTTCATCTCCATA</w:t>
            </w:r>
          </w:p>
        </w:tc>
      </w:tr>
      <w:tr w:rsidR="00007D15" w14:paraId="26A91EFE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97FD9F3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101-470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8D8F7DA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GAAGAGCTTCTTTGCGATGGCGCCCAAG</w:t>
            </w:r>
          </w:p>
        </w:tc>
      </w:tr>
      <w:tr w:rsidR="00007D15" w14:paraId="56775A5B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116C3F9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101-470-R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690F29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TTGGGCGCCATCGCAAAGAAGCTCTTCAT</w:t>
            </w:r>
          </w:p>
        </w:tc>
      </w:tr>
      <w:tr w:rsidR="00007D15" w14:paraId="604F9502" w14:textId="77777777" w:rsidTr="00B67682">
        <w:trPr>
          <w:trHeight w:val="413"/>
        </w:trPr>
        <w:tc>
          <w:tcPr>
            <w:tcW w:w="1765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BD23352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468-470-F</w:t>
            </w:r>
          </w:p>
        </w:tc>
        <w:tc>
          <w:tcPr>
            <w:tcW w:w="6757" w:type="dxa"/>
            <w:tcBorders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A07979A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ATGAAGAGCGCGTTTGCGATGGCGCCCAAG</w:t>
            </w:r>
          </w:p>
        </w:tc>
      </w:tr>
      <w:tr w:rsidR="00007D15" w14:paraId="0F47B36B" w14:textId="77777777" w:rsidTr="00B67682">
        <w:trPr>
          <w:trHeight w:val="413"/>
        </w:trPr>
        <w:tc>
          <w:tcPr>
            <w:tcW w:w="1765" w:type="dxa"/>
            <w:tcBorders>
              <w:left w:val="nil"/>
              <w:bottom w:val="thickThinSmallGap" w:sz="2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814520E" w14:textId="77777777" w:rsidR="00007D15" w:rsidRDefault="00007D15" w:rsidP="00B67682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sz w:val="16"/>
                <w:szCs w:val="16"/>
              </w:rPr>
              <w:t>468-470-R</w:t>
            </w:r>
          </w:p>
        </w:tc>
        <w:tc>
          <w:tcPr>
            <w:tcW w:w="6757" w:type="dxa"/>
            <w:tcBorders>
              <w:left w:val="nil"/>
              <w:bottom w:val="thickThinSmallGap" w:sz="2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E9CC53D" w14:textId="77777777" w:rsidR="00007D15" w:rsidRDefault="00007D15" w:rsidP="00B67682">
            <w:pPr>
              <w:widowControl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6"/>
                <w:lang w:bidi="ar"/>
              </w:rPr>
              <w:t>CTTGGGCGCCATCGCAAACGCGCTCTTCAT</w:t>
            </w:r>
          </w:p>
        </w:tc>
      </w:tr>
    </w:tbl>
    <w:p w14:paraId="4CBAC5E5" w14:textId="77777777" w:rsidR="00007D15" w:rsidRDefault="00007D15" w:rsidP="00007D15">
      <w:pPr>
        <w:pStyle w:val="2"/>
      </w:pPr>
      <w:r>
        <w:rPr>
          <w:sz w:val="28"/>
          <w:szCs w:val="28"/>
        </w:rPr>
        <w:br w:type="page"/>
      </w:r>
    </w:p>
    <w:p w14:paraId="206CE832" w14:textId="6B152982" w:rsidR="004C0414" w:rsidRDefault="004C0414" w:rsidP="004C0414">
      <w:pPr>
        <w:pStyle w:val="2"/>
        <w:rPr>
          <w:rFonts w:eastAsia="宋体"/>
          <w:szCs w:val="24"/>
        </w:rPr>
      </w:pPr>
      <w:bookmarkStart w:id="47" w:name="_Toc205409319"/>
      <w:bookmarkEnd w:id="45"/>
      <w:r>
        <w:rPr>
          <w:rFonts w:hint="eastAsia"/>
        </w:rPr>
        <w:lastRenderedPageBreak/>
        <w:t>Table S4.</w:t>
      </w:r>
      <w:r>
        <w:t xml:space="preserve"> </w:t>
      </w:r>
      <w:r>
        <w:rPr>
          <w:rFonts w:hint="eastAsia"/>
        </w:rPr>
        <w:t xml:space="preserve">The FPKM of </w:t>
      </w:r>
      <w:r>
        <w:t>cytochrome</w:t>
      </w:r>
      <w:r>
        <w:rPr>
          <w:rFonts w:hint="eastAsia"/>
        </w:rPr>
        <w:t xml:space="preserve"> P450</w:t>
      </w:r>
      <w:r w:rsidR="00C10046">
        <w:rPr>
          <w:rFonts w:hint="eastAsia"/>
        </w:rPr>
        <w:t>s</w:t>
      </w:r>
      <w:r>
        <w:rPr>
          <w:rFonts w:hint="eastAsia"/>
        </w:rPr>
        <w:t xml:space="preserve"> in H</w:t>
      </w:r>
      <w:r w:rsidR="00FD20E0">
        <w:rPr>
          <w:rFonts w:hint="eastAsia"/>
        </w:rPr>
        <w:t>XN3</w:t>
      </w:r>
      <w:r>
        <w:rPr>
          <w:rFonts w:hint="eastAsia"/>
        </w:rPr>
        <w:t xml:space="preserve">01 and </w:t>
      </w:r>
      <w:proofErr w:type="spellStart"/>
      <w:r>
        <w:t>PgedA-PtaI</w:t>
      </w:r>
      <w:bookmarkStart w:id="48" w:name="_Toc17063"/>
      <w:bookmarkEnd w:id="47"/>
      <w:proofErr w:type="spellEnd"/>
    </w:p>
    <w:tbl>
      <w:tblPr>
        <w:tblW w:w="7917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1"/>
        <w:gridCol w:w="1701"/>
        <w:gridCol w:w="1128"/>
        <w:gridCol w:w="1128"/>
        <w:gridCol w:w="1128"/>
        <w:gridCol w:w="1131"/>
      </w:tblGrid>
      <w:tr w:rsidR="004C0414" w14:paraId="1558C4B6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thinThickSmallGap" w:sz="12" w:space="0" w:color="080000"/>
              <w:left w:val="nil"/>
              <w:bottom w:val="single" w:sz="8" w:space="0" w:color="080000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D14770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szCs w:val="21"/>
              </w:rPr>
              <w:t>Accession</w:t>
            </w:r>
          </w:p>
        </w:tc>
        <w:tc>
          <w:tcPr>
            <w:tcW w:w="1701" w:type="dxa"/>
            <w:tcBorders>
              <w:top w:val="thinThickSmallGap" w:sz="12" w:space="0" w:color="080000"/>
              <w:left w:val="single" w:sz="4" w:space="0" w:color="080000"/>
              <w:bottom w:val="single" w:sz="8" w:space="0" w:color="080000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26BEC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HXN301</w:t>
            </w:r>
          </w:p>
        </w:tc>
        <w:tc>
          <w:tcPr>
            <w:tcW w:w="4515" w:type="dxa"/>
            <w:gridSpan w:val="4"/>
            <w:tcBorders>
              <w:top w:val="thinThickSmallGap" w:sz="12" w:space="0" w:color="080000"/>
              <w:left w:val="single" w:sz="4" w:space="0" w:color="080000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A71A87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gedA-PtaI</w:t>
            </w:r>
            <w:proofErr w:type="spellEnd"/>
          </w:p>
        </w:tc>
      </w:tr>
      <w:tr w:rsidR="004C0414" w14:paraId="4973504B" w14:textId="77777777" w:rsidTr="00A83D7F">
        <w:trPr>
          <w:trHeight w:val="283"/>
          <w:jc w:val="center"/>
        </w:trPr>
        <w:tc>
          <w:tcPr>
            <w:tcW w:w="1701" w:type="dxa"/>
            <w:tcBorders>
              <w:left w:val="nil"/>
              <w:bottom w:val="nil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97F27AD" w14:textId="77777777" w:rsidR="004C0414" w:rsidRDefault="004C0414" w:rsidP="00A83D7F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  <w:highlight w:val="yellow"/>
              </w:rPr>
            </w:pPr>
          </w:p>
        </w:tc>
        <w:tc>
          <w:tcPr>
            <w:tcW w:w="1701" w:type="dxa"/>
            <w:tcBorders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E21DC1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 day</w:t>
            </w:r>
          </w:p>
        </w:tc>
        <w:tc>
          <w:tcPr>
            <w:tcW w:w="1128" w:type="dxa"/>
            <w:tcBorders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405E3D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 day</w:t>
            </w:r>
          </w:p>
        </w:tc>
        <w:tc>
          <w:tcPr>
            <w:tcW w:w="1128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1031FB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day</w:t>
            </w:r>
            <w:proofErr w:type="gramEnd"/>
          </w:p>
        </w:tc>
        <w:tc>
          <w:tcPr>
            <w:tcW w:w="1128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FE3F96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day</w:t>
            </w:r>
            <w:proofErr w:type="gramEnd"/>
          </w:p>
        </w:tc>
        <w:tc>
          <w:tcPr>
            <w:tcW w:w="1131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7E2F8E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6 </w:t>
            </w: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day</w:t>
            </w:r>
            <w:proofErr w:type="gramEnd"/>
          </w:p>
        </w:tc>
      </w:tr>
      <w:tr w:rsidR="004C0414" w14:paraId="23EAB474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7DC24AF" w14:textId="17B71735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6231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3784CC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8.221792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9273EA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.85268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19B288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86.2912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86F25D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39.605306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0BEF5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47.666015</w:t>
            </w:r>
          </w:p>
        </w:tc>
      </w:tr>
      <w:tr w:rsidR="004C0414" w14:paraId="66A0EB51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E198EAB" w14:textId="0647C627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2247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5832FB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26.31502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CAEB4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8.48998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7B0F48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1.194559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AA1FB4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4.731333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331554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1.80744667</w:t>
            </w:r>
          </w:p>
        </w:tc>
      </w:tr>
      <w:tr w:rsidR="004C0414" w14:paraId="15245E0B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670658E" w14:textId="66B8A673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3969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0F4DE5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2068873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D027CB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.576014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377021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11.674184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7974FF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8.370391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2E3B85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25.9553223</w:t>
            </w:r>
          </w:p>
        </w:tc>
      </w:tr>
      <w:tr w:rsidR="004C0414" w14:paraId="48DCF0C8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F387D73" w14:textId="0AC171A4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10138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5317A1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8.304021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626CCD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4.868591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98CCB7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5.837117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967589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5.767049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CBEA56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7.112854</w:t>
            </w:r>
          </w:p>
        </w:tc>
      </w:tr>
      <w:tr w:rsidR="004C0414" w14:paraId="3E24CB80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0E0C9C" w14:textId="2671F1C8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7972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906A25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7.453150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E8F1CD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37.21579</w:t>
            </w:r>
          </w:p>
        </w:tc>
        <w:tc>
          <w:tcPr>
            <w:tcW w:w="1128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51CB7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6.347285</w:t>
            </w:r>
          </w:p>
        </w:tc>
        <w:tc>
          <w:tcPr>
            <w:tcW w:w="1128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3F7043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2.6558127</w:t>
            </w:r>
          </w:p>
        </w:tc>
        <w:tc>
          <w:tcPr>
            <w:tcW w:w="1131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668D0F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7.56678233</w:t>
            </w:r>
          </w:p>
        </w:tc>
      </w:tr>
      <w:tr w:rsidR="004C0414" w14:paraId="756027B5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49FC372" w14:textId="174EEEBE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477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19AD0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.735124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0EC8D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5.830355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63CCDC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2.539774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5AE4E8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6.35570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B07CD6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6.94962867</w:t>
            </w:r>
          </w:p>
        </w:tc>
      </w:tr>
      <w:tr w:rsidR="004C0414" w14:paraId="7F2117C2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E0409F" w14:textId="3D27C425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3291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1BBC9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7.221334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51F133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4.444446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30484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3.776560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B524B00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.6771926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F140C1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.62741733</w:t>
            </w:r>
          </w:p>
        </w:tc>
      </w:tr>
      <w:tr w:rsidR="004C0414" w14:paraId="435EDECE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3997745" w14:textId="647831BB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8017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1816D6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4.410065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D4EF25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9.569348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8B4D3D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4.2128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2FDB4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7.337554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FB725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.13493333</w:t>
            </w:r>
          </w:p>
        </w:tc>
      </w:tr>
      <w:tr w:rsidR="004C0414" w14:paraId="36A38E78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9966532" w14:textId="556A8470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5224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9B4F94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6.843714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ECB983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2.12608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9A7E9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0.151606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8F8661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0.710093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7243E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5.9128877</w:t>
            </w:r>
          </w:p>
        </w:tc>
      </w:tr>
      <w:tr w:rsidR="004C0414" w14:paraId="42A4714C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9D691C" w14:textId="1AE68480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3982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D6370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81309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509076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936196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66E567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8.279004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1F898E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1.173878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90DD4A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3.2675933</w:t>
            </w:r>
          </w:p>
        </w:tc>
      </w:tr>
      <w:tr w:rsidR="004C0414" w14:paraId="67F44494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99B4DE5" w14:textId="011883D9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7481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608298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4.700398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22CEF2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9.680763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DEF12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7.50154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3D70E8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7.649346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C565B2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4.94947167</w:t>
            </w:r>
          </w:p>
        </w:tc>
      </w:tr>
      <w:tr w:rsidR="004C0414" w14:paraId="4C04C58A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F7D84E" w14:textId="0AF0BF1E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2234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31E97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.7685776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8D5B4B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3.021395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981FB4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0.860842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A920B90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3.0446523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FD290A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.67049767</w:t>
            </w:r>
          </w:p>
        </w:tc>
      </w:tr>
      <w:tr w:rsidR="004C0414" w14:paraId="324C7CDD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E1B1BAB" w14:textId="6C86CBCA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10634-s1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101557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7.588679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38E197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8.988688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033478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6.243316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4AFE0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.108334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A00F890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3.63846633</w:t>
            </w:r>
          </w:p>
        </w:tc>
      </w:tr>
      <w:tr w:rsidR="004C0414" w14:paraId="0E857525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5EE7E0" w14:textId="3616676F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2623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F2620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3.093778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7A87937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.92648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53F33C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3.108741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4B262B7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.8684546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A81BEE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.34148933</w:t>
            </w:r>
          </w:p>
        </w:tc>
      </w:tr>
      <w:tr w:rsidR="004C0414" w14:paraId="77AA8E08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EBBC06" w14:textId="11BB5906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6511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E98F2C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.708063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A6391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.65070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FE848A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.026885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D37CB5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.8858533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819E8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.87841967</w:t>
            </w:r>
          </w:p>
        </w:tc>
      </w:tr>
      <w:tr w:rsidR="004C0414" w14:paraId="2CC510EC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17BA92" w14:textId="4201C735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842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A5D620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.118681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85C0F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7.757400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47ABB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6.20117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992DD2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.8804996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23BD77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.464156</w:t>
            </w:r>
          </w:p>
        </w:tc>
      </w:tr>
      <w:tr w:rsidR="004C0414" w14:paraId="763731E4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F2705C7" w14:textId="2CEC5D98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38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715672E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0441866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2418E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259754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DCB49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.343870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80971DB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.9043006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D61A65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.53984633</w:t>
            </w:r>
          </w:p>
        </w:tc>
      </w:tr>
      <w:tr w:rsidR="004C0414" w14:paraId="405DE130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E81F34F" w14:textId="34310BE7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5570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A6004B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.020272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0A2240A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.978558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74D96F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.04028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6A6050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.06232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A1CDD2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7.302793</w:t>
            </w:r>
          </w:p>
        </w:tc>
      </w:tr>
      <w:tr w:rsidR="004C0414" w14:paraId="6A77E53C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C94C02F" w14:textId="3B160C0F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7042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19DAB6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5.074372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8C68B9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.38447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3E586D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.688954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772599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.9826016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8E3E93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.41263433</w:t>
            </w:r>
          </w:p>
        </w:tc>
      </w:tr>
      <w:tr w:rsidR="004C0414" w14:paraId="33346C2C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A2165A" w14:textId="4299E8E2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4663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9402F3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.177426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E605DD9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.8836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1FD13E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.093279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F0E54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4.8204453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997BEF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6.30022167</w:t>
            </w:r>
          </w:p>
        </w:tc>
      </w:tr>
      <w:tr w:rsidR="004C0414" w14:paraId="33720568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D26A0A2" w14:textId="7061063C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328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DED601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.63276166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68C01F0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.2599553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43314C6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.606615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6B0DFC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87020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A867638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.744862</w:t>
            </w:r>
          </w:p>
        </w:tc>
      </w:tr>
      <w:tr w:rsidR="004C0414" w14:paraId="469AE1D3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8463010" w14:textId="0C26108B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2820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nil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7AEA203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.99126267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18A42E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97707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3479E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.6305056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8351CF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94801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8A4D561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063632333</w:t>
            </w:r>
          </w:p>
        </w:tc>
      </w:tr>
      <w:tr w:rsidR="004C0414" w14:paraId="0C739986" w14:textId="77777777" w:rsidTr="00A83D7F">
        <w:trPr>
          <w:trHeight w:val="426"/>
          <w:jc w:val="center"/>
        </w:trPr>
        <w:tc>
          <w:tcPr>
            <w:tcW w:w="1701" w:type="dxa"/>
            <w:tcBorders>
              <w:top w:val="nil"/>
              <w:left w:val="nil"/>
              <w:bottom w:val="thickThinSmallGap" w:sz="12" w:space="0" w:color="080000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ED63198" w14:textId="72C872F5" w:rsidR="004C0414" w:rsidRDefault="003B6F9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6"/>
                <w:szCs w:val="16"/>
              </w:rPr>
              <w:t>CYP</w:t>
            </w:r>
            <w:r w:rsidR="004C0414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-H4989</w:t>
            </w:r>
          </w:p>
        </w:tc>
        <w:tc>
          <w:tcPr>
            <w:tcW w:w="1701" w:type="dxa"/>
            <w:tcBorders>
              <w:top w:val="nil"/>
              <w:left w:val="single" w:sz="4" w:space="0" w:color="080000"/>
              <w:bottom w:val="thickThinSmallGap" w:sz="12" w:space="0" w:color="080000"/>
              <w:right w:val="single" w:sz="4" w:space="0" w:color="080000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A397B2C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286978333</w:t>
            </w:r>
          </w:p>
        </w:tc>
        <w:tc>
          <w:tcPr>
            <w:tcW w:w="1128" w:type="dxa"/>
            <w:tcBorders>
              <w:top w:val="nil"/>
              <w:left w:val="single" w:sz="4" w:space="0" w:color="080000"/>
              <w:bottom w:val="thickThinSmallGap" w:sz="12" w:space="0" w:color="080000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A37107D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.442532</w:t>
            </w:r>
          </w:p>
        </w:tc>
        <w:tc>
          <w:tcPr>
            <w:tcW w:w="1128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D806C85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.11134567</w:t>
            </w:r>
          </w:p>
        </w:tc>
        <w:tc>
          <w:tcPr>
            <w:tcW w:w="1128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2CFED62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.048839</w:t>
            </w:r>
          </w:p>
        </w:tc>
        <w:tc>
          <w:tcPr>
            <w:tcW w:w="1131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shd w:val="clear" w:color="auto" w:fill="FFFFFF" w:themeFill="background1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DD26B84" w14:textId="77777777" w:rsidR="004C0414" w:rsidRDefault="004C0414" w:rsidP="00A83D7F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22924867</w:t>
            </w:r>
          </w:p>
        </w:tc>
      </w:tr>
    </w:tbl>
    <w:p w14:paraId="49D569BE" w14:textId="77777777" w:rsidR="004C0414" w:rsidRDefault="004C0414" w:rsidP="004C0414"/>
    <w:bookmarkEnd w:id="48"/>
    <w:p w14:paraId="587A7CD0" w14:textId="77777777" w:rsidR="00EA7B23" w:rsidRDefault="00EA7B23" w:rsidP="00EA7B23"/>
    <w:p w14:paraId="3FCCB186" w14:textId="3A3D439E" w:rsidR="00D13F82" w:rsidRDefault="00D13F82" w:rsidP="00D13F82">
      <w:pPr>
        <w:pStyle w:val="2"/>
        <w:tabs>
          <w:tab w:val="center" w:pos="4153"/>
        </w:tabs>
      </w:pPr>
      <w:bookmarkStart w:id="49" w:name="_Toc205409320"/>
      <w:r>
        <w:rPr>
          <w:rFonts w:hint="eastAsia"/>
        </w:rPr>
        <w:lastRenderedPageBreak/>
        <w:t>Table S</w:t>
      </w:r>
      <w:r w:rsidR="004C0414">
        <w:rPr>
          <w:rFonts w:hint="eastAsia"/>
        </w:rPr>
        <w:t>5</w:t>
      </w:r>
      <w:r>
        <w:rPr>
          <w:rFonts w:hint="eastAsia"/>
        </w:rPr>
        <w:t xml:space="preserve">. The </w:t>
      </w:r>
      <w:proofErr w:type="spellStart"/>
      <w:r>
        <w:rPr>
          <w:rFonts w:hint="eastAsia"/>
        </w:rPr>
        <w:t>CPR</w:t>
      </w:r>
      <w:r>
        <w:t>ome</w:t>
      </w:r>
      <w:proofErr w:type="spellEnd"/>
      <w:r>
        <w:t xml:space="preserve"> of </w:t>
      </w:r>
      <w:r>
        <w:rPr>
          <w:i/>
          <w:iCs/>
        </w:rPr>
        <w:t xml:space="preserve">Aspergillus </w:t>
      </w:r>
      <w:proofErr w:type="spellStart"/>
      <w:r>
        <w:rPr>
          <w:i/>
          <w:iCs/>
        </w:rPr>
        <w:t>terreus</w:t>
      </w:r>
      <w:bookmarkEnd w:id="49"/>
      <w:proofErr w:type="spellEnd"/>
    </w:p>
    <w:tbl>
      <w:tblPr>
        <w:tblW w:w="694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36"/>
        <w:gridCol w:w="4504"/>
      </w:tblGrid>
      <w:tr w:rsidR="00D13F82" w14:paraId="14C6EC73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AC34B2E" w14:textId="77777777" w:rsidR="00D13F82" w:rsidRDefault="00D13F82" w:rsidP="008E5041">
            <w:pPr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CPR</w:t>
            </w:r>
          </w:p>
        </w:tc>
        <w:tc>
          <w:tcPr>
            <w:tcW w:w="4504" w:type="dxa"/>
            <w:tcBorders>
              <w:top w:val="thinThickSmallGap" w:sz="12" w:space="0" w:color="080000"/>
              <w:left w:val="nil"/>
              <w:bottom w:val="single" w:sz="8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127F3F6" w14:textId="77777777" w:rsidR="00D13F82" w:rsidRDefault="00D13F82" w:rsidP="008E5041">
            <w:pPr>
              <w:ind w:firstLineChars="200" w:firstLine="40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Annotation</w:t>
            </w:r>
          </w:p>
        </w:tc>
      </w:tr>
      <w:tr w:rsidR="00D13F82" w14:paraId="28B25A95" w14:textId="77777777" w:rsidTr="008E5041">
        <w:trPr>
          <w:trHeight w:val="283"/>
          <w:jc w:val="center"/>
        </w:trPr>
        <w:tc>
          <w:tcPr>
            <w:tcW w:w="2436" w:type="dxa"/>
            <w:tcBorders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E69C794" w14:textId="1320F727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10273</w:t>
            </w:r>
          </w:p>
        </w:tc>
        <w:tc>
          <w:tcPr>
            <w:tcW w:w="4504" w:type="dxa"/>
            <w:tcBorders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B1A3D67" w14:textId="77777777" w:rsidR="00D13F82" w:rsidRDefault="00D13F82" w:rsidP="008E5041">
            <w:pPr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  <w:highlight w:val="yellow"/>
              </w:rPr>
            </w:pPr>
          </w:p>
        </w:tc>
      </w:tr>
      <w:tr w:rsidR="00D13F82" w14:paraId="3D2006D1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D49C884" w14:textId="58A6983F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764</w:t>
            </w:r>
          </w:p>
        </w:tc>
        <w:tc>
          <w:tcPr>
            <w:tcW w:w="450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9E473E" w14:textId="77777777" w:rsidR="00D13F82" w:rsidRDefault="00D13F82" w:rsidP="008E5041">
            <w:pPr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</w:tr>
      <w:tr w:rsidR="00D13F82" w14:paraId="28C29FE2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0B24BFB" w14:textId="43D55923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00121015</w:t>
            </w:r>
          </w:p>
        </w:tc>
        <w:tc>
          <w:tcPr>
            <w:tcW w:w="450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3199DAC" w14:textId="77777777" w:rsidR="00D13F82" w:rsidRDefault="00D13F82" w:rsidP="008E5041">
            <w:pPr>
              <w:snapToGrid w:val="0"/>
              <w:spacing w:line="440" w:lineRule="exact"/>
              <w:ind w:leftChars="-95" w:left="-199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Fused self-sufficient</w:t>
            </w: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CPR</w:t>
            </w:r>
          </w:p>
        </w:tc>
      </w:tr>
      <w:tr w:rsidR="00D13F82" w14:paraId="0A1CE8AD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D7C771E" w14:textId="4C31F59F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001208920</w:t>
            </w:r>
          </w:p>
        </w:tc>
        <w:tc>
          <w:tcPr>
            <w:tcW w:w="450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AF2A7D2" w14:textId="77777777" w:rsidR="00D13F82" w:rsidRDefault="00D13F82" w:rsidP="008E5041">
            <w:pPr>
              <w:snapToGrid w:val="0"/>
              <w:spacing w:line="440" w:lineRule="exact"/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Fused</w:t>
            </w: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self-sufficient CPR</w:t>
            </w:r>
          </w:p>
        </w:tc>
      </w:tr>
      <w:tr w:rsidR="00D13F82" w14:paraId="58516DE3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216EFF8" w14:textId="67FD2A19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001217963</w:t>
            </w:r>
          </w:p>
        </w:tc>
        <w:tc>
          <w:tcPr>
            <w:tcW w:w="4504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00BCA3" w14:textId="77777777" w:rsidR="00D13F82" w:rsidRDefault="00D13F82" w:rsidP="008E5041">
            <w:pPr>
              <w:snapToGrid w:val="0"/>
              <w:spacing w:line="440" w:lineRule="exact"/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Electron transfer flavoprotein </w:t>
            </w: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sym w:font="Symbol" w:char="F062"/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-subunit</w:t>
            </w:r>
          </w:p>
        </w:tc>
      </w:tr>
      <w:tr w:rsidR="00D13F82" w14:paraId="4356A64D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6F191E7" w14:textId="25E62A9D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001218611</w:t>
            </w:r>
          </w:p>
        </w:tc>
        <w:tc>
          <w:tcPr>
            <w:tcW w:w="4504" w:type="dxa"/>
            <w:tcBorders>
              <w:top w:val="nil"/>
              <w:left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C772F19" w14:textId="77777777" w:rsidR="00D13F82" w:rsidRDefault="00D13F82" w:rsidP="008E5041">
            <w:pPr>
              <w:snapToGrid w:val="0"/>
              <w:spacing w:line="440" w:lineRule="exact"/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Cytochrome b5</w:t>
            </w:r>
          </w:p>
        </w:tc>
      </w:tr>
      <w:tr w:rsidR="00D13F82" w14:paraId="29577827" w14:textId="77777777" w:rsidTr="008E5041">
        <w:trPr>
          <w:trHeight w:val="426"/>
          <w:jc w:val="center"/>
        </w:trPr>
        <w:tc>
          <w:tcPr>
            <w:tcW w:w="2436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E36B81A" w14:textId="6202412F" w:rsidR="00D13F82" w:rsidRDefault="00ED769F" w:rsidP="008E5041">
            <w:pPr>
              <w:snapToGrid w:val="0"/>
              <w:spacing w:line="440" w:lineRule="exact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>H</w:t>
            </w:r>
            <w:r w:rsidR="00D13F82">
              <w:rPr>
                <w:rFonts w:ascii="Times New Roman" w:hAnsi="Times New Roman" w:cs="Times New Roman"/>
                <w:kern w:val="0"/>
                <w:sz w:val="20"/>
                <w:szCs w:val="20"/>
              </w:rPr>
              <w:t>001215899</w:t>
            </w:r>
          </w:p>
        </w:tc>
        <w:tc>
          <w:tcPr>
            <w:tcW w:w="4504" w:type="dxa"/>
            <w:tcBorders>
              <w:top w:val="nil"/>
              <w:left w:val="nil"/>
              <w:bottom w:val="thickThinSmallGap" w:sz="12" w:space="0" w:color="08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441BF5F" w14:textId="77777777" w:rsidR="00D13F82" w:rsidRDefault="00D13F82" w:rsidP="008E5041">
            <w:pPr>
              <w:snapToGrid w:val="0"/>
              <w:spacing w:line="440" w:lineRule="exact"/>
              <w:ind w:leftChars="-95" w:left="-199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>Cytochrome b5</w:t>
            </w:r>
          </w:p>
        </w:tc>
      </w:tr>
    </w:tbl>
    <w:p w14:paraId="37F4668E" w14:textId="77777777" w:rsidR="00D13F82" w:rsidRDefault="00D13F82" w:rsidP="00D13F82"/>
    <w:p w14:paraId="7BE3C513" w14:textId="77777777" w:rsidR="00D13F82" w:rsidRDefault="00D13F82">
      <w:pPr>
        <w:widowControl/>
        <w:jc w:val="left"/>
      </w:pPr>
      <w:r>
        <w:br w:type="page"/>
      </w:r>
    </w:p>
    <w:p w14:paraId="5CB50927" w14:textId="77777777" w:rsidR="00F914C6" w:rsidRDefault="00000000">
      <w:pPr>
        <w:pStyle w:val="1"/>
        <w:jc w:val="left"/>
      </w:pPr>
      <w:bookmarkStart w:id="50" w:name="_Toc3834"/>
      <w:bookmarkStart w:id="51" w:name="_Toc104927518"/>
      <w:bookmarkStart w:id="52" w:name="_Toc103197873"/>
      <w:bookmarkStart w:id="53" w:name="_Toc111222061"/>
      <w:bookmarkStart w:id="54" w:name="_Toc205409321"/>
      <w:bookmarkEnd w:id="13"/>
      <w:bookmarkEnd w:id="14"/>
      <w:bookmarkEnd w:id="15"/>
      <w:r>
        <w:lastRenderedPageBreak/>
        <w:t>Supporting Figures</w:t>
      </w:r>
      <w:bookmarkEnd w:id="50"/>
      <w:bookmarkEnd w:id="51"/>
      <w:bookmarkEnd w:id="52"/>
      <w:bookmarkEnd w:id="53"/>
      <w:bookmarkEnd w:id="54"/>
    </w:p>
    <w:p w14:paraId="282CF390" w14:textId="77777777" w:rsidR="00F914C6" w:rsidRDefault="00000000">
      <w:pPr>
        <w:tabs>
          <w:tab w:val="left" w:pos="2106"/>
        </w:tabs>
        <w:adjustRightInd w:val="0"/>
        <w:snapToGrid w:val="0"/>
        <w:spacing w:before="240" w:line="360" w:lineRule="auto"/>
        <w:jc w:val="center"/>
        <w:rPr>
          <w:rFonts w:ascii="Times New Roman" w:hAnsi="Times New Roman" w:cs="Times New Roman"/>
          <w:b/>
          <w:bCs/>
        </w:rPr>
      </w:pPr>
      <w:r>
        <w:rPr>
          <w:noProof/>
        </w:rPr>
        <w:drawing>
          <wp:inline distT="0" distB="0" distL="114300" distR="114300" wp14:anchorId="2C88309F" wp14:editId="7FBE14C1">
            <wp:extent cx="5273040" cy="3493770"/>
            <wp:effectExtent l="0" t="0" r="3810" b="1905"/>
            <wp:docPr id="9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2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49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89F59" w14:textId="5103092A" w:rsidR="00F914C6" w:rsidRDefault="00D7127D">
      <w:pPr>
        <w:pStyle w:val="2"/>
      </w:pPr>
      <w:bookmarkStart w:id="55" w:name="_Toc205409322"/>
      <w:r>
        <w:rPr>
          <w:rFonts w:hint="eastAsia"/>
        </w:rPr>
        <w:t>Fig. S1</w:t>
      </w:r>
      <w:r>
        <w:t xml:space="preserve"> </w:t>
      </w:r>
      <w:bookmarkStart w:id="56" w:name="OLE_LINK2"/>
      <w:r>
        <w:t>LC-HRMS</w:t>
      </w:r>
      <w:bookmarkEnd w:id="56"/>
      <w:r>
        <w:t xml:space="preserve"> characterization of ω</w:t>
      </w:r>
      <w:r>
        <w:rPr>
          <w:rFonts w:hint="eastAsia"/>
        </w:rPr>
        <w:t>-</w:t>
      </w:r>
      <w:proofErr w:type="spellStart"/>
      <w:r>
        <w:t>hydroxyemodin</w:t>
      </w:r>
      <w:proofErr w:type="spellEnd"/>
      <w:r>
        <w:t xml:space="preserve">, </w:t>
      </w:r>
      <w:proofErr w:type="spellStart"/>
      <w:r>
        <w:t>fallacinol</w:t>
      </w:r>
      <w:proofErr w:type="spellEnd"/>
      <w:r>
        <w:t xml:space="preserve">, emodin, and </w:t>
      </w:r>
      <w:proofErr w:type="spellStart"/>
      <w:r>
        <w:t>physcion</w:t>
      </w:r>
      <w:proofErr w:type="spellEnd"/>
      <w:r>
        <w:t xml:space="preserve"> isolated from </w:t>
      </w:r>
      <w:proofErr w:type="spellStart"/>
      <w:r>
        <w:t>Pgpd-PtaI</w:t>
      </w:r>
      <w:proofErr w:type="spellEnd"/>
      <w:r>
        <w:t xml:space="preserve"> fermentation culture</w:t>
      </w:r>
      <w:bookmarkEnd w:id="55"/>
    </w:p>
    <w:p w14:paraId="1755F07A" w14:textId="77777777" w:rsidR="00F914C6" w:rsidRDefault="00000000">
      <w:pPr>
        <w:widowControl/>
        <w:jc w:val="center"/>
      </w:pPr>
      <w:r>
        <w:br w:type="page"/>
      </w:r>
    </w:p>
    <w:p w14:paraId="56F73550" w14:textId="4C1B0372" w:rsidR="00F914C6" w:rsidRDefault="00000000">
      <w:pPr>
        <w:spacing w:line="360" w:lineRule="auto"/>
        <w:jc w:val="center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noProof/>
          <w:sz w:val="24"/>
          <w:szCs w:val="24"/>
        </w:rPr>
        <w:lastRenderedPageBreak/>
        <w:drawing>
          <wp:inline distT="0" distB="0" distL="0" distR="0" wp14:anchorId="3A2F3DE1" wp14:editId="435FFADD">
            <wp:extent cx="4597400" cy="2914015"/>
            <wp:effectExtent l="0" t="0" r="0" b="635"/>
            <wp:docPr id="184404231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4042311" name="图片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616925" cy="2926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C5125B" w14:textId="48A4C48C" w:rsidR="00F914C6" w:rsidRDefault="00D7127D">
      <w:pPr>
        <w:pStyle w:val="2"/>
      </w:pPr>
      <w:bookmarkStart w:id="57" w:name="_Toc205409323"/>
      <w:r>
        <w:t>Fig. S</w:t>
      </w:r>
      <w:r>
        <w:rPr>
          <w:rFonts w:hint="eastAsia"/>
        </w:rPr>
        <w:t>2</w:t>
      </w:r>
      <w:r>
        <w:t xml:space="preserve"> HPLC analysis of emodin feeding assay in HXN301</w:t>
      </w:r>
      <w:bookmarkEnd w:id="57"/>
    </w:p>
    <w:p w14:paraId="775E1428" w14:textId="77777777" w:rsidR="00F914C6" w:rsidRDefault="00000000">
      <w:pPr>
        <w:widowControl/>
        <w:jc w:val="center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br w:type="page"/>
      </w:r>
    </w:p>
    <w:p w14:paraId="6F384055" w14:textId="77777777" w:rsidR="00F914C6" w:rsidRDefault="00000000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114300" distR="114300" wp14:anchorId="74C527AE" wp14:editId="4A9029E2">
            <wp:extent cx="4626610" cy="3337560"/>
            <wp:effectExtent l="0" t="0" r="254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26610" cy="3337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08FC2E" w14:textId="652C6D8F" w:rsidR="00F914C6" w:rsidRDefault="00D7127D">
      <w:pPr>
        <w:pStyle w:val="2"/>
      </w:pPr>
      <w:bookmarkStart w:id="58" w:name="_Toc205409324"/>
      <w:r>
        <w:t>Fig. S</w:t>
      </w:r>
      <w:r>
        <w:rPr>
          <w:rFonts w:hint="eastAsia"/>
        </w:rPr>
        <w:t xml:space="preserve">3 </w:t>
      </w:r>
      <w:r>
        <w:t xml:space="preserve">PCR verification of the </w:t>
      </w:r>
      <w:bookmarkStart w:id="59" w:name="OLE_LINK18"/>
      <w:r>
        <w:t>ΔgedA</w:t>
      </w:r>
      <w:r>
        <w:rPr>
          <w:rFonts w:hint="eastAsia"/>
        </w:rPr>
        <w:t>-</w:t>
      </w:r>
      <w:r>
        <w:t>Δ</w:t>
      </w:r>
      <w:bookmarkEnd w:id="59"/>
      <w:r>
        <w:t>H6231, ΔgedA</w:t>
      </w:r>
      <w:r>
        <w:rPr>
          <w:rFonts w:hint="eastAsia"/>
        </w:rPr>
        <w:t>-</w:t>
      </w:r>
      <w:r>
        <w:t>ΔH2247, ΔgedA</w:t>
      </w:r>
      <w:r>
        <w:rPr>
          <w:rFonts w:hint="eastAsia"/>
        </w:rPr>
        <w:t>-</w:t>
      </w:r>
      <w:r>
        <w:t>ΔH3969</w:t>
      </w:r>
      <w:r>
        <w:rPr>
          <w:rFonts w:hint="eastAsia"/>
        </w:rPr>
        <w:t xml:space="preserve"> and </w:t>
      </w:r>
      <w:r>
        <w:t>PgedA-PtaI-ΔH6231</w:t>
      </w:r>
      <w:bookmarkEnd w:id="58"/>
    </w:p>
    <w:p w14:paraId="04114BFF" w14:textId="77777777" w:rsidR="00AD7A51" w:rsidRDefault="00AD7A51" w:rsidP="00AD7A51"/>
    <w:p w14:paraId="2EF62B13" w14:textId="65BCFA08" w:rsidR="00AD7A51" w:rsidRDefault="00AD7A51" w:rsidP="00CE399E">
      <w:pPr>
        <w:jc w:val="center"/>
      </w:pPr>
      <w:r>
        <w:rPr>
          <w:noProof/>
        </w:rPr>
        <w:lastRenderedPageBreak/>
        <w:drawing>
          <wp:inline distT="0" distB="0" distL="0" distR="0" wp14:anchorId="095DE9D0" wp14:editId="7B5CB98C">
            <wp:extent cx="4409384" cy="6264234"/>
            <wp:effectExtent l="0" t="0" r="0" b="3810"/>
            <wp:docPr id="131235988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6484" cy="6274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02DF38" w14:textId="3B62C9E8" w:rsidR="00AD7A51" w:rsidRDefault="00D7127D" w:rsidP="00AD7A51">
      <w:pPr>
        <w:pStyle w:val="2"/>
        <w:spacing w:line="480" w:lineRule="auto"/>
      </w:pPr>
      <w:bookmarkStart w:id="60" w:name="_Toc205409325"/>
      <w:r>
        <w:t>Fig.</w:t>
      </w:r>
      <w:r w:rsidR="00AD7A51">
        <w:t xml:space="preserve"> S</w:t>
      </w:r>
      <w:r w:rsidR="00AD7A51">
        <w:rPr>
          <w:rFonts w:hint="eastAsia"/>
        </w:rPr>
        <w:t xml:space="preserve">4 </w:t>
      </w:r>
      <w:r w:rsidR="00AD7A51">
        <w:t>Production titers</w:t>
      </w:r>
      <w:r w:rsidR="00AD7A51">
        <w:rPr>
          <w:rFonts w:hint="eastAsia"/>
        </w:rPr>
        <w:t xml:space="preserve"> (g/L)</w:t>
      </w:r>
      <w:r w:rsidR="00AD7A51">
        <w:t xml:space="preserve"> of anthraquinone compounds by different genetic variants</w:t>
      </w:r>
      <w:bookmarkEnd w:id="60"/>
    </w:p>
    <w:p w14:paraId="66BEBFE0" w14:textId="1E0A582F" w:rsidR="00AD7A51" w:rsidRPr="00AD7A51" w:rsidRDefault="00AD7A51" w:rsidP="00AD7A5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D7A51">
        <w:rPr>
          <w:rFonts w:ascii="Times New Roman" w:hAnsi="Times New Roman" w:cs="Times New Roman"/>
          <w:sz w:val="24"/>
          <w:szCs w:val="24"/>
        </w:rPr>
        <w:t>(A) Comparison of ω-</w:t>
      </w:r>
      <w:proofErr w:type="spellStart"/>
      <w:r w:rsidRPr="00AD7A51">
        <w:rPr>
          <w:rFonts w:ascii="Times New Roman" w:hAnsi="Times New Roman" w:cs="Times New Roman"/>
          <w:sz w:val="24"/>
          <w:szCs w:val="24"/>
        </w:rPr>
        <w:t>hydroxyemodin</w:t>
      </w:r>
      <w:proofErr w:type="spellEnd"/>
      <w:r w:rsidRPr="00AD7A51">
        <w:rPr>
          <w:rFonts w:ascii="Times New Roman" w:hAnsi="Times New Roman" w:cs="Times New Roman"/>
          <w:sz w:val="24"/>
          <w:szCs w:val="24"/>
        </w:rPr>
        <w:t xml:space="preserve">, emodin, and anthraquinone production by </w:t>
      </w:r>
      <w:proofErr w:type="spellStart"/>
      <w:r w:rsidRPr="00AD7A51">
        <w:rPr>
          <w:rFonts w:ascii="Times New Roman" w:eastAsia="等线" w:hAnsi="Times New Roman" w:cs="Times New Roman"/>
          <w:sz w:val="24"/>
          <w:szCs w:val="24"/>
        </w:rPr>
        <w:t>Δ</w:t>
      </w:r>
      <w:r w:rsidRPr="00AD7A51">
        <w:rPr>
          <w:rFonts w:ascii="Times New Roman" w:hAnsi="Times New Roman" w:cs="Times New Roman"/>
          <w:sz w:val="24"/>
          <w:szCs w:val="24"/>
        </w:rPr>
        <w:t>gedA</w:t>
      </w:r>
      <w:proofErr w:type="spellEnd"/>
      <w:r w:rsidRPr="00AD7A51">
        <w:rPr>
          <w:rFonts w:ascii="Times New Roman" w:hAnsi="Times New Roman" w:cs="Times New Roman"/>
          <w:sz w:val="24"/>
          <w:szCs w:val="24"/>
        </w:rPr>
        <w:t xml:space="preserve"> variants. (B) Comparison of emodin, </w:t>
      </w:r>
      <w:proofErr w:type="spellStart"/>
      <w:r w:rsidRPr="00AD7A51">
        <w:rPr>
          <w:rFonts w:ascii="Times New Roman" w:hAnsi="Times New Roman" w:cs="Times New Roman"/>
          <w:sz w:val="24"/>
          <w:szCs w:val="24"/>
        </w:rPr>
        <w:t>physcion</w:t>
      </w:r>
      <w:proofErr w:type="spellEnd"/>
      <w:r w:rsidRPr="00AD7A51">
        <w:rPr>
          <w:rFonts w:ascii="Times New Roman" w:hAnsi="Times New Roman" w:cs="Times New Roman"/>
          <w:sz w:val="24"/>
          <w:szCs w:val="24"/>
        </w:rPr>
        <w:t xml:space="preserve">, and anthraquinone production by </w:t>
      </w:r>
      <w:proofErr w:type="spellStart"/>
      <w:r w:rsidRPr="00AD7A51">
        <w:rPr>
          <w:rFonts w:ascii="Times New Roman" w:hAnsi="Times New Roman" w:cs="Times New Roman"/>
          <w:sz w:val="24"/>
          <w:szCs w:val="24"/>
        </w:rPr>
        <w:t>PgedA</w:t>
      </w:r>
      <w:proofErr w:type="spellEnd"/>
      <w:r w:rsidRPr="00AD7A51">
        <w:rPr>
          <w:rFonts w:ascii="Times New Roman" w:hAnsi="Times New Roman" w:cs="Times New Roman"/>
          <w:sz w:val="24"/>
          <w:szCs w:val="24"/>
        </w:rPr>
        <w:t>-Ptal variants. Compound titers (g/L) were determined by HPLC. Bars represent the mean values of three independent experiments, and error bars indicate standard deviation.</w:t>
      </w:r>
    </w:p>
    <w:p w14:paraId="1CF3C124" w14:textId="19F06D69" w:rsidR="00AD7A51" w:rsidRPr="00AD7A51" w:rsidRDefault="00AD7A51" w:rsidP="00AD7A51"/>
    <w:p w14:paraId="5FBF61ED" w14:textId="2B9150BC" w:rsidR="00F914C6" w:rsidRDefault="00F914C6" w:rsidP="00AD7A51">
      <w:pPr>
        <w:widowControl/>
        <w:rPr>
          <w:rFonts w:ascii="Times New Roman" w:hAnsi="Times New Roman"/>
          <w:color w:val="FF0000"/>
          <w:sz w:val="24"/>
          <w:szCs w:val="24"/>
        </w:rPr>
      </w:pPr>
    </w:p>
    <w:p w14:paraId="4C1CAC8B" w14:textId="77777777" w:rsidR="00F914C6" w:rsidRDefault="00000000">
      <w:pPr>
        <w:spacing w:line="360" w:lineRule="auto"/>
        <w:jc w:val="center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noProof/>
          <w:sz w:val="24"/>
          <w:szCs w:val="24"/>
        </w:rPr>
        <w:drawing>
          <wp:inline distT="0" distB="0" distL="0" distR="0" wp14:anchorId="17A39DB1" wp14:editId="7AE559ED">
            <wp:extent cx="3729990" cy="2540000"/>
            <wp:effectExtent l="0" t="0" r="0" b="0"/>
            <wp:docPr id="370" name="图片 36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0" name="图片 36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30247" cy="25405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143C79" w14:textId="77D931E7" w:rsidR="00F914C6" w:rsidRDefault="00D7127D">
      <w:pPr>
        <w:pStyle w:val="2"/>
      </w:pPr>
      <w:bookmarkStart w:id="61" w:name="_Toc205409326"/>
      <w:r>
        <w:rPr>
          <w:rFonts w:hint="eastAsia"/>
        </w:rPr>
        <w:t>Fig. S</w:t>
      </w:r>
      <w:r w:rsidR="006D0A85">
        <w:rPr>
          <w:rFonts w:hint="eastAsia"/>
        </w:rPr>
        <w:t>5</w:t>
      </w:r>
      <w:r>
        <w:rPr>
          <w:rFonts w:hint="eastAsia"/>
        </w:rPr>
        <w:t xml:space="preserve"> </w:t>
      </w:r>
      <w:r>
        <w:t>SDS-PAGE analysis of</w:t>
      </w:r>
      <w:r>
        <w:rPr>
          <w:rFonts w:hint="eastAsia"/>
        </w:rPr>
        <w:t xml:space="preserve"> </w:t>
      </w:r>
      <w:r>
        <w:t>heterologous expression</w:t>
      </w:r>
      <w:r>
        <w:rPr>
          <w:rFonts w:hint="eastAsia"/>
        </w:rPr>
        <w:t xml:space="preserve"> and purification of </w:t>
      </w:r>
      <w:proofErr w:type="spellStart"/>
      <w:r>
        <w:rPr>
          <w:rFonts w:hint="eastAsia"/>
        </w:rPr>
        <w:t>AwOMT</w:t>
      </w:r>
      <w:bookmarkEnd w:id="61"/>
      <w:proofErr w:type="spellEnd"/>
    </w:p>
    <w:p w14:paraId="3A60979E" w14:textId="77777777" w:rsidR="00F914C6" w:rsidRDefault="00000000">
      <w:pPr>
        <w:rPr>
          <w:b/>
          <w:bCs/>
        </w:rPr>
      </w:pPr>
      <w:r>
        <w:rPr>
          <w:rFonts w:eastAsia="宋体"/>
          <w:szCs w:val="24"/>
        </w:rPr>
        <w:br w:type="page"/>
      </w:r>
      <w:r>
        <w:rPr>
          <w:noProof/>
        </w:rPr>
        <w:lastRenderedPageBreak/>
        <w:drawing>
          <wp:inline distT="0" distB="0" distL="114300" distR="114300" wp14:anchorId="4BB7D601" wp14:editId="6699B668">
            <wp:extent cx="5273040" cy="2428875"/>
            <wp:effectExtent l="0" t="0" r="3810" b="0"/>
            <wp:docPr id="2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3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A561F1" w14:textId="77777777" w:rsidR="00F914C6" w:rsidRDefault="00000000">
      <w:pPr>
        <w:jc w:val="center"/>
      </w:pPr>
      <w:r>
        <w:rPr>
          <w:noProof/>
        </w:rPr>
        <w:drawing>
          <wp:inline distT="0" distB="0" distL="114300" distR="114300" wp14:anchorId="31F7B003" wp14:editId="06284314">
            <wp:extent cx="3797300" cy="2503170"/>
            <wp:effectExtent l="0" t="0" r="0" b="0"/>
            <wp:docPr id="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3"/>
                    <pic:cNvPicPr>
                      <a:picLocks noChangeAspect="1"/>
                    </pic:cNvPicPr>
                  </pic:nvPicPr>
                  <pic:blipFill>
                    <a:blip r:embed="rId17"/>
                    <a:srcRect l="27969"/>
                    <a:stretch>
                      <a:fillRect/>
                    </a:stretch>
                  </pic:blipFill>
                  <pic:spPr>
                    <a:xfrm>
                      <a:off x="0" y="0"/>
                      <a:ext cx="3797300" cy="2503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AB275A" w14:textId="77777777" w:rsidR="00F914C6" w:rsidRDefault="00000000">
      <w:pPr>
        <w:jc w:val="center"/>
      </w:pPr>
      <w:r>
        <w:rPr>
          <w:noProof/>
        </w:rPr>
        <w:drawing>
          <wp:inline distT="0" distB="0" distL="114300" distR="114300" wp14:anchorId="51A1FD87" wp14:editId="4E8804C6">
            <wp:extent cx="3608705" cy="2381250"/>
            <wp:effectExtent l="0" t="0" r="0" b="0"/>
            <wp:docPr id="27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4"/>
                    <pic:cNvPicPr>
                      <a:picLocks noChangeAspect="1"/>
                    </pic:cNvPicPr>
                  </pic:nvPicPr>
                  <pic:blipFill>
                    <a:blip r:embed="rId18"/>
                    <a:srcRect l="31505"/>
                    <a:stretch>
                      <a:fillRect/>
                    </a:stretch>
                  </pic:blipFill>
                  <pic:spPr>
                    <a:xfrm>
                      <a:off x="0" y="0"/>
                      <a:ext cx="3608705" cy="238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118882" w14:textId="77777777" w:rsidR="00F914C6" w:rsidRDefault="00000000">
      <w:pPr>
        <w:jc w:val="center"/>
      </w:pPr>
      <w:r>
        <w:rPr>
          <w:noProof/>
        </w:rPr>
        <w:lastRenderedPageBreak/>
        <w:drawing>
          <wp:inline distT="0" distB="0" distL="114300" distR="114300" wp14:anchorId="532C0CE0" wp14:editId="5BF6CB42">
            <wp:extent cx="3531235" cy="1946275"/>
            <wp:effectExtent l="0" t="0" r="0" b="0"/>
            <wp:docPr id="63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图片 11"/>
                    <pic:cNvPicPr>
                      <a:picLocks noChangeAspect="1"/>
                    </pic:cNvPicPr>
                  </pic:nvPicPr>
                  <pic:blipFill>
                    <a:blip r:embed="rId19"/>
                    <a:srcRect r="9377" b="-5617"/>
                    <a:stretch>
                      <a:fillRect/>
                    </a:stretch>
                  </pic:blipFill>
                  <pic:spPr>
                    <a:xfrm>
                      <a:off x="0" y="0"/>
                      <a:ext cx="3531235" cy="1946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AE8A6A" w14:textId="77777777" w:rsidR="00F914C6" w:rsidRDefault="00000000">
      <w:pPr>
        <w:jc w:val="center"/>
      </w:pPr>
      <w:r>
        <w:rPr>
          <w:noProof/>
        </w:rPr>
        <w:drawing>
          <wp:inline distT="0" distB="0" distL="114300" distR="114300" wp14:anchorId="25E093AC" wp14:editId="338DE828">
            <wp:extent cx="5273040" cy="2413635"/>
            <wp:effectExtent l="0" t="0" r="3810" b="5715"/>
            <wp:docPr id="102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" name="图片 16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2413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00DE46" w14:textId="2068CC07" w:rsidR="00F914C6" w:rsidRDefault="00D7127D">
      <w:pPr>
        <w:pStyle w:val="2"/>
      </w:pPr>
      <w:bookmarkStart w:id="62" w:name="_Toc205409327"/>
      <w:r>
        <w:t>Fig. S</w:t>
      </w:r>
      <w:r w:rsidR="006D0A85">
        <w:rPr>
          <w:rFonts w:hint="eastAsia"/>
        </w:rPr>
        <w:t>6</w:t>
      </w:r>
      <w:r>
        <w:rPr>
          <w:rFonts w:hint="eastAsia"/>
        </w:rPr>
        <w:t xml:space="preserve"> PCR verification of the 3-EOMT, </w:t>
      </w:r>
      <w:proofErr w:type="spellStart"/>
      <w:r>
        <w:rPr>
          <w:rFonts w:hint="eastAsia"/>
        </w:rPr>
        <w:t>SamS</w:t>
      </w:r>
      <w:proofErr w:type="spellEnd"/>
      <w:r>
        <w:rPr>
          <w:rFonts w:hint="eastAsia"/>
        </w:rPr>
        <w:t xml:space="preserve">, </w:t>
      </w:r>
      <w:r>
        <w:t xml:space="preserve">acetyl-CoA carboxylase (ACC) </w:t>
      </w:r>
      <w:r>
        <w:rPr>
          <w:rFonts w:hint="eastAsia"/>
        </w:rPr>
        <w:t xml:space="preserve">and </w:t>
      </w:r>
      <w:proofErr w:type="spellStart"/>
      <w:r>
        <w:rPr>
          <w:rFonts w:hint="eastAsia"/>
        </w:rPr>
        <w:t>EwMFS</w:t>
      </w:r>
      <w:proofErr w:type="spellEnd"/>
      <w:r>
        <w:rPr>
          <w:rFonts w:hint="eastAsia"/>
        </w:rPr>
        <w:t xml:space="preserve"> </w:t>
      </w:r>
      <w:r>
        <w:t>overexpression</w:t>
      </w:r>
      <w:r>
        <w:rPr>
          <w:rFonts w:hint="eastAsia"/>
        </w:rPr>
        <w:t xml:space="preserve"> variants</w:t>
      </w:r>
      <w:bookmarkEnd w:id="62"/>
    </w:p>
    <w:p w14:paraId="2C5BEE22" w14:textId="77777777" w:rsidR="00F914C6" w:rsidRDefault="00000000">
      <w:pPr>
        <w:widowControl/>
        <w:jc w:val="left"/>
        <w:rPr>
          <w:rFonts w:ascii="Times New Roman" w:eastAsiaTheme="majorEastAsia" w:hAnsi="Times New Roman" w:cstheme="majorBidi"/>
          <w:b/>
          <w:bCs/>
          <w:sz w:val="24"/>
          <w:szCs w:val="32"/>
        </w:rPr>
      </w:pPr>
      <w:r>
        <w:br w:type="page"/>
      </w:r>
    </w:p>
    <w:p w14:paraId="5DCB6BDC" w14:textId="77777777" w:rsidR="00F914C6" w:rsidRDefault="00000000">
      <w:r>
        <w:rPr>
          <w:noProof/>
        </w:rPr>
        <w:lastRenderedPageBreak/>
        <w:drawing>
          <wp:inline distT="0" distB="0" distL="0" distR="0" wp14:anchorId="6610029F" wp14:editId="0F418187">
            <wp:extent cx="5274310" cy="2524125"/>
            <wp:effectExtent l="0" t="0" r="2540" b="9525"/>
            <wp:docPr id="1801472464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472464" name="图片 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24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F5CB22" w14:textId="1864DF38" w:rsidR="00F914C6" w:rsidRDefault="00D7127D">
      <w:pPr>
        <w:pStyle w:val="2"/>
      </w:pPr>
      <w:bookmarkStart w:id="63" w:name="_Toc205409328"/>
      <w:r>
        <w:t>Fig. S</w:t>
      </w:r>
      <w:r w:rsidR="006D0A85">
        <w:rPr>
          <w:rFonts w:hint="eastAsia"/>
        </w:rPr>
        <w:t>7</w:t>
      </w:r>
      <w:r>
        <w:t xml:space="preserve"> Biosynthetic pathway of SAM in </w:t>
      </w:r>
      <w:r>
        <w:rPr>
          <w:i/>
          <w:iCs/>
        </w:rPr>
        <w:t xml:space="preserve">A. </w:t>
      </w:r>
      <w:proofErr w:type="spellStart"/>
      <w:r>
        <w:rPr>
          <w:i/>
          <w:iCs/>
        </w:rPr>
        <w:t>terreus</w:t>
      </w:r>
      <w:proofErr w:type="spellEnd"/>
      <w:r>
        <w:t xml:space="preserve"> and transcription levels of relevant genes</w:t>
      </w:r>
      <w:bookmarkEnd w:id="63"/>
      <w:r>
        <w:t xml:space="preserve"> </w:t>
      </w:r>
    </w:p>
    <w:p w14:paraId="737ECCFC" w14:textId="77777777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etabolic pathway shows key intermediates and enzymes involved in SAM synthesis. Colored ovals indicate gene transcription levels: red (high transcription), blue (moderate transcription), and green (low or undetectable transcription). SAM (blue box) serves as the essential methyl donor for the </w:t>
      </w:r>
      <w:r>
        <w:rPr>
          <w:rFonts w:ascii="Times New Roman" w:hAnsi="Times New Roman" w:cs="Times New Roman"/>
          <w:i/>
          <w:iCs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-methylation reaction.</w:t>
      </w:r>
    </w:p>
    <w:p w14:paraId="628AE67E" w14:textId="77777777" w:rsidR="00F914C6" w:rsidRDefault="00000000">
      <w:pPr>
        <w:widowControl/>
        <w:rPr>
          <w:rFonts w:ascii="Times New Roman" w:eastAsiaTheme="majorEastAsia" w:hAnsi="Times New Roman" w:cstheme="majorBidi"/>
          <w:sz w:val="24"/>
          <w:szCs w:val="32"/>
        </w:rPr>
      </w:pPr>
      <w:r>
        <w:rPr>
          <w:b/>
          <w:bCs/>
        </w:rPr>
        <w:br w:type="page"/>
      </w:r>
    </w:p>
    <w:p w14:paraId="05B94EDC" w14:textId="77777777" w:rsidR="00F914C6" w:rsidRDefault="00000000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lastRenderedPageBreak/>
        <w:t xml:space="preserve"> </w:t>
      </w:r>
      <w:r>
        <w:rPr>
          <w:noProof/>
        </w:rPr>
        <w:drawing>
          <wp:inline distT="0" distB="0" distL="0" distR="0" wp14:anchorId="5F12E3DE" wp14:editId="72BCB4F4">
            <wp:extent cx="5226050" cy="3648075"/>
            <wp:effectExtent l="0" t="0" r="0" b="9525"/>
            <wp:docPr id="59583935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583935" name="图片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8740" cy="36640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1314A8" w14:textId="1B7AA82E" w:rsidR="00F914C6" w:rsidRDefault="00D7127D">
      <w:pPr>
        <w:pStyle w:val="2"/>
      </w:pPr>
      <w:bookmarkStart w:id="64" w:name="_Toc205409329"/>
      <w:r>
        <w:rPr>
          <w:rFonts w:hint="eastAsia"/>
        </w:rPr>
        <w:t>Fig. S</w:t>
      </w:r>
      <w:r w:rsidR="006D0A85">
        <w:rPr>
          <w:rFonts w:hint="eastAsia"/>
        </w:rPr>
        <w:t>8</w:t>
      </w:r>
      <w:r>
        <w:rPr>
          <w:rFonts w:hint="eastAsia"/>
        </w:rPr>
        <w:t xml:space="preserve"> </w:t>
      </w:r>
      <w:r>
        <w:t xml:space="preserve">Emodin, </w:t>
      </w:r>
      <w:proofErr w:type="spellStart"/>
      <w:r>
        <w:t>physcion</w:t>
      </w:r>
      <w:proofErr w:type="spellEnd"/>
      <w:r>
        <w:t xml:space="preserve"> and anthraquinone production by different genetic variants on day 7</w:t>
      </w:r>
      <w:bookmarkEnd w:id="64"/>
    </w:p>
    <w:p w14:paraId="440C367D" w14:textId="77777777" w:rsidR="00F914C6" w:rsidRDefault="00000000">
      <w:pPr>
        <w:widowControl/>
        <w:spacing w:line="360" w:lineRule="auto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t>Compound titers (mg</w:t>
      </w:r>
      <w:r>
        <w:rPr>
          <w:rFonts w:ascii="Times New Roman" w:eastAsia="宋体" w:hAnsi="Times New Roman" w:hint="eastAsia"/>
          <w:sz w:val="24"/>
          <w:szCs w:val="24"/>
        </w:rPr>
        <w:t xml:space="preserve"> compound</w:t>
      </w:r>
      <w:r>
        <w:rPr>
          <w:rFonts w:ascii="Times New Roman" w:eastAsia="宋体" w:hAnsi="Times New Roman"/>
          <w:sz w:val="24"/>
          <w:szCs w:val="24"/>
        </w:rPr>
        <w:t xml:space="preserve">/g </w:t>
      </w:r>
      <w:r>
        <w:rPr>
          <w:rFonts w:ascii="Times New Roman" w:eastAsia="宋体" w:hAnsi="Times New Roman" w:hint="eastAsia"/>
          <w:sz w:val="24"/>
          <w:szCs w:val="24"/>
        </w:rPr>
        <w:t>pellet mycelia</w:t>
      </w:r>
      <w:r>
        <w:rPr>
          <w:rFonts w:ascii="Times New Roman" w:eastAsia="宋体" w:hAnsi="Times New Roman"/>
          <w:sz w:val="24"/>
          <w:szCs w:val="24"/>
        </w:rPr>
        <w:t>) were determined by HPLC. Bars represent the mean values of three independent experiments, and error bars indicate standard deviation</w:t>
      </w:r>
      <w:r>
        <w:rPr>
          <w:rFonts w:ascii="Times New Roman" w:eastAsia="宋体" w:hAnsi="Times New Roman" w:hint="eastAsia"/>
          <w:sz w:val="24"/>
          <w:szCs w:val="24"/>
        </w:rPr>
        <w:t>.</w:t>
      </w:r>
      <w:r>
        <w:rPr>
          <w:rFonts w:ascii="Times New Roman" w:eastAsia="宋体" w:hAnsi="Times New Roman"/>
          <w:sz w:val="24"/>
          <w:szCs w:val="24"/>
        </w:rPr>
        <w:br w:type="page"/>
      </w:r>
    </w:p>
    <w:p w14:paraId="239341DD" w14:textId="77777777" w:rsidR="00F914C6" w:rsidRDefault="00000000">
      <w:pPr>
        <w:spacing w:line="360" w:lineRule="auto"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114300" distR="114300" wp14:anchorId="4C76F7C4" wp14:editId="0B0BEF40">
            <wp:extent cx="4946650" cy="2176145"/>
            <wp:effectExtent l="0" t="0" r="6350" b="5080"/>
            <wp:docPr id="2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4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946650" cy="2176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5276B4" w14:textId="65F21084" w:rsidR="00F914C6" w:rsidRDefault="00D7127D">
      <w:pPr>
        <w:pStyle w:val="2"/>
      </w:pPr>
      <w:bookmarkStart w:id="65" w:name="_Toc205409330"/>
      <w:r>
        <w:rPr>
          <w:rFonts w:hint="eastAsia"/>
        </w:rPr>
        <w:t>Fig. S</w:t>
      </w:r>
      <w:r w:rsidR="006D0A85">
        <w:rPr>
          <w:rFonts w:hint="eastAsia"/>
        </w:rPr>
        <w:t>9</w:t>
      </w:r>
      <w:r>
        <w:rPr>
          <w:rFonts w:hint="eastAsia"/>
        </w:rPr>
        <w:t xml:space="preserve"> </w:t>
      </w:r>
      <w:r>
        <w:t xml:space="preserve">Time course analysis of emodin (A) and </w:t>
      </w:r>
      <w:proofErr w:type="spellStart"/>
      <w:r>
        <w:t>physcion</w:t>
      </w:r>
      <w:proofErr w:type="spellEnd"/>
      <w:r>
        <w:t xml:space="preserve"> (B) production </w:t>
      </w:r>
      <w:r>
        <w:rPr>
          <w:rFonts w:hint="eastAsia"/>
        </w:rPr>
        <w:t>after feeding</w:t>
      </w:r>
      <w:r>
        <w:t xml:space="preserve"> different SAM concentrations</w:t>
      </w:r>
      <w:bookmarkEnd w:id="65"/>
    </w:p>
    <w:p w14:paraId="6DA0B2CD" w14:textId="77777777" w:rsidR="00F914C6" w:rsidRDefault="00000000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Error bars represent standard deviations from three biological replicates.</w:t>
      </w:r>
    </w:p>
    <w:p w14:paraId="48F85364" w14:textId="77777777" w:rsidR="00F914C6" w:rsidRDefault="00F914C6"/>
    <w:p w14:paraId="79A3F2F9" w14:textId="77777777" w:rsidR="00F914C6" w:rsidRDefault="00000000">
      <w:pPr>
        <w:widowControl/>
        <w:jc w:val="center"/>
        <w:rPr>
          <w:rFonts w:ascii="Times New Roman" w:eastAsia="宋体" w:hAnsi="Times New Roman" w:cs="Times New Roman"/>
          <w:b/>
          <w:bCs/>
          <w:color w:val="FF0000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color w:val="FF0000"/>
          <w:sz w:val="24"/>
          <w:szCs w:val="24"/>
        </w:rPr>
        <w:br w:type="page"/>
      </w:r>
    </w:p>
    <w:p w14:paraId="21AD3DE2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  <w:rPr>
          <w:rFonts w:ascii="Times New Roman" w:eastAsia="宋体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3E623F1" wp14:editId="0EFDCF83">
            <wp:extent cx="5274310" cy="2586990"/>
            <wp:effectExtent l="0" t="0" r="2540" b="3810"/>
            <wp:docPr id="16773532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7353260" name="图片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86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BD1A9" w14:textId="5FF1D54A" w:rsidR="00F914C6" w:rsidRDefault="00D7127D">
      <w:pPr>
        <w:pStyle w:val="2"/>
      </w:pPr>
      <w:bookmarkStart w:id="66" w:name="_Toc205409331"/>
      <w:r>
        <w:rPr>
          <w:rFonts w:hint="eastAsia"/>
        </w:rPr>
        <w:t>Fig. S</w:t>
      </w:r>
      <w:r w:rsidR="006D0A85">
        <w:rPr>
          <w:rFonts w:hint="eastAsia"/>
        </w:rPr>
        <w:t>10</w:t>
      </w:r>
      <w:r>
        <w:rPr>
          <w:rFonts w:hint="eastAsia"/>
        </w:rPr>
        <w:t xml:space="preserve"> </w:t>
      </w:r>
      <w:r>
        <w:t xml:space="preserve">Transmembrane domain prediction analysis of the </w:t>
      </w:r>
      <w:proofErr w:type="spellStart"/>
      <w:r>
        <w:t>EwMFS</w:t>
      </w:r>
      <w:proofErr w:type="spellEnd"/>
      <w:r>
        <w:t xml:space="preserve"> transporter protein using TMHMM 2.0</w:t>
      </w:r>
      <w:bookmarkEnd w:id="66"/>
    </w:p>
    <w:p w14:paraId="4216E99B" w14:textId="77777777" w:rsidR="00F914C6" w:rsidRDefault="00000000">
      <w:pPr>
        <w:widowControl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rFonts w:ascii="Times New Roman" w:eastAsia="宋体" w:hAnsi="Times New Roman"/>
          <w:b/>
          <w:bCs/>
          <w:sz w:val="24"/>
          <w:szCs w:val="24"/>
        </w:rPr>
        <w:br w:type="page"/>
      </w:r>
    </w:p>
    <w:p w14:paraId="040CB568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A0E8AD7" wp14:editId="5AF12110">
                <wp:simplePos x="0" y="0"/>
                <wp:positionH relativeFrom="column">
                  <wp:posOffset>760095</wp:posOffset>
                </wp:positionH>
                <wp:positionV relativeFrom="paragraph">
                  <wp:posOffset>131445</wp:posOffset>
                </wp:positionV>
                <wp:extent cx="347980" cy="457200"/>
                <wp:effectExtent l="0" t="0" r="0" b="0"/>
                <wp:wrapNone/>
                <wp:docPr id="17" name="文本框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774065" y="3998595"/>
                          <a:ext cx="347980" cy="4572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56C7331" w14:textId="77777777" w:rsidR="00F914C6" w:rsidRDefault="00000000">
                            <w:pPr>
                              <w:rPr>
                                <w:rFonts w:ascii="Times New Roman" w:hAnsi="Times New Roman" w:cs="Times New Roman"/>
                                <w:sz w:val="32"/>
                                <w:szCs w:val="3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32"/>
                                <w:szCs w:val="36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A0E8AD7" id="_x0000_t202" coordsize="21600,21600" o:spt="202" path="m,l,21600r21600,l21600,xe">
                <v:stroke joinstyle="miter"/>
                <v:path gradientshapeok="t" o:connecttype="rect"/>
              </v:shapetype>
              <v:shape id="文本框 17" o:spid="_x0000_s1026" type="#_x0000_t202" style="position:absolute;left:0;text-align:left;margin-left:59.85pt;margin-top:10.35pt;width:27.4pt;height:36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" filled="f" stroked="f" strokeweight=".5pt">
                <v:textbox>
                  <w:txbxContent>
                    <w:p w14:paraId="356C7331" w14:textId="77777777" w:rsidR="00F914C6" w:rsidRDefault="00000000">
                      <w:pPr>
                        <w:rPr>
                          <w:rFonts w:ascii="Times New Roman" w:hAnsi="Times New Roman" w:cs="Times New Roman"/>
                          <w:sz w:val="32"/>
                          <w:szCs w:val="3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32"/>
                          <w:szCs w:val="36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>
        <w:t xml:space="preserve"> </w:t>
      </w:r>
      <w:r>
        <w:rPr>
          <w:noProof/>
        </w:rPr>
        <w:drawing>
          <wp:inline distT="0" distB="0" distL="114300" distR="114300" wp14:anchorId="6F8E3D2C" wp14:editId="3ECDC36F">
            <wp:extent cx="3841750" cy="2917190"/>
            <wp:effectExtent l="0" t="0" r="6350" b="6985"/>
            <wp:docPr id="32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6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841750" cy="2917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97FEF1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  <w:rPr>
          <w:rFonts w:ascii="Times New Roman" w:eastAsia="宋体" w:hAnsi="Times New Roman"/>
          <w:sz w:val="24"/>
          <w:szCs w:val="24"/>
        </w:rPr>
      </w:pPr>
      <w:r>
        <w:rPr>
          <w:noProof/>
        </w:rPr>
        <w:drawing>
          <wp:inline distT="0" distB="0" distL="114300" distR="114300" wp14:anchorId="76CF5C4D" wp14:editId="0C14F428">
            <wp:extent cx="3289935" cy="2784475"/>
            <wp:effectExtent l="0" t="0" r="5715" b="6350"/>
            <wp:docPr id="2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7"/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289935" cy="2784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AE75184" wp14:editId="372EE429">
                <wp:simplePos x="0" y="0"/>
                <wp:positionH relativeFrom="column">
                  <wp:posOffset>698500</wp:posOffset>
                </wp:positionH>
                <wp:positionV relativeFrom="paragraph">
                  <wp:posOffset>167640</wp:posOffset>
                </wp:positionV>
                <wp:extent cx="347980" cy="457200"/>
                <wp:effectExtent l="0" t="0" r="0" b="0"/>
                <wp:wrapNone/>
                <wp:docPr id="18" name="文本框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7980" cy="4572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DE8DE9E" w14:textId="77777777" w:rsidR="00F914C6" w:rsidRDefault="00000000">
                            <w:pPr>
                              <w:rPr>
                                <w:rFonts w:ascii="Times New Roman" w:hAnsi="Times New Roman" w:cs="Times New Roman"/>
                                <w:sz w:val="32"/>
                                <w:szCs w:val="3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32"/>
                                <w:szCs w:val="36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E75184" id="文本框 18" o:spid="_x0000_s1027" type="#_x0000_t202" style="position:absolute;left:0;text-align:left;margin-left:55pt;margin-top:13.2pt;width:27.4pt;height:36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" filled="f" stroked="f" strokeweight=".5pt">
                <v:textbox>
                  <w:txbxContent>
                    <w:p w14:paraId="3DE8DE9E" w14:textId="77777777" w:rsidR="00F914C6" w:rsidRDefault="00000000">
                      <w:pPr>
                        <w:rPr>
                          <w:rFonts w:ascii="Times New Roman" w:hAnsi="Times New Roman" w:cs="Times New Roman"/>
                          <w:sz w:val="32"/>
                          <w:szCs w:val="3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32"/>
                          <w:szCs w:val="36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</w:p>
    <w:p w14:paraId="401C4B2D" w14:textId="25A8B07C" w:rsidR="00F914C6" w:rsidRDefault="00D7127D">
      <w:pPr>
        <w:pStyle w:val="2"/>
      </w:pPr>
      <w:bookmarkStart w:id="67" w:name="_Toc205409332"/>
      <w:r>
        <w:rPr>
          <w:rFonts w:hint="eastAsia"/>
        </w:rPr>
        <w:t>Fig. S1</w:t>
      </w:r>
      <w:r w:rsidR="006D0A85">
        <w:rPr>
          <w:rFonts w:hint="eastAsia"/>
        </w:rPr>
        <w:t>1</w:t>
      </w:r>
      <w:r>
        <w:rPr>
          <w:rFonts w:hint="eastAsia"/>
        </w:rPr>
        <w:t xml:space="preserve"> </w:t>
      </w:r>
      <w:r>
        <w:t xml:space="preserve">Analysis of metabolite production and compound distribution in strains expressing the </w:t>
      </w:r>
      <w:proofErr w:type="spellStart"/>
      <w:r>
        <w:t>EwMFS</w:t>
      </w:r>
      <w:proofErr w:type="spellEnd"/>
      <w:r>
        <w:t xml:space="preserve"> transporter</w:t>
      </w:r>
      <w:bookmarkEnd w:id="67"/>
    </w:p>
    <w:p w14:paraId="187CDF48" w14:textId="77777777" w:rsidR="00F914C6" w:rsidRDefault="00000000">
      <w:pPr>
        <w:widowControl/>
        <w:spacing w:line="360" w:lineRule="auto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t>(</w:t>
      </w:r>
      <w:r>
        <w:rPr>
          <w:rFonts w:ascii="Times New Roman" w:eastAsia="宋体" w:hAnsi="Times New Roman"/>
          <w:b/>
          <w:bCs/>
          <w:sz w:val="24"/>
          <w:szCs w:val="24"/>
        </w:rPr>
        <w:t>A</w:t>
      </w:r>
      <w:r>
        <w:rPr>
          <w:rFonts w:ascii="Times New Roman" w:eastAsia="宋体" w:hAnsi="Times New Roman"/>
          <w:sz w:val="24"/>
          <w:szCs w:val="24"/>
        </w:rPr>
        <w:t>) Titers (mg compound/g pellet mycelia) of ω-</w:t>
      </w:r>
      <w:proofErr w:type="spellStart"/>
      <w:r>
        <w:rPr>
          <w:rFonts w:ascii="Times New Roman" w:eastAsia="宋体" w:hAnsi="Times New Roman"/>
          <w:sz w:val="24"/>
          <w:szCs w:val="24"/>
        </w:rPr>
        <w:t>hydroxyemodi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, emodin, and total anthraquinones in </w:t>
      </w:r>
      <w:proofErr w:type="spellStart"/>
      <w:r>
        <w:rPr>
          <w:rFonts w:ascii="Times New Roman" w:eastAsia="宋体" w:hAnsi="Times New Roman"/>
          <w:sz w:val="24"/>
          <w:szCs w:val="24"/>
        </w:rPr>
        <w:t>ΔgedA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and derivative strains on days 4 and 7.</w:t>
      </w:r>
      <w:r>
        <w:rPr>
          <w:rFonts w:ascii="Times New Roman" w:eastAsia="宋体" w:hAnsi="Times New Roman" w:hint="eastAsia"/>
          <w:sz w:val="24"/>
          <w:szCs w:val="24"/>
        </w:rPr>
        <w:t xml:space="preserve"> </w:t>
      </w:r>
      <w:r>
        <w:rPr>
          <w:rFonts w:ascii="Times New Roman" w:eastAsia="宋体" w:hAnsi="Times New Roman"/>
          <w:sz w:val="24"/>
          <w:szCs w:val="24"/>
        </w:rPr>
        <w:t>(</w:t>
      </w:r>
      <w:r>
        <w:rPr>
          <w:rFonts w:ascii="Times New Roman" w:eastAsia="宋体" w:hAnsi="Times New Roman"/>
          <w:b/>
          <w:bCs/>
          <w:sz w:val="24"/>
          <w:szCs w:val="24"/>
        </w:rPr>
        <w:t>B</w:t>
      </w:r>
      <w:r>
        <w:rPr>
          <w:rFonts w:ascii="Times New Roman" w:eastAsia="宋体" w:hAnsi="Times New Roman"/>
          <w:sz w:val="24"/>
          <w:szCs w:val="24"/>
        </w:rPr>
        <w:t xml:space="preserve">) Intracellular versus extracellular distribution (%) of emodin and </w:t>
      </w:r>
      <w:proofErr w:type="spellStart"/>
      <w:r>
        <w:rPr>
          <w:rFonts w:ascii="Times New Roman" w:eastAsia="宋体" w:hAnsi="Times New Roman"/>
          <w:sz w:val="24"/>
          <w:szCs w:val="24"/>
        </w:rPr>
        <w:t>physcion</w:t>
      </w:r>
      <w:proofErr w:type="spellEnd"/>
      <w:r>
        <w:t xml:space="preserve"> </w:t>
      </w:r>
      <w:r>
        <w:rPr>
          <w:rFonts w:ascii="Times New Roman" w:eastAsia="宋体" w:hAnsi="Times New Roman"/>
          <w:sz w:val="24"/>
          <w:szCs w:val="24"/>
        </w:rPr>
        <w:t>in the different genetic variants indicated</w:t>
      </w:r>
      <w:r>
        <w:rPr>
          <w:rFonts w:ascii="Times New Roman" w:eastAsia="宋体" w:hAnsi="Times New Roman" w:hint="eastAsia"/>
          <w:sz w:val="24"/>
          <w:szCs w:val="24"/>
        </w:rPr>
        <w:t xml:space="preserve">. </w:t>
      </w:r>
      <w:r>
        <w:rPr>
          <w:rFonts w:ascii="Times New Roman" w:eastAsia="宋体" w:hAnsi="Times New Roman"/>
          <w:sz w:val="24"/>
          <w:szCs w:val="24"/>
        </w:rPr>
        <w:t>Error bars represent standard deviations from three independent experiments.</w:t>
      </w:r>
      <w:r>
        <w:rPr>
          <w:rFonts w:ascii="Times New Roman" w:eastAsia="宋体" w:hAnsi="Times New Roman"/>
          <w:b/>
          <w:bCs/>
          <w:sz w:val="24"/>
          <w:szCs w:val="24"/>
        </w:rPr>
        <w:br w:type="page"/>
      </w:r>
    </w:p>
    <w:p w14:paraId="098E9025" w14:textId="77777777" w:rsidR="00F914C6" w:rsidRDefault="00000000">
      <w:pPr>
        <w:jc w:val="center"/>
      </w:pPr>
      <w:r>
        <w:rPr>
          <w:noProof/>
        </w:rPr>
        <w:lastRenderedPageBreak/>
        <w:drawing>
          <wp:inline distT="0" distB="0" distL="114300" distR="114300" wp14:anchorId="1CF3BD02" wp14:editId="4DA6AD79">
            <wp:extent cx="2720340" cy="2392680"/>
            <wp:effectExtent l="0" t="0" r="3810" b="7620"/>
            <wp:docPr id="66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图片 12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720340" cy="2392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3C9DC1" w14:textId="77777777" w:rsidR="00F914C6" w:rsidRDefault="00000000">
      <w:pPr>
        <w:jc w:val="center"/>
      </w:pPr>
      <w:r>
        <w:rPr>
          <w:noProof/>
        </w:rPr>
        <w:drawing>
          <wp:inline distT="0" distB="0" distL="114300" distR="114300" wp14:anchorId="0E59DA32" wp14:editId="28145E79">
            <wp:extent cx="5274310" cy="4043680"/>
            <wp:effectExtent l="0" t="0" r="0" b="0"/>
            <wp:docPr id="67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图片 13"/>
                    <pic:cNvPicPr>
                      <a:picLocks noChangeAspect="1"/>
                    </pic:cNvPicPr>
                  </pic:nvPicPr>
                  <pic:blipFill>
                    <a:blip r:embed="rId28"/>
                    <a:srcRect b="-578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43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7CC56F" w14:textId="52753177" w:rsidR="00F914C6" w:rsidRDefault="00D7127D">
      <w:pPr>
        <w:pStyle w:val="2"/>
      </w:pPr>
      <w:bookmarkStart w:id="68" w:name="_Toc205409333"/>
      <w:r>
        <w:t>Fig. S</w:t>
      </w:r>
      <w:r>
        <w:rPr>
          <w:rFonts w:hint="eastAsia"/>
        </w:rPr>
        <w:t>1</w:t>
      </w:r>
      <w:r w:rsidR="006D0A85">
        <w:rPr>
          <w:rFonts w:hint="eastAsia"/>
        </w:rPr>
        <w:t>2</w:t>
      </w:r>
      <w:r>
        <w:rPr>
          <w:rFonts w:hint="eastAsia"/>
        </w:rPr>
        <w:t xml:space="preserve"> PCR verification of the p</w:t>
      </w:r>
      <w:r>
        <w:t>rotein fusion and co-expression</w:t>
      </w:r>
      <w:r>
        <w:rPr>
          <w:rFonts w:hint="eastAsia"/>
        </w:rPr>
        <w:t xml:space="preserve"> variants</w:t>
      </w:r>
      <w:bookmarkEnd w:id="68"/>
    </w:p>
    <w:p w14:paraId="22AF28BD" w14:textId="77777777" w:rsidR="00F914C6" w:rsidRDefault="00F914C6">
      <w:pPr>
        <w:widowControl/>
        <w:spacing w:line="360" w:lineRule="auto"/>
        <w:rPr>
          <w:rFonts w:ascii="Times New Roman" w:eastAsia="宋体" w:hAnsi="Times New Roman"/>
          <w:sz w:val="24"/>
          <w:szCs w:val="24"/>
        </w:rPr>
      </w:pPr>
    </w:p>
    <w:p w14:paraId="34BAA657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rFonts w:hint="eastAsia"/>
          <w:noProof/>
        </w:rPr>
        <w:lastRenderedPageBreak/>
        <w:drawing>
          <wp:inline distT="0" distB="0" distL="114300" distR="114300" wp14:anchorId="3079052D" wp14:editId="2DC8522F">
            <wp:extent cx="5193665" cy="3633470"/>
            <wp:effectExtent l="0" t="0" r="6985" b="5080"/>
            <wp:docPr id="5" name="图片 5" descr="Figure 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ure S"/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193665" cy="3633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C1C9D" w14:textId="5CB91993" w:rsidR="00F914C6" w:rsidRDefault="00D7127D">
      <w:pPr>
        <w:pStyle w:val="2"/>
      </w:pPr>
      <w:bookmarkStart w:id="69" w:name="_Toc205409334"/>
      <w:r>
        <w:t>Fig. S1</w:t>
      </w:r>
      <w:r w:rsidR="006D0A85">
        <w:rPr>
          <w:rFonts w:hint="eastAsia"/>
        </w:rPr>
        <w:t>3</w:t>
      </w:r>
      <w:r>
        <w:t xml:space="preserve"> Analysis of emodin, </w:t>
      </w:r>
      <w:proofErr w:type="spellStart"/>
      <w:r>
        <w:t>physcion</w:t>
      </w:r>
      <w:proofErr w:type="spellEnd"/>
      <w:r>
        <w:t>, and anthraquinone production levels and emodin-to-</w:t>
      </w:r>
      <w:proofErr w:type="spellStart"/>
      <w:r>
        <w:t>physcion</w:t>
      </w:r>
      <w:proofErr w:type="spellEnd"/>
      <w:r>
        <w:t xml:space="preserve"> transformation efficiency in different </w:t>
      </w:r>
      <w:r>
        <w:rPr>
          <w:rFonts w:hint="eastAsia"/>
        </w:rPr>
        <w:t>variants</w:t>
      </w:r>
      <w:bookmarkEnd w:id="69"/>
    </w:p>
    <w:p w14:paraId="5532980A" w14:textId="77777777" w:rsidR="00F914C6" w:rsidRDefault="00000000">
      <w:pPr>
        <w:widowControl/>
        <w:spacing w:line="360" w:lineRule="auto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t xml:space="preserve">The bar graph displays the titers of emodin (black), </w:t>
      </w:r>
      <w:proofErr w:type="spellStart"/>
      <w:r>
        <w:rPr>
          <w:rFonts w:ascii="Times New Roman" w:eastAsia="宋体" w:hAnsi="Times New Roman"/>
          <w:sz w:val="24"/>
          <w:szCs w:val="24"/>
        </w:rPr>
        <w:t>physcio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(red), and anthraquinone (blue) in mg/g, while the line graph shows the emodin-to-</w:t>
      </w:r>
      <w:proofErr w:type="spellStart"/>
      <w:r>
        <w:rPr>
          <w:rFonts w:ascii="Times New Roman" w:eastAsia="宋体" w:hAnsi="Times New Roman"/>
          <w:sz w:val="24"/>
          <w:szCs w:val="24"/>
        </w:rPr>
        <w:t>physcio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transformation rate (%) measured on day 4. Error bars indicate standard deviations from three independent experiments.</w:t>
      </w:r>
      <w:r>
        <w:rPr>
          <w:rFonts w:ascii="Times New Roman" w:eastAsia="宋体" w:hAnsi="Times New Roman"/>
          <w:sz w:val="24"/>
          <w:szCs w:val="24"/>
        </w:rPr>
        <w:br w:type="page"/>
      </w:r>
    </w:p>
    <w:p w14:paraId="10FF8BC8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905AFCF" wp14:editId="6A369720">
            <wp:extent cx="2543175" cy="5398770"/>
            <wp:effectExtent l="0" t="0" r="9525" b="0"/>
            <wp:docPr id="1338186924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8186924" name="图片 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45919" cy="5404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A22A75" w14:textId="3E246000" w:rsidR="00F914C6" w:rsidRDefault="00D7127D">
      <w:pPr>
        <w:pStyle w:val="2"/>
      </w:pPr>
      <w:bookmarkStart w:id="70" w:name="OLE_LINK3"/>
      <w:bookmarkStart w:id="71" w:name="_Toc205409335"/>
      <w:r>
        <w:rPr>
          <w:rFonts w:hint="eastAsia"/>
        </w:rPr>
        <w:t>Fig. S1</w:t>
      </w:r>
      <w:r w:rsidR="006D0A85">
        <w:rPr>
          <w:rFonts w:hint="eastAsia"/>
        </w:rPr>
        <w:t>4</w:t>
      </w:r>
      <w:r>
        <w:rPr>
          <w:rFonts w:hint="eastAsia"/>
        </w:rPr>
        <w:t xml:space="preserve"> </w:t>
      </w:r>
      <w:r>
        <w:t>Cryo-scanning electron microscopy images showing spore morphology</w:t>
      </w:r>
      <w:r>
        <w:rPr>
          <w:rFonts w:hint="eastAsia"/>
        </w:rPr>
        <w:t xml:space="preserve"> </w:t>
      </w:r>
      <w:r>
        <w:t xml:space="preserve">changes in P6231-PtaI, </w:t>
      </w:r>
      <w:proofErr w:type="spellStart"/>
      <w:r>
        <w:t>Pgpd-PtaI</w:t>
      </w:r>
      <w:proofErr w:type="spellEnd"/>
      <w:r>
        <w:t>, and P6231-AwOMT strains</w:t>
      </w:r>
      <w:bookmarkEnd w:id="71"/>
    </w:p>
    <w:p w14:paraId="0643AA31" w14:textId="77777777" w:rsidR="00F914C6" w:rsidRDefault="00000000">
      <w:pPr>
        <w:widowControl/>
        <w:jc w:val="left"/>
      </w:pPr>
      <w:r>
        <w:br w:type="page"/>
      </w:r>
    </w:p>
    <w:p w14:paraId="6CE4CB8D" w14:textId="77777777" w:rsidR="00F914C6" w:rsidRDefault="00000000">
      <w:r>
        <w:rPr>
          <w:noProof/>
        </w:rPr>
        <w:lastRenderedPageBreak/>
        <w:drawing>
          <wp:inline distT="0" distB="0" distL="0" distR="0" wp14:anchorId="4B509B70" wp14:editId="6E67F858">
            <wp:extent cx="5274310" cy="4372610"/>
            <wp:effectExtent l="0" t="0" r="2540" b="8890"/>
            <wp:docPr id="200673977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6739777" name="图片 6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72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61D171" w14:textId="15D3C9C0" w:rsidR="00F914C6" w:rsidRDefault="00D7127D">
      <w:pPr>
        <w:pStyle w:val="2"/>
      </w:pPr>
      <w:bookmarkStart w:id="72" w:name="_Toc205409336"/>
      <w:r>
        <w:t>Fig. S1</w:t>
      </w:r>
      <w:r w:rsidR="006D0A85">
        <w:rPr>
          <w:rFonts w:hint="eastAsia"/>
        </w:rPr>
        <w:t>5</w:t>
      </w:r>
      <w:r>
        <w:t xml:space="preserve"> Overall structure of </w:t>
      </w:r>
      <w:r w:rsidR="002071A2" w:rsidRPr="00B45661">
        <w:rPr>
          <w:rFonts w:eastAsia="宋体"/>
          <w:szCs w:val="24"/>
        </w:rPr>
        <w:t>CYP-</w:t>
      </w:r>
      <w:r>
        <w:t>H6231 enzyme with docked emodin in the active site</w:t>
      </w:r>
      <w:bookmarkEnd w:id="72"/>
    </w:p>
    <w:p w14:paraId="63ACA135" w14:textId="67E1B58C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reen stick represents emodin while yellow stick shows the heme porphyrin ring. The protein is displayed as a wheat ribbon</w:t>
      </w:r>
      <w:r w:rsidR="005C1EE0">
        <w:rPr>
          <w:rFonts w:ascii="Times New Roman" w:hAnsi="Times New Roman" w:cs="Times New Roman" w:hint="eastAsia"/>
          <w:sz w:val="24"/>
          <w:szCs w:val="24"/>
        </w:rPr>
        <w:t>.</w:t>
      </w:r>
    </w:p>
    <w:p w14:paraId="70B16131" w14:textId="77777777" w:rsidR="00F914C6" w:rsidRDefault="00000000">
      <w:r>
        <w:br w:type="page"/>
      </w:r>
    </w:p>
    <w:p w14:paraId="5FEA8711" w14:textId="77777777" w:rsidR="00F914C6" w:rsidRDefault="00000000">
      <w:pPr>
        <w:jc w:val="center"/>
      </w:pPr>
      <w:r>
        <w:rPr>
          <w:noProof/>
        </w:rPr>
        <w:lastRenderedPageBreak/>
        <w:drawing>
          <wp:inline distT="0" distB="0" distL="114300" distR="114300" wp14:anchorId="25AF2DF3" wp14:editId="4C827EFF">
            <wp:extent cx="3653155" cy="3312795"/>
            <wp:effectExtent l="0" t="0" r="4445" b="1905"/>
            <wp:docPr id="101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" name="图片 15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653155" cy="3312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4C712A" w14:textId="77777777" w:rsidR="00F914C6" w:rsidRDefault="00F914C6">
      <w:pPr>
        <w:jc w:val="center"/>
      </w:pPr>
    </w:p>
    <w:p w14:paraId="669E37DD" w14:textId="347A8E3E" w:rsidR="00F914C6" w:rsidRDefault="00D7127D">
      <w:pPr>
        <w:pStyle w:val="2"/>
      </w:pPr>
      <w:bookmarkStart w:id="73" w:name="_Toc205409337"/>
      <w:r>
        <w:t>Fig. S1</w:t>
      </w:r>
      <w:r w:rsidR="006D0A85">
        <w:rPr>
          <w:rFonts w:hint="eastAsia"/>
        </w:rPr>
        <w:t>6</w:t>
      </w:r>
      <w:r>
        <w:t xml:space="preserve"> PCR verification of </w:t>
      </w:r>
      <w:r w:rsidR="002071A2" w:rsidRPr="00B45661">
        <w:rPr>
          <w:rFonts w:eastAsia="宋体"/>
          <w:szCs w:val="24"/>
        </w:rPr>
        <w:t>CYP-</w:t>
      </w:r>
      <w:r>
        <w:t xml:space="preserve">H6231 mutants expressed in </w:t>
      </w:r>
      <w:r w:rsidR="009B4ACE" w:rsidRPr="009B4ACE">
        <w:rPr>
          <w:i/>
          <w:iCs/>
        </w:rPr>
        <w:t>Saccharomyces cerevisiae</w:t>
      </w:r>
      <w:bookmarkEnd w:id="73"/>
    </w:p>
    <w:p w14:paraId="5ED210CB" w14:textId="6D972FD7" w:rsidR="00F914C6" w:rsidRDefault="00000000">
      <w:pPr>
        <w:spacing w:line="360" w:lineRule="auto"/>
        <w:rPr>
          <w:rFonts w:ascii="Times New Roman" w:eastAsiaTheme="majorEastAsia" w:hAnsi="Times New Roman" w:cstheme="majorBidi"/>
          <w:sz w:val="24"/>
          <w:szCs w:val="32"/>
        </w:rPr>
      </w:pPr>
      <w:r>
        <w:rPr>
          <w:rFonts w:ascii="Times New Roman" w:eastAsiaTheme="majorEastAsia" w:hAnsi="Times New Roman" w:cstheme="majorBidi"/>
          <w:sz w:val="24"/>
          <w:szCs w:val="32"/>
        </w:rPr>
        <w:t>(</w:t>
      </w:r>
      <w:r>
        <w:rPr>
          <w:rFonts w:ascii="Times New Roman" w:eastAsiaTheme="majorEastAsia" w:hAnsi="Times New Roman" w:cstheme="majorBidi"/>
          <w:b/>
          <w:bCs/>
          <w:sz w:val="24"/>
          <w:szCs w:val="32"/>
        </w:rPr>
        <w:t>A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) Verification of heterologous expression of </w:t>
      </w:r>
      <w:r w:rsidR="002071A2" w:rsidRPr="00B45661">
        <w:rPr>
          <w:rFonts w:ascii="Times New Roman" w:eastAsia="宋体" w:hAnsi="Times New Roman"/>
          <w:sz w:val="24"/>
          <w:szCs w:val="24"/>
        </w:rPr>
        <w:t>CYP-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H6231 and </w:t>
      </w:r>
      <w:r w:rsidR="002071A2" w:rsidRPr="00B45661">
        <w:rPr>
          <w:rFonts w:ascii="Times New Roman" w:eastAsia="宋体" w:hAnsi="Times New Roman"/>
          <w:sz w:val="24"/>
          <w:szCs w:val="24"/>
        </w:rPr>
        <w:t>CP</w:t>
      </w:r>
      <w:r w:rsidR="002071A2">
        <w:rPr>
          <w:rFonts w:ascii="Times New Roman" w:eastAsia="宋体" w:hAnsi="Times New Roman" w:hint="eastAsia"/>
          <w:sz w:val="24"/>
          <w:szCs w:val="24"/>
        </w:rPr>
        <w:t>R</w:t>
      </w:r>
      <w:r w:rsidR="002071A2" w:rsidRPr="00B45661">
        <w:rPr>
          <w:rFonts w:ascii="Times New Roman" w:eastAsia="宋体" w:hAnsi="Times New Roman"/>
          <w:sz w:val="24"/>
          <w:szCs w:val="24"/>
        </w:rPr>
        <w:t>-</w:t>
      </w:r>
      <w:r>
        <w:rPr>
          <w:rFonts w:ascii="Times New Roman" w:eastAsiaTheme="majorEastAsia" w:hAnsi="Times New Roman" w:cstheme="majorBidi"/>
          <w:sz w:val="24"/>
          <w:szCs w:val="32"/>
        </w:rPr>
        <w:t>H10273.</w:t>
      </w:r>
    </w:p>
    <w:p w14:paraId="3BDB3116" w14:textId="423313C0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ajorEastAsia" w:hAnsi="Times New Roman" w:cstheme="majorBidi"/>
          <w:sz w:val="24"/>
          <w:szCs w:val="32"/>
        </w:rPr>
        <w:t>(</w:t>
      </w:r>
      <w:r>
        <w:rPr>
          <w:rFonts w:ascii="Times New Roman" w:eastAsiaTheme="majorEastAsia" w:hAnsi="Times New Roman" w:cstheme="majorBidi"/>
          <w:b/>
          <w:bCs/>
          <w:sz w:val="24"/>
          <w:szCs w:val="32"/>
        </w:rPr>
        <w:t>B</w:t>
      </w:r>
      <w:r>
        <w:rPr>
          <w:rFonts w:ascii="Times New Roman" w:eastAsiaTheme="majorEastAsia" w:hAnsi="Times New Roman" w:cstheme="majorBidi"/>
          <w:sz w:val="24"/>
          <w:szCs w:val="32"/>
        </w:rPr>
        <w:t xml:space="preserve">) Site-directed mutagenesis of </w:t>
      </w:r>
      <w:r w:rsidR="002071A2" w:rsidRPr="00B45661">
        <w:rPr>
          <w:rFonts w:ascii="Times New Roman" w:eastAsia="宋体" w:hAnsi="Times New Roman"/>
          <w:sz w:val="24"/>
          <w:szCs w:val="24"/>
        </w:rPr>
        <w:t>CYP-</w:t>
      </w:r>
      <w:r>
        <w:rPr>
          <w:rFonts w:ascii="Times New Roman" w:eastAsiaTheme="majorEastAsia" w:hAnsi="Times New Roman" w:cstheme="majorBidi"/>
          <w:sz w:val="24"/>
          <w:szCs w:val="32"/>
        </w:rPr>
        <w:t>H6231. The upper panel shows single-point mutants; the lower panel shows multiple-point mutants.</w:t>
      </w:r>
    </w:p>
    <w:bookmarkEnd w:id="70"/>
    <w:p w14:paraId="62F6DDB3" w14:textId="77777777" w:rsidR="00F914C6" w:rsidRDefault="00000000">
      <w:pPr>
        <w:widowControl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rFonts w:ascii="Times New Roman" w:eastAsia="宋体" w:hAnsi="Times New Roman"/>
          <w:b/>
          <w:bCs/>
          <w:sz w:val="24"/>
          <w:szCs w:val="24"/>
        </w:rPr>
        <w:br w:type="page"/>
      </w:r>
    </w:p>
    <w:p w14:paraId="33A40B86" w14:textId="4FC14839" w:rsidR="00F914C6" w:rsidRDefault="0071256C">
      <w:pPr>
        <w:widowControl/>
        <w:jc w:val="center"/>
      </w:pPr>
      <w:r w:rsidRPr="0071256C">
        <w:lastRenderedPageBreak/>
        <w:t xml:space="preserve"> </w:t>
      </w:r>
      <w:r w:rsidR="003F7AE1">
        <w:rPr>
          <w:noProof/>
        </w:rPr>
        <w:drawing>
          <wp:inline distT="0" distB="0" distL="0" distR="0" wp14:anchorId="507D6814" wp14:editId="175F7BFF">
            <wp:extent cx="2986211" cy="7169643"/>
            <wp:effectExtent l="0" t="0" r="5080" b="0"/>
            <wp:docPr id="1287494090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2456" cy="7184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5AD1F2" w14:textId="54CDB611" w:rsidR="00F914C6" w:rsidRDefault="00D7127D">
      <w:pPr>
        <w:pStyle w:val="2"/>
      </w:pPr>
      <w:bookmarkStart w:id="74" w:name="_Toc205409338"/>
      <w:r>
        <w:t>Fig. S1</w:t>
      </w:r>
      <w:r w:rsidR="006D0A85">
        <w:rPr>
          <w:rFonts w:hint="eastAsia"/>
        </w:rPr>
        <w:t>7</w:t>
      </w:r>
      <w:r>
        <w:t xml:space="preserve"> HPLC analysis of ω-</w:t>
      </w:r>
      <w:proofErr w:type="spellStart"/>
      <w:r>
        <w:t>hydroxyemodin</w:t>
      </w:r>
      <w:proofErr w:type="spellEnd"/>
      <w:r>
        <w:t xml:space="preserve"> production in </w:t>
      </w:r>
      <w:r>
        <w:rPr>
          <w:i/>
          <w:iCs/>
        </w:rPr>
        <w:t>S. cerevisiae</w:t>
      </w:r>
      <w:r>
        <w:t xml:space="preserve"> strains expressing site-directed mutants of </w:t>
      </w:r>
      <w:r w:rsidR="002071A2" w:rsidRPr="00B45661">
        <w:rPr>
          <w:rFonts w:eastAsia="宋体"/>
          <w:szCs w:val="24"/>
        </w:rPr>
        <w:t>CYP-</w:t>
      </w:r>
      <w:r>
        <w:t>H6231</w:t>
      </w:r>
      <w:bookmarkEnd w:id="74"/>
    </w:p>
    <w:p w14:paraId="37970389" w14:textId="333F50ED" w:rsidR="00F914C6" w:rsidRDefault="00000000" w:rsidP="0071256C">
      <w:pPr>
        <w:spacing w:line="360" w:lineRule="auto"/>
      </w:pPr>
      <w:r>
        <w:rPr>
          <w:rFonts w:ascii="Times New Roman" w:eastAsiaTheme="majorEastAsia" w:hAnsi="Times New Roman" w:cs="Times New Roman"/>
          <w:sz w:val="24"/>
          <w:szCs w:val="32"/>
        </w:rPr>
        <w:t>HPLC profiles of single-point (A</w:t>
      </w:r>
      <w:r w:rsidR="0071256C">
        <w:rPr>
          <w:rFonts w:ascii="Times New Roman" w:eastAsiaTheme="majorEastAsia" w:hAnsi="Times New Roman" w:cs="Times New Roman" w:hint="eastAsia"/>
          <w:sz w:val="24"/>
          <w:szCs w:val="32"/>
        </w:rPr>
        <w:t xml:space="preserve"> and B</w:t>
      </w:r>
      <w:r>
        <w:rPr>
          <w:rFonts w:ascii="Times New Roman" w:eastAsiaTheme="majorEastAsia" w:hAnsi="Times New Roman" w:cs="Times New Roman"/>
          <w:sz w:val="24"/>
          <w:szCs w:val="32"/>
        </w:rPr>
        <w:t>) and combined-point (</w:t>
      </w:r>
      <w:r w:rsidR="0071256C">
        <w:rPr>
          <w:rFonts w:ascii="Times New Roman" w:eastAsiaTheme="majorEastAsia" w:hAnsi="Times New Roman" w:cs="Times New Roman" w:hint="eastAsia"/>
          <w:sz w:val="24"/>
          <w:szCs w:val="32"/>
        </w:rPr>
        <w:t>C</w:t>
      </w:r>
      <w:r>
        <w:rPr>
          <w:rFonts w:ascii="Times New Roman" w:eastAsiaTheme="majorEastAsia" w:hAnsi="Times New Roman" w:cs="Times New Roman"/>
          <w:sz w:val="24"/>
          <w:szCs w:val="32"/>
        </w:rPr>
        <w:t xml:space="preserve">) mutants of </w:t>
      </w:r>
      <w:r w:rsidR="002071A2" w:rsidRPr="00B45661">
        <w:rPr>
          <w:rFonts w:ascii="Times New Roman" w:eastAsia="宋体" w:hAnsi="Times New Roman"/>
          <w:sz w:val="24"/>
          <w:szCs w:val="24"/>
        </w:rPr>
        <w:t>CYP-</w:t>
      </w:r>
      <w:r>
        <w:rPr>
          <w:rFonts w:ascii="Times New Roman" w:eastAsiaTheme="majorEastAsia" w:hAnsi="Times New Roman" w:cs="Times New Roman"/>
          <w:sz w:val="24"/>
          <w:szCs w:val="32"/>
        </w:rPr>
        <w:t xml:space="preserve">H6231. Wild-type </w:t>
      </w:r>
      <w:r w:rsidR="002071A2" w:rsidRPr="00B45661">
        <w:rPr>
          <w:rFonts w:ascii="Times New Roman" w:eastAsia="宋体" w:hAnsi="Times New Roman"/>
          <w:sz w:val="24"/>
          <w:szCs w:val="24"/>
        </w:rPr>
        <w:t>CYP-</w:t>
      </w:r>
      <w:r>
        <w:rPr>
          <w:rFonts w:ascii="Times New Roman" w:eastAsiaTheme="majorEastAsia" w:hAnsi="Times New Roman" w:cs="Times New Roman"/>
          <w:sz w:val="24"/>
          <w:szCs w:val="32"/>
        </w:rPr>
        <w:t>H6231 (10273-6231), emodin, ω-</w:t>
      </w:r>
      <w:proofErr w:type="spellStart"/>
      <w:r>
        <w:rPr>
          <w:rFonts w:ascii="Times New Roman" w:eastAsiaTheme="majorEastAsia" w:hAnsi="Times New Roman" w:cs="Times New Roman"/>
          <w:sz w:val="24"/>
          <w:szCs w:val="32"/>
        </w:rPr>
        <w:t>hydroxyemodin</w:t>
      </w:r>
      <w:proofErr w:type="spellEnd"/>
      <w:r>
        <w:rPr>
          <w:rFonts w:ascii="Times New Roman" w:eastAsiaTheme="majorEastAsia" w:hAnsi="Times New Roman" w:cs="Times New Roman"/>
          <w:sz w:val="24"/>
          <w:szCs w:val="32"/>
        </w:rPr>
        <w:t>, and vector-only control were included as references. The detection wavelength was 440 nm.</w:t>
      </w:r>
    </w:p>
    <w:p w14:paraId="376F7C95" w14:textId="77777777" w:rsidR="00F914C6" w:rsidRDefault="00000000">
      <w:pPr>
        <w:pStyle w:val="af"/>
        <w:widowControl/>
        <w:spacing w:afterLines="50" w:after="156" w:line="360" w:lineRule="auto"/>
        <w:ind w:firstLineChars="0" w:firstLine="0"/>
        <w:jc w:val="center"/>
        <w:rPr>
          <w:rFonts w:ascii="Times New Roman" w:eastAsia="宋体" w:hAnsi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95DCBAD" wp14:editId="3E5B7401">
            <wp:extent cx="5274310" cy="7034530"/>
            <wp:effectExtent l="0" t="0" r="2540" b="0"/>
            <wp:docPr id="7051267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126767" name="图片 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034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0B237D" w14:textId="59A5FEE2" w:rsidR="00F914C6" w:rsidRDefault="00D7127D">
      <w:pPr>
        <w:pStyle w:val="2"/>
      </w:pPr>
      <w:bookmarkStart w:id="75" w:name="_Toc205409339"/>
      <w:r>
        <w:rPr>
          <w:rFonts w:hint="eastAsia"/>
        </w:rPr>
        <w:t>Fig. S1</w:t>
      </w:r>
      <w:r w:rsidR="006D0A85">
        <w:rPr>
          <w:rFonts w:hint="eastAsia"/>
        </w:rPr>
        <w:t>8</w:t>
      </w:r>
      <w:r>
        <w:rPr>
          <w:rFonts w:hint="eastAsia"/>
        </w:rPr>
        <w:t xml:space="preserve"> </w:t>
      </w:r>
      <w:r>
        <w:t xml:space="preserve">Multiple protein sequence alignment between </w:t>
      </w:r>
      <w:r w:rsidR="002071A2" w:rsidRPr="00B45661">
        <w:rPr>
          <w:rFonts w:eastAsia="宋体"/>
          <w:szCs w:val="24"/>
        </w:rPr>
        <w:t>CYP-</w:t>
      </w:r>
      <w:r>
        <w:rPr>
          <w:rFonts w:hint="eastAsia"/>
        </w:rPr>
        <w:t>H6231</w:t>
      </w:r>
      <w:r>
        <w:t xml:space="preserve"> and its analogous enzymes</w:t>
      </w:r>
      <w:bookmarkEnd w:id="75"/>
    </w:p>
    <w:p w14:paraId="055D5791" w14:textId="62C0BE1F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ur conserved regions characteristic of CYP enzymes are highlighted in colored rectangles (blue, green and red), with key catalytic residues targeted for mutation indicated by purple arrows. Potential emodin-binding sites are marked with triangles </w:t>
      </w:r>
      <w:r>
        <w:rPr>
          <w:rFonts w:ascii="Times New Roman" w:hAnsi="Times New Roman" w:cs="Times New Roman"/>
          <w:sz w:val="24"/>
          <w:szCs w:val="24"/>
        </w:rPr>
        <w:lastRenderedPageBreak/>
        <w:t>and circles. Sequence analysis was conducted using Expresso through the T-COFFEE online servic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D7127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 Tommaso&lt;/Author&gt;&lt;Year&gt;2011&lt;/Year&gt;&lt;RecNum&gt;457&lt;/RecNum&gt;&lt;DisplayText&gt;[5]&lt;/DisplayText&gt;&lt;record&gt;&lt;rec-number&gt;457&lt;/rec-number&gt;&lt;foreign-keys&gt;&lt;key app="EN" db-id="r0f0fzvtdtwdwreeartpzztmwr0zdtsawwps" timestamp="1613826034"&gt;457&lt;/key&gt;&lt;/foreign-keys&gt;&lt;ref-type name="Journal Article"&gt;17&lt;/ref-type&gt;&lt;contributors&gt;&lt;authors&gt;&lt;author&gt;Di Tommaso, P.&lt;/author&gt;&lt;author&gt;Moretti, S.&lt;/author&gt;&lt;author&gt;Xenarios, I.&lt;/author&gt;&lt;author&gt;Orobitg, M.&lt;/author&gt;&lt;author&gt;Montanyola, A.&lt;/author&gt;&lt;author&gt;Chang, J. M.&lt;/author&gt;&lt;author&gt;Taly, J. F.&lt;/author&gt;&lt;author&gt;Notredame, C.&lt;/author&gt;&lt;/authors&gt;&lt;/contributors&gt;&lt;titles&gt;&lt;title&gt;T-Coffee: a web server for the multiple sequence alignment of protein and RNA sequences using structural information and homology extension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W13-W17&lt;/pages&gt;&lt;volume&gt;39&lt;/volume&gt;&lt;number&gt;suppl&lt;/number&gt;&lt;dates&gt;&lt;year&gt;2011&lt;/year&gt;&lt;/dates&gt;&lt;isbn&gt;0305-1048&amp;#xD;1362-4962&lt;/isbn&gt;&lt;urls&gt;&lt;/urls&gt;&lt;electronic-resource-num&gt;10.1093/nar/gkr24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7127D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the figure was prepared by </w:t>
      </w:r>
      <w:proofErr w:type="spellStart"/>
      <w:r>
        <w:rPr>
          <w:rFonts w:ascii="Times New Roman" w:hAnsi="Times New Roman" w:cs="Times New Roman"/>
          <w:sz w:val="24"/>
          <w:szCs w:val="24"/>
        </w:rPr>
        <w:t>ESPrip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.0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D7127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bert&lt;/Author&gt;&lt;Year&gt;2014&lt;/Year&gt;&lt;RecNum&gt;458&lt;/RecNum&gt;&lt;DisplayText&gt;[6]&lt;/DisplayText&gt;&lt;record&gt;&lt;rec-number&gt;458&lt;/rec-number&gt;&lt;foreign-keys&gt;&lt;key app="EN" db-id="r0f0fzvtdtwdwreeartpzztmwr0zdtsawwps" timestamp="1613826103"&gt;458&lt;/key&gt;&lt;/foreign-keys&gt;&lt;ref-type name="Journal Article"&gt;17&lt;/ref-type&gt;&lt;contributors&gt;&lt;authors&gt;&lt;author&gt;Robert, Xavier&lt;/author&gt;&lt;author&gt;Gouet, Patrice&lt;/author&gt;&lt;/authors&gt;&lt;/contributors&gt;&lt;titles&gt;&lt;title&gt;Deciphering key features in protein structures with the new ENDscript server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W320-W324&lt;/pages&gt;&lt;volume&gt;42&lt;/volume&gt;&lt;number&gt;W1&lt;/number&gt;&lt;dates&gt;&lt;year&gt;2014&lt;/year&gt;&lt;/dates&gt;&lt;isbn&gt;1362-4962&amp;#xD;0305-1048&lt;/isbn&gt;&lt;urls&gt;&lt;/urls&gt;&lt;electronic-resource-num&gt;10.1093/nar/gku316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7127D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8F51164" w14:textId="77777777" w:rsidR="00F914C6" w:rsidRDefault="00000000">
      <w:pPr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br w:type="page"/>
      </w:r>
    </w:p>
    <w:p w14:paraId="1CA9209E" w14:textId="77777777" w:rsidR="00F914C6" w:rsidRDefault="00000000">
      <w:pPr>
        <w:pStyle w:val="af"/>
        <w:widowControl/>
        <w:spacing w:line="360" w:lineRule="auto"/>
        <w:ind w:firstLineChars="0" w:firstLine="0"/>
        <w:jc w:val="center"/>
      </w:pPr>
      <w:r>
        <w:object w:dxaOrig="5293" w:dyaOrig="3597" w14:anchorId="557E212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4.2pt;height:180.3pt" o:ole="">
            <v:imagedata r:id="rId35" o:title=""/>
          </v:shape>
          <o:OLEObject Type="Embed" ProgID="ChemDraw_x64.Document.6.0" ShapeID="_x0000_i1025" DrawAspect="Content" ObjectID="_1816022131" r:id="rId36"/>
        </w:object>
      </w:r>
    </w:p>
    <w:p w14:paraId="1F550778" w14:textId="77777777" w:rsidR="00F914C6" w:rsidRDefault="00000000">
      <w:pPr>
        <w:pStyle w:val="af"/>
        <w:widowControl/>
        <w:spacing w:line="360" w:lineRule="auto"/>
        <w:ind w:firstLineChars="0" w:firstLine="0"/>
        <w:jc w:val="center"/>
      </w:pPr>
      <w:r>
        <w:rPr>
          <w:rFonts w:hint="eastAsia"/>
          <w:noProof/>
        </w:rPr>
        <w:drawing>
          <wp:inline distT="0" distB="0" distL="114300" distR="114300" wp14:anchorId="62C9D5DD" wp14:editId="741E682F">
            <wp:extent cx="4484312" cy="5531667"/>
            <wp:effectExtent l="0" t="0" r="0" b="0"/>
            <wp:docPr id="4" name="图片 4" descr="芦荟大黄素MS图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芦荟大黄素MS图"/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502252" cy="55537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0C57AB" w14:textId="3E056E67" w:rsidR="00F914C6" w:rsidRDefault="00D7127D">
      <w:pPr>
        <w:pStyle w:val="2"/>
      </w:pPr>
      <w:bookmarkStart w:id="76" w:name="OLE_LINK4"/>
      <w:bookmarkStart w:id="77" w:name="_Toc205409340"/>
      <w:r>
        <w:t xml:space="preserve">Fig. </w:t>
      </w:r>
      <w:bookmarkEnd w:id="76"/>
      <w:r>
        <w:t>S1</w:t>
      </w:r>
      <w:r w:rsidR="006D0A85">
        <w:rPr>
          <w:rFonts w:hint="eastAsia"/>
        </w:rPr>
        <w:t>9</w:t>
      </w:r>
      <w:r>
        <w:t xml:space="preserve"> LC-HRMS analysis of </w:t>
      </w:r>
      <w:proofErr w:type="spellStart"/>
      <w:r>
        <w:t>chrysophanol</w:t>
      </w:r>
      <w:proofErr w:type="spellEnd"/>
      <w:r>
        <w:t xml:space="preserve"> feeding assays in the HXN301 culture</w:t>
      </w:r>
      <w:bookmarkEnd w:id="77"/>
    </w:p>
    <w:p w14:paraId="208C0321" w14:textId="77777777" w:rsidR="00F914C6" w:rsidRDefault="00000000">
      <w:pPr>
        <w:widowControl/>
        <w:jc w:val="left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br w:type="page"/>
      </w:r>
    </w:p>
    <w:p w14:paraId="3660D1D2" w14:textId="4A28C286" w:rsidR="00F914C6" w:rsidRDefault="00E914E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8207" w:dyaOrig="10090" w14:anchorId="4D8FB84D">
          <v:shape id="_x0000_i1026" type="#_x0000_t75" style="width:252pt;height:309.9pt" o:ole="">
            <v:imagedata r:id="rId38" o:title=""/>
          </v:shape>
          <o:OLEObject Type="Embed" ProgID="ChemDraw_x64.Document.6.0" ShapeID="_x0000_i1026" DrawAspect="Content" ObjectID="_1816022132" r:id="rId39"/>
        </w:object>
      </w:r>
    </w:p>
    <w:p w14:paraId="3B5E2E0C" w14:textId="77777777" w:rsidR="00F914C6" w:rsidRDefault="00F914C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7194426" w14:textId="1E22BC65" w:rsidR="00F914C6" w:rsidRDefault="00D7127D">
      <w:pPr>
        <w:pStyle w:val="2"/>
      </w:pPr>
      <w:bookmarkStart w:id="78" w:name="_Toc205409341"/>
      <w:r>
        <w:t>Fig. S</w:t>
      </w:r>
      <w:r w:rsidR="006D0A85">
        <w:rPr>
          <w:rFonts w:hint="eastAsia"/>
        </w:rPr>
        <w:t>20</w:t>
      </w:r>
      <w:r>
        <w:t xml:space="preserve"> Hypothetical biosynthesis pathway of the hydroxylation product </w:t>
      </w:r>
      <w:proofErr w:type="spellStart"/>
      <w:r>
        <w:t>fallacinol</w:t>
      </w:r>
      <w:bookmarkEnd w:id="78"/>
      <w:proofErr w:type="spellEnd"/>
    </w:p>
    <w:p w14:paraId="0F582BB7" w14:textId="77777777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A) The proposal of hydroxylated anthraquinone derivatives biosynthetic pathway. </w:t>
      </w:r>
    </w:p>
    <w:p w14:paraId="4491D104" w14:textId="595E7327" w:rsidR="00F914C6" w:rsidRDefault="000000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B) Clarific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fallacin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iosynthesis by </w:t>
      </w:r>
      <w:r>
        <w:rPr>
          <w:rFonts w:ascii="Times New Roman" w:hAnsi="Times New Roman" w:cs="Times New Roman"/>
          <w:i/>
          <w:iCs/>
          <w:sz w:val="24"/>
          <w:szCs w:val="24"/>
        </w:rPr>
        <w:t>in vitro</w:t>
      </w:r>
      <w:r>
        <w:rPr>
          <w:rFonts w:ascii="Times New Roman" w:hAnsi="Times New Roman" w:cs="Times New Roman"/>
          <w:sz w:val="24"/>
          <w:szCs w:val="24"/>
        </w:rPr>
        <w:t xml:space="preserve"> assay</w:t>
      </w:r>
      <w:r w:rsidR="00E914EF">
        <w:rPr>
          <w:rFonts w:ascii="Times New Roman" w:hAnsi="Times New Roman" w:cs="Times New Roman" w:hint="eastAsia"/>
          <w:sz w:val="24"/>
          <w:szCs w:val="24"/>
        </w:rPr>
        <w:t>.</w:t>
      </w:r>
    </w:p>
    <w:p w14:paraId="290C4F83" w14:textId="77777777" w:rsidR="00F914C6" w:rsidRDefault="00000000">
      <w:pPr>
        <w:widowControl/>
        <w:jc w:val="left"/>
        <w:rPr>
          <w:rFonts w:eastAsia="宋体"/>
        </w:rPr>
      </w:pPr>
      <w:r>
        <w:rPr>
          <w:rFonts w:ascii="Times New Roman" w:eastAsia="宋体" w:hAnsi="Times New Roman"/>
          <w:b/>
          <w:bCs/>
          <w:sz w:val="24"/>
          <w:szCs w:val="24"/>
        </w:rPr>
        <w:br w:type="page"/>
      </w:r>
    </w:p>
    <w:p w14:paraId="58530BE3" w14:textId="5095B1CA" w:rsidR="00F914C6" w:rsidRPr="002E19E7" w:rsidRDefault="00952950" w:rsidP="002E19E7">
      <w:pPr>
        <w:pStyle w:val="1"/>
        <w:spacing w:line="360" w:lineRule="auto"/>
        <w:jc w:val="left"/>
        <w:rPr>
          <w:rFonts w:eastAsiaTheme="minorEastAsia"/>
          <w:szCs w:val="24"/>
          <w:lang w:eastAsia="zh-CN"/>
        </w:rPr>
      </w:pPr>
      <w:bookmarkStart w:id="79" w:name="_Toc205409342"/>
      <w:r>
        <w:rPr>
          <w:rFonts w:eastAsiaTheme="minorEastAsia" w:hint="eastAsia"/>
          <w:szCs w:val="24"/>
          <w:lang w:eastAsia="zh-CN"/>
        </w:rPr>
        <w:lastRenderedPageBreak/>
        <w:t xml:space="preserve">Supporting </w:t>
      </w:r>
      <w:r w:rsidR="00000000" w:rsidRPr="002E19E7">
        <w:rPr>
          <w:szCs w:val="24"/>
        </w:rPr>
        <w:t>Reference</w:t>
      </w:r>
      <w:r w:rsidR="00000000" w:rsidRPr="002E19E7">
        <w:rPr>
          <w:rFonts w:eastAsiaTheme="minorEastAsia"/>
          <w:szCs w:val="24"/>
          <w:lang w:eastAsia="zh-CN"/>
        </w:rPr>
        <w:t>s</w:t>
      </w:r>
      <w:bookmarkEnd w:id="79"/>
    </w:p>
    <w:p w14:paraId="142ED101" w14:textId="59A3B709" w:rsidR="002E19E7" w:rsidRPr="002E19E7" w:rsidRDefault="00000000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sz w:val="24"/>
          <w:szCs w:val="24"/>
        </w:rPr>
        <w:fldChar w:fldCharType="begin"/>
      </w:r>
      <w:r w:rsidRPr="002E19E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E19E7">
        <w:rPr>
          <w:rFonts w:ascii="Times New Roman" w:hAnsi="Times New Roman" w:cs="Times New Roman"/>
          <w:sz w:val="24"/>
          <w:szCs w:val="24"/>
        </w:rPr>
        <w:fldChar w:fldCharType="separate"/>
      </w:r>
      <w:r w:rsidR="002E19E7" w:rsidRPr="002E19E7">
        <w:rPr>
          <w:rFonts w:ascii="Times New Roman" w:hAnsi="Times New Roman" w:cs="Times New Roman"/>
          <w:noProof/>
          <w:sz w:val="24"/>
          <w:szCs w:val="24"/>
        </w:rPr>
        <w:t>1.</w:t>
      </w:r>
      <w:r w:rsidR="002E19E7" w:rsidRPr="002E19E7">
        <w:rPr>
          <w:rFonts w:ascii="Times New Roman" w:hAnsi="Times New Roman" w:cs="Times New Roman"/>
          <w:noProof/>
          <w:sz w:val="24"/>
          <w:szCs w:val="24"/>
        </w:rPr>
        <w:tab/>
        <w:t>Danielsen K, Aksnes DW: N</w:t>
      </w:r>
      <w:r w:rsidR="002E19E7">
        <w:rPr>
          <w:rFonts w:ascii="Times New Roman" w:hAnsi="Times New Roman" w:cs="Times New Roman" w:hint="eastAsia"/>
          <w:noProof/>
          <w:sz w:val="24"/>
          <w:szCs w:val="24"/>
        </w:rPr>
        <w:t>MR</w:t>
      </w:r>
      <w:r w:rsidR="002E19E7" w:rsidRPr="002E19E7">
        <w:rPr>
          <w:rFonts w:ascii="Times New Roman" w:hAnsi="Times New Roman" w:cs="Times New Roman"/>
          <w:noProof/>
          <w:sz w:val="24"/>
          <w:szCs w:val="24"/>
        </w:rPr>
        <w:t>-Study Of Some Anthraquinones From Rhubarb. Magn Reson Chem.</w:t>
      </w:r>
      <w:r w:rsidR="002E19E7" w:rsidRPr="002E19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2E19E7" w:rsidRPr="002E19E7">
        <w:rPr>
          <w:rFonts w:ascii="Times New Roman" w:hAnsi="Times New Roman" w:cs="Times New Roman"/>
          <w:noProof/>
          <w:sz w:val="24"/>
          <w:szCs w:val="24"/>
        </w:rPr>
        <w:t>1992; 30</w:t>
      </w:r>
      <w:r w:rsidR="002E19E7"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="002E19E7" w:rsidRPr="002E19E7">
        <w:rPr>
          <w:rFonts w:ascii="Times New Roman" w:hAnsi="Times New Roman" w:cs="Times New Roman"/>
          <w:noProof/>
          <w:sz w:val="24"/>
          <w:szCs w:val="24"/>
        </w:rPr>
        <w:t>359-360 doi:DOI 10.1002/mrc.1260300414.</w:t>
      </w:r>
    </w:p>
    <w:p w14:paraId="63ED3BA2" w14:textId="77777777" w:rsidR="002E19E7" w:rsidRPr="002E19E7" w:rsidRDefault="002E19E7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noProof/>
          <w:sz w:val="24"/>
          <w:szCs w:val="24"/>
        </w:rPr>
        <w:t>2.</w:t>
      </w:r>
      <w:r w:rsidRPr="002E19E7">
        <w:rPr>
          <w:rFonts w:ascii="Times New Roman" w:hAnsi="Times New Roman" w:cs="Times New Roman"/>
          <w:noProof/>
          <w:sz w:val="24"/>
          <w:szCs w:val="24"/>
        </w:rPr>
        <w:tab/>
        <w:t>Cohen PA, Towers GHN: Anthraquinones And Phenanthroperylenequinones From Nephroma-Laevigatum. J Nat Products.</w:t>
      </w:r>
      <w:r w:rsidRPr="002E19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E19E7">
        <w:rPr>
          <w:rFonts w:ascii="Times New Roman" w:hAnsi="Times New Roman" w:cs="Times New Roman"/>
          <w:noProof/>
          <w:sz w:val="24"/>
          <w:szCs w:val="24"/>
        </w:rPr>
        <w:t>1995; 58</w:t>
      </w:r>
      <w:r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Pr="002E19E7">
        <w:rPr>
          <w:rFonts w:ascii="Times New Roman" w:hAnsi="Times New Roman" w:cs="Times New Roman"/>
          <w:noProof/>
          <w:sz w:val="24"/>
          <w:szCs w:val="24"/>
        </w:rPr>
        <w:t>520-526 doi:DOI 10.1021/np50118a006.</w:t>
      </w:r>
    </w:p>
    <w:p w14:paraId="1BB46E44" w14:textId="77777777" w:rsidR="002E19E7" w:rsidRPr="002E19E7" w:rsidRDefault="002E19E7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noProof/>
          <w:sz w:val="24"/>
          <w:szCs w:val="24"/>
        </w:rPr>
        <w:t>3.</w:t>
      </w:r>
      <w:r w:rsidRPr="002E19E7">
        <w:rPr>
          <w:rFonts w:ascii="Times New Roman" w:hAnsi="Times New Roman" w:cs="Times New Roman"/>
          <w:noProof/>
          <w:sz w:val="24"/>
          <w:szCs w:val="24"/>
        </w:rPr>
        <w:tab/>
        <w:t>Wang WL, Zhu TJ, Tao HW, Lu ZY, Fang YC, Gu QQ, Zhu WM: Two new cytotoxic quinone type compounds from the halotolerant fungus. J Antibiot.</w:t>
      </w:r>
      <w:r w:rsidRPr="002E19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E19E7">
        <w:rPr>
          <w:rFonts w:ascii="Times New Roman" w:hAnsi="Times New Roman" w:cs="Times New Roman"/>
          <w:noProof/>
          <w:sz w:val="24"/>
          <w:szCs w:val="24"/>
        </w:rPr>
        <w:t>2007; 60</w:t>
      </w:r>
      <w:r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Pr="002E19E7">
        <w:rPr>
          <w:rFonts w:ascii="Times New Roman" w:hAnsi="Times New Roman" w:cs="Times New Roman"/>
          <w:noProof/>
          <w:sz w:val="24"/>
          <w:szCs w:val="24"/>
        </w:rPr>
        <w:t>603-607 doi:DOI 10.1038/ja.2007.77.</w:t>
      </w:r>
    </w:p>
    <w:p w14:paraId="53D99945" w14:textId="77777777" w:rsidR="002E19E7" w:rsidRPr="002E19E7" w:rsidRDefault="002E19E7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noProof/>
          <w:sz w:val="24"/>
          <w:szCs w:val="24"/>
        </w:rPr>
        <w:t>4.</w:t>
      </w:r>
      <w:r w:rsidRPr="002E19E7">
        <w:rPr>
          <w:rFonts w:ascii="Times New Roman" w:hAnsi="Times New Roman" w:cs="Times New Roman"/>
          <w:noProof/>
          <w:sz w:val="24"/>
          <w:szCs w:val="24"/>
        </w:rPr>
        <w:tab/>
        <w:t>Qi F, Zhang W, Xue Y, Geng C, Jin Z, Li J, Guo Q, Huang X, Lu X: Microbial production of the plant-derived fungicide physcion. Metab Eng 2022; 74</w:t>
      </w:r>
      <w:r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Pr="002E19E7">
        <w:rPr>
          <w:rFonts w:ascii="Times New Roman" w:hAnsi="Times New Roman" w:cs="Times New Roman"/>
          <w:noProof/>
          <w:sz w:val="24"/>
          <w:szCs w:val="24"/>
        </w:rPr>
        <w:t>130-138 doi:10.1016/j.ymben.2022.10.007.</w:t>
      </w:r>
    </w:p>
    <w:p w14:paraId="5DBD2B42" w14:textId="77777777" w:rsidR="002E19E7" w:rsidRPr="002E19E7" w:rsidRDefault="002E19E7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noProof/>
          <w:sz w:val="24"/>
          <w:szCs w:val="24"/>
        </w:rPr>
        <w:t>5.</w:t>
      </w:r>
      <w:r w:rsidRPr="002E19E7">
        <w:rPr>
          <w:rFonts w:ascii="Times New Roman" w:hAnsi="Times New Roman" w:cs="Times New Roman"/>
          <w:noProof/>
          <w:sz w:val="24"/>
          <w:szCs w:val="24"/>
        </w:rPr>
        <w:tab/>
        <w:t>Di Tommaso P, Moretti S, Xenarios I, Orobitg M, Montanyola A, Chang JM, Taly JF, Notredame C: T-Coffee: a web server for the multiple sequence alignment of protein and RNA sequences using structural information and homology extension. Nucleic Acids Res.</w:t>
      </w:r>
      <w:r w:rsidRPr="002E19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E19E7">
        <w:rPr>
          <w:rFonts w:ascii="Times New Roman" w:hAnsi="Times New Roman" w:cs="Times New Roman"/>
          <w:noProof/>
          <w:sz w:val="24"/>
          <w:szCs w:val="24"/>
        </w:rPr>
        <w:t>2011; 39</w:t>
      </w:r>
      <w:r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Pr="002E19E7">
        <w:rPr>
          <w:rFonts w:ascii="Times New Roman" w:hAnsi="Times New Roman" w:cs="Times New Roman"/>
          <w:noProof/>
          <w:sz w:val="24"/>
          <w:szCs w:val="24"/>
        </w:rPr>
        <w:t>W13-W17 doi:10.1093/nar/gkr245.</w:t>
      </w:r>
    </w:p>
    <w:p w14:paraId="60A8ED1B" w14:textId="77777777" w:rsidR="002E19E7" w:rsidRPr="002E19E7" w:rsidRDefault="002E19E7" w:rsidP="002E19E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2E19E7">
        <w:rPr>
          <w:rFonts w:ascii="Times New Roman" w:hAnsi="Times New Roman" w:cs="Times New Roman"/>
          <w:noProof/>
          <w:sz w:val="24"/>
          <w:szCs w:val="24"/>
        </w:rPr>
        <w:t>6.</w:t>
      </w:r>
      <w:r w:rsidRPr="002E19E7">
        <w:rPr>
          <w:rFonts w:ascii="Times New Roman" w:hAnsi="Times New Roman" w:cs="Times New Roman"/>
          <w:noProof/>
          <w:sz w:val="24"/>
          <w:szCs w:val="24"/>
        </w:rPr>
        <w:tab/>
        <w:t>Robert X, Gouet P: Deciphering key features in protein structures with the new ENDscript server. Nucleic Acids Res.</w:t>
      </w:r>
      <w:r w:rsidRPr="002E19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E19E7">
        <w:rPr>
          <w:rFonts w:ascii="Times New Roman" w:hAnsi="Times New Roman" w:cs="Times New Roman"/>
          <w:noProof/>
          <w:sz w:val="24"/>
          <w:szCs w:val="24"/>
        </w:rPr>
        <w:t>2014; 42</w:t>
      </w:r>
      <w:r w:rsidRPr="002E19E7">
        <w:rPr>
          <w:rFonts w:ascii="Times New Roman" w:hAnsi="Times New Roman" w:cs="Times New Roman"/>
          <w:b/>
          <w:noProof/>
          <w:sz w:val="24"/>
          <w:szCs w:val="24"/>
        </w:rPr>
        <w:t>:</w:t>
      </w:r>
      <w:r w:rsidRPr="002E19E7">
        <w:rPr>
          <w:rFonts w:ascii="Times New Roman" w:hAnsi="Times New Roman" w:cs="Times New Roman"/>
          <w:noProof/>
          <w:sz w:val="24"/>
          <w:szCs w:val="24"/>
        </w:rPr>
        <w:t>W320-W324 doi:10.1093/nar/gku316.</w:t>
      </w:r>
    </w:p>
    <w:p w14:paraId="6DDC88E0" w14:textId="2CB96D75" w:rsidR="00F914C6" w:rsidRDefault="00000000" w:rsidP="002E19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E19E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914C6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7E50FBE" w14:textId="77777777" w:rsidR="00113143" w:rsidRDefault="00113143">
      <w:r>
        <w:separator/>
      </w:r>
    </w:p>
  </w:endnote>
  <w:endnote w:type="continuationSeparator" w:id="0">
    <w:p w14:paraId="6C457593" w14:textId="77777777" w:rsidR="00113143" w:rsidRDefault="001131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94274E1" w14:textId="77777777" w:rsidR="00F914C6" w:rsidRDefault="00000000">
    <w:pPr>
      <w:pStyle w:val="a5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7AD0F8F" wp14:editId="753AD10A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7" name="文本框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580B3B63" w14:textId="77777777" w:rsidR="00F914C6" w:rsidRDefault="00F914C6">
                          <w:pPr>
                            <w:pStyle w:val="a5"/>
                          </w:pP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7AD0F8F" id="_x0000_t202" coordsize="21600,21600" o:spt="202" path="m,l,21600r21600,l21600,xe">
              <v:stroke joinstyle="miter"/>
              <v:path gradientshapeok="t" o:connecttype="rect"/>
            </v:shapetype>
            <v:shape id="文本框 7" o:spid="_x0000_s1028" type="#_x0000_t202" style="position:absolute;margin-left:0;margin-top:0;width:2in;height:2in;z-index:251659264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" filled="f" stroked="f" strokeweight=".5pt">
              <v:textbox style="mso-fit-shape-to-text:t" inset="0,0,0,0">
                <w:txbxContent>
                  <w:p w14:paraId="580B3B63" w14:textId="77777777" w:rsidR="00F914C6" w:rsidRDefault="00F914C6">
                    <w:pPr>
                      <w:pStyle w:val="a5"/>
                    </w:pP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2FD9C1D" w14:textId="77777777" w:rsidR="00F914C6" w:rsidRDefault="00000000">
    <w:pPr>
      <w:pStyle w:val="a5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6C7262A4" wp14:editId="7B3F3113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2" name="文本框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01CDE86A" w14:textId="77777777" w:rsidR="00F914C6" w:rsidRDefault="00000000">
                          <w:pPr>
                            <w:pStyle w:val="a5"/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begin"/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separate"/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2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C7262A4" id="_x0000_t202" coordsize="21600,21600" o:spt="202" path="m,l,21600r21600,l21600,xe">
              <v:stroke joinstyle="miter"/>
              <v:path gradientshapeok="t" o:connecttype="rect"/>
            </v:shapetype>
            <v:shape id="文本框 12" o:spid="_x0000_s1029" type="#_x0000_t202" style="position:absolute;margin-left:0;margin-top:0;width:2in;height:2in;z-index:251661312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" filled="f" stroked="f" strokeweight=".5pt">
              <v:textbox style="mso-fit-shape-to-text:t" inset="0,0,0,0">
                <w:txbxContent>
                  <w:p w14:paraId="01CDE86A" w14:textId="77777777" w:rsidR="00F914C6" w:rsidRDefault="00000000">
                    <w:pPr>
                      <w:pStyle w:val="a5"/>
                    </w:pP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begin"/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instrText xml:space="preserve"> PAGE  \* MERGEFORMAT </w:instrText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separate"/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t>2</w:t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24A9DB6" wp14:editId="43913A0A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8" name="文本框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B40EBBA" w14:textId="77777777" w:rsidR="00F914C6" w:rsidRDefault="00F914C6">
                          <w:pPr>
                            <w:pStyle w:val="a5"/>
                          </w:pP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w14:anchorId="424A9DB6" id="文本框 8" o:spid="_x0000_s1030" type="#_x0000_t202" style="position:absolute;margin-left:0;margin-top:0;width:2in;height:2in;z-index:251660288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" filled="f" stroked="f" strokeweight=".5pt">
              <v:textbox style="mso-fit-shape-to-text:t" inset="0,0,0,0">
                <w:txbxContent>
                  <w:p w14:paraId="3B40EBBA" w14:textId="77777777" w:rsidR="00F914C6" w:rsidRDefault="00F914C6">
                    <w:pPr>
                      <w:pStyle w:val="a5"/>
                    </w:pP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E5F5EB5" w14:textId="77777777" w:rsidR="00113143" w:rsidRDefault="00113143">
      <w:r>
        <w:separator/>
      </w:r>
    </w:p>
  </w:footnote>
  <w:footnote w:type="continuationSeparator" w:id="0">
    <w:p w14:paraId="357DCA29" w14:textId="77777777" w:rsidR="00113143" w:rsidRDefault="0011314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icrobial Cell Factories 2025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f0fzvtdtwdwreeartpzztmwr0zdtsawwps&quot;&gt;MME EndNote Library-Converted&lt;record-ids&gt;&lt;item&gt;457&lt;/item&gt;&lt;item&gt;458&lt;/item&gt;&lt;item&gt;763&lt;/item&gt;&lt;/record-ids&gt;&lt;/item&gt;&lt;/Libraries&gt;"/>
  </w:docVars>
  <w:rsids>
    <w:rsidRoot w:val="009E04CB"/>
    <w:rsid w:val="000032DF"/>
    <w:rsid w:val="00007D15"/>
    <w:rsid w:val="0002432E"/>
    <w:rsid w:val="00026987"/>
    <w:rsid w:val="00037125"/>
    <w:rsid w:val="0004344C"/>
    <w:rsid w:val="00066713"/>
    <w:rsid w:val="00072B84"/>
    <w:rsid w:val="00075115"/>
    <w:rsid w:val="00081C27"/>
    <w:rsid w:val="0009159E"/>
    <w:rsid w:val="000A0E7B"/>
    <w:rsid w:val="000A539D"/>
    <w:rsid w:val="000A68FE"/>
    <w:rsid w:val="000A72F8"/>
    <w:rsid w:val="000C0355"/>
    <w:rsid w:val="000C2BAE"/>
    <w:rsid w:val="000D75A6"/>
    <w:rsid w:val="000E42B5"/>
    <w:rsid w:val="00113143"/>
    <w:rsid w:val="001176AD"/>
    <w:rsid w:val="00121A06"/>
    <w:rsid w:val="001234FF"/>
    <w:rsid w:val="00151D51"/>
    <w:rsid w:val="00163FAE"/>
    <w:rsid w:val="0016510A"/>
    <w:rsid w:val="00166318"/>
    <w:rsid w:val="0018252E"/>
    <w:rsid w:val="001A0A21"/>
    <w:rsid w:val="001A7260"/>
    <w:rsid w:val="001B4054"/>
    <w:rsid w:val="001C351A"/>
    <w:rsid w:val="001E0B47"/>
    <w:rsid w:val="001E3DA8"/>
    <w:rsid w:val="001E5AA4"/>
    <w:rsid w:val="001E7980"/>
    <w:rsid w:val="001F191C"/>
    <w:rsid w:val="00201690"/>
    <w:rsid w:val="002016A3"/>
    <w:rsid w:val="00205DA4"/>
    <w:rsid w:val="002071A2"/>
    <w:rsid w:val="002106AE"/>
    <w:rsid w:val="00212DC7"/>
    <w:rsid w:val="00234A80"/>
    <w:rsid w:val="00243552"/>
    <w:rsid w:val="002512AA"/>
    <w:rsid w:val="00255564"/>
    <w:rsid w:val="00272344"/>
    <w:rsid w:val="00275ACF"/>
    <w:rsid w:val="00282825"/>
    <w:rsid w:val="0029262E"/>
    <w:rsid w:val="00297177"/>
    <w:rsid w:val="002A1E61"/>
    <w:rsid w:val="002A5290"/>
    <w:rsid w:val="002B58E9"/>
    <w:rsid w:val="002D25D3"/>
    <w:rsid w:val="002E19E7"/>
    <w:rsid w:val="002E2E77"/>
    <w:rsid w:val="002E490F"/>
    <w:rsid w:val="002E7043"/>
    <w:rsid w:val="002F68FB"/>
    <w:rsid w:val="002F7043"/>
    <w:rsid w:val="00301994"/>
    <w:rsid w:val="00302B82"/>
    <w:rsid w:val="00303C78"/>
    <w:rsid w:val="00305773"/>
    <w:rsid w:val="003058C7"/>
    <w:rsid w:val="00324B03"/>
    <w:rsid w:val="00324FD7"/>
    <w:rsid w:val="00341585"/>
    <w:rsid w:val="0034517F"/>
    <w:rsid w:val="00355EC8"/>
    <w:rsid w:val="003829A2"/>
    <w:rsid w:val="003B6F94"/>
    <w:rsid w:val="003C309D"/>
    <w:rsid w:val="003D48D5"/>
    <w:rsid w:val="003E53BC"/>
    <w:rsid w:val="003E5B44"/>
    <w:rsid w:val="003F0B06"/>
    <w:rsid w:val="003F2266"/>
    <w:rsid w:val="003F6665"/>
    <w:rsid w:val="003F7AE1"/>
    <w:rsid w:val="004213B7"/>
    <w:rsid w:val="00421D01"/>
    <w:rsid w:val="00434670"/>
    <w:rsid w:val="00440B2D"/>
    <w:rsid w:val="00441E97"/>
    <w:rsid w:val="004451BE"/>
    <w:rsid w:val="00447580"/>
    <w:rsid w:val="00447B2C"/>
    <w:rsid w:val="004509B3"/>
    <w:rsid w:val="00455637"/>
    <w:rsid w:val="00455F48"/>
    <w:rsid w:val="00464134"/>
    <w:rsid w:val="0048701C"/>
    <w:rsid w:val="0049146B"/>
    <w:rsid w:val="00496D93"/>
    <w:rsid w:val="004B35DF"/>
    <w:rsid w:val="004B7254"/>
    <w:rsid w:val="004C0414"/>
    <w:rsid w:val="004C1B1B"/>
    <w:rsid w:val="004D1EDA"/>
    <w:rsid w:val="004D46AF"/>
    <w:rsid w:val="004E7EC0"/>
    <w:rsid w:val="004F1FDB"/>
    <w:rsid w:val="004F4E8D"/>
    <w:rsid w:val="00501F20"/>
    <w:rsid w:val="00524530"/>
    <w:rsid w:val="005257D1"/>
    <w:rsid w:val="005329F6"/>
    <w:rsid w:val="00532FFF"/>
    <w:rsid w:val="00535A41"/>
    <w:rsid w:val="00535ADB"/>
    <w:rsid w:val="00535E5C"/>
    <w:rsid w:val="00544E52"/>
    <w:rsid w:val="005511C1"/>
    <w:rsid w:val="00551D10"/>
    <w:rsid w:val="00572A30"/>
    <w:rsid w:val="0057314F"/>
    <w:rsid w:val="00597CF5"/>
    <w:rsid w:val="005A084A"/>
    <w:rsid w:val="005A53DD"/>
    <w:rsid w:val="005A5690"/>
    <w:rsid w:val="005B68EA"/>
    <w:rsid w:val="005C1EE0"/>
    <w:rsid w:val="005D101A"/>
    <w:rsid w:val="005E5ADA"/>
    <w:rsid w:val="005E5DA9"/>
    <w:rsid w:val="005E71EC"/>
    <w:rsid w:val="005E76E9"/>
    <w:rsid w:val="005F51FE"/>
    <w:rsid w:val="005F7E24"/>
    <w:rsid w:val="00600C65"/>
    <w:rsid w:val="00601930"/>
    <w:rsid w:val="006046C7"/>
    <w:rsid w:val="00633952"/>
    <w:rsid w:val="006379A6"/>
    <w:rsid w:val="00640828"/>
    <w:rsid w:val="006901F0"/>
    <w:rsid w:val="00697BE1"/>
    <w:rsid w:val="006A332B"/>
    <w:rsid w:val="006B3C54"/>
    <w:rsid w:val="006B3D91"/>
    <w:rsid w:val="006B55F8"/>
    <w:rsid w:val="006C1901"/>
    <w:rsid w:val="006D0A85"/>
    <w:rsid w:val="006E0117"/>
    <w:rsid w:val="006E2525"/>
    <w:rsid w:val="00703BE2"/>
    <w:rsid w:val="00706DBB"/>
    <w:rsid w:val="0071256C"/>
    <w:rsid w:val="0072046A"/>
    <w:rsid w:val="00724F45"/>
    <w:rsid w:val="00730BCB"/>
    <w:rsid w:val="007448B0"/>
    <w:rsid w:val="00746916"/>
    <w:rsid w:val="00752798"/>
    <w:rsid w:val="00766C38"/>
    <w:rsid w:val="00775125"/>
    <w:rsid w:val="00783733"/>
    <w:rsid w:val="007A3740"/>
    <w:rsid w:val="007A5E54"/>
    <w:rsid w:val="007A645F"/>
    <w:rsid w:val="007C4B72"/>
    <w:rsid w:val="007E083A"/>
    <w:rsid w:val="007E215C"/>
    <w:rsid w:val="007E76A1"/>
    <w:rsid w:val="007F71F5"/>
    <w:rsid w:val="007F7EAD"/>
    <w:rsid w:val="008025AF"/>
    <w:rsid w:val="008133E9"/>
    <w:rsid w:val="0082144E"/>
    <w:rsid w:val="00822446"/>
    <w:rsid w:val="00830666"/>
    <w:rsid w:val="008355F4"/>
    <w:rsid w:val="00837059"/>
    <w:rsid w:val="00837BBA"/>
    <w:rsid w:val="0085392E"/>
    <w:rsid w:val="00857C90"/>
    <w:rsid w:val="00867E0B"/>
    <w:rsid w:val="00871902"/>
    <w:rsid w:val="00872D9A"/>
    <w:rsid w:val="008833B0"/>
    <w:rsid w:val="0089045F"/>
    <w:rsid w:val="0089060A"/>
    <w:rsid w:val="008A0E85"/>
    <w:rsid w:val="008A2870"/>
    <w:rsid w:val="008B20B9"/>
    <w:rsid w:val="008B4492"/>
    <w:rsid w:val="008C2A1B"/>
    <w:rsid w:val="008C2DA5"/>
    <w:rsid w:val="008D5194"/>
    <w:rsid w:val="008E44A0"/>
    <w:rsid w:val="008E4557"/>
    <w:rsid w:val="008E615F"/>
    <w:rsid w:val="008F0020"/>
    <w:rsid w:val="008F1931"/>
    <w:rsid w:val="00905DCD"/>
    <w:rsid w:val="00906591"/>
    <w:rsid w:val="0091011C"/>
    <w:rsid w:val="00913E49"/>
    <w:rsid w:val="00917B95"/>
    <w:rsid w:val="0093231F"/>
    <w:rsid w:val="00947C71"/>
    <w:rsid w:val="00952950"/>
    <w:rsid w:val="00952E09"/>
    <w:rsid w:val="00974B93"/>
    <w:rsid w:val="009776EB"/>
    <w:rsid w:val="00977AC3"/>
    <w:rsid w:val="009A4517"/>
    <w:rsid w:val="009B4ACE"/>
    <w:rsid w:val="009B745A"/>
    <w:rsid w:val="009C1B48"/>
    <w:rsid w:val="009C64FF"/>
    <w:rsid w:val="009C7644"/>
    <w:rsid w:val="009E04CB"/>
    <w:rsid w:val="009E15FE"/>
    <w:rsid w:val="009E17EB"/>
    <w:rsid w:val="009F0BBA"/>
    <w:rsid w:val="009F3AF9"/>
    <w:rsid w:val="009F73B2"/>
    <w:rsid w:val="009F7C02"/>
    <w:rsid w:val="00A13DC5"/>
    <w:rsid w:val="00A2419A"/>
    <w:rsid w:val="00A30ECB"/>
    <w:rsid w:val="00A37F9A"/>
    <w:rsid w:val="00A448A6"/>
    <w:rsid w:val="00A52B26"/>
    <w:rsid w:val="00A60293"/>
    <w:rsid w:val="00A63B96"/>
    <w:rsid w:val="00A64A23"/>
    <w:rsid w:val="00A75BEC"/>
    <w:rsid w:val="00A82DFB"/>
    <w:rsid w:val="00A94ED3"/>
    <w:rsid w:val="00A95E88"/>
    <w:rsid w:val="00A9740E"/>
    <w:rsid w:val="00AA695D"/>
    <w:rsid w:val="00AB48EE"/>
    <w:rsid w:val="00AD7A51"/>
    <w:rsid w:val="00AE0050"/>
    <w:rsid w:val="00AE46B7"/>
    <w:rsid w:val="00B0008E"/>
    <w:rsid w:val="00B00A97"/>
    <w:rsid w:val="00B06090"/>
    <w:rsid w:val="00B105EB"/>
    <w:rsid w:val="00B107EE"/>
    <w:rsid w:val="00B32447"/>
    <w:rsid w:val="00B3651E"/>
    <w:rsid w:val="00B4004E"/>
    <w:rsid w:val="00B5441B"/>
    <w:rsid w:val="00B77E35"/>
    <w:rsid w:val="00B81E6E"/>
    <w:rsid w:val="00B94A2E"/>
    <w:rsid w:val="00B96802"/>
    <w:rsid w:val="00BA3D42"/>
    <w:rsid w:val="00BB3A02"/>
    <w:rsid w:val="00BC352C"/>
    <w:rsid w:val="00BC35F7"/>
    <w:rsid w:val="00BD20B1"/>
    <w:rsid w:val="00BD763F"/>
    <w:rsid w:val="00BE171F"/>
    <w:rsid w:val="00BF0904"/>
    <w:rsid w:val="00C015E0"/>
    <w:rsid w:val="00C06909"/>
    <w:rsid w:val="00C10046"/>
    <w:rsid w:val="00C109F7"/>
    <w:rsid w:val="00C10FFD"/>
    <w:rsid w:val="00C112A9"/>
    <w:rsid w:val="00C13ED4"/>
    <w:rsid w:val="00C1785B"/>
    <w:rsid w:val="00C2125E"/>
    <w:rsid w:val="00C23DDF"/>
    <w:rsid w:val="00C3746F"/>
    <w:rsid w:val="00C40FD2"/>
    <w:rsid w:val="00C5374E"/>
    <w:rsid w:val="00C63E9D"/>
    <w:rsid w:val="00C74797"/>
    <w:rsid w:val="00C97733"/>
    <w:rsid w:val="00CB169E"/>
    <w:rsid w:val="00CB4394"/>
    <w:rsid w:val="00CC3D1F"/>
    <w:rsid w:val="00CC7D0A"/>
    <w:rsid w:val="00CE399E"/>
    <w:rsid w:val="00CF41A3"/>
    <w:rsid w:val="00D00F26"/>
    <w:rsid w:val="00D11965"/>
    <w:rsid w:val="00D13F82"/>
    <w:rsid w:val="00D25551"/>
    <w:rsid w:val="00D52DCB"/>
    <w:rsid w:val="00D7127D"/>
    <w:rsid w:val="00D864DA"/>
    <w:rsid w:val="00D90CEB"/>
    <w:rsid w:val="00D9638E"/>
    <w:rsid w:val="00DA4906"/>
    <w:rsid w:val="00DB19A6"/>
    <w:rsid w:val="00DC71BC"/>
    <w:rsid w:val="00DD1878"/>
    <w:rsid w:val="00DE3FEB"/>
    <w:rsid w:val="00E10519"/>
    <w:rsid w:val="00E1169D"/>
    <w:rsid w:val="00E12D8F"/>
    <w:rsid w:val="00E1509F"/>
    <w:rsid w:val="00E160B4"/>
    <w:rsid w:val="00E33DA9"/>
    <w:rsid w:val="00E52FC4"/>
    <w:rsid w:val="00E66B32"/>
    <w:rsid w:val="00E914EF"/>
    <w:rsid w:val="00E95438"/>
    <w:rsid w:val="00EA13D9"/>
    <w:rsid w:val="00EA7B23"/>
    <w:rsid w:val="00EB0E3E"/>
    <w:rsid w:val="00EB3275"/>
    <w:rsid w:val="00EC09DD"/>
    <w:rsid w:val="00ED769F"/>
    <w:rsid w:val="00EF125D"/>
    <w:rsid w:val="00F01D24"/>
    <w:rsid w:val="00F14EFA"/>
    <w:rsid w:val="00F36C47"/>
    <w:rsid w:val="00F61A9A"/>
    <w:rsid w:val="00F76BAB"/>
    <w:rsid w:val="00F9099D"/>
    <w:rsid w:val="00F909FD"/>
    <w:rsid w:val="00F914C6"/>
    <w:rsid w:val="00F9397F"/>
    <w:rsid w:val="00FA3EED"/>
    <w:rsid w:val="00FB45AB"/>
    <w:rsid w:val="00FC3910"/>
    <w:rsid w:val="00FC58A9"/>
    <w:rsid w:val="00FC7932"/>
    <w:rsid w:val="00FD20E0"/>
    <w:rsid w:val="00FD6065"/>
    <w:rsid w:val="00FE1A8A"/>
    <w:rsid w:val="00FF1D6F"/>
    <w:rsid w:val="00FF5F9B"/>
    <w:rsid w:val="01D2372C"/>
    <w:rsid w:val="02927D47"/>
    <w:rsid w:val="03E11322"/>
    <w:rsid w:val="051060E7"/>
    <w:rsid w:val="05511382"/>
    <w:rsid w:val="069801D9"/>
    <w:rsid w:val="07952E44"/>
    <w:rsid w:val="08983319"/>
    <w:rsid w:val="09C7116E"/>
    <w:rsid w:val="0C6236CC"/>
    <w:rsid w:val="0CD10852"/>
    <w:rsid w:val="0F2C23A0"/>
    <w:rsid w:val="11A84B54"/>
    <w:rsid w:val="11C56696"/>
    <w:rsid w:val="122262E3"/>
    <w:rsid w:val="130C4BFC"/>
    <w:rsid w:val="14A83BE9"/>
    <w:rsid w:val="150F4227"/>
    <w:rsid w:val="15363706"/>
    <w:rsid w:val="17051824"/>
    <w:rsid w:val="171E51B9"/>
    <w:rsid w:val="18730A18"/>
    <w:rsid w:val="1B5D78BA"/>
    <w:rsid w:val="1C5A4B26"/>
    <w:rsid w:val="1CEA3F89"/>
    <w:rsid w:val="1D2065FF"/>
    <w:rsid w:val="1EDF6502"/>
    <w:rsid w:val="1F5E2FFC"/>
    <w:rsid w:val="1F833137"/>
    <w:rsid w:val="2060161F"/>
    <w:rsid w:val="21C66B59"/>
    <w:rsid w:val="226A43FB"/>
    <w:rsid w:val="22901DAB"/>
    <w:rsid w:val="23294AEE"/>
    <w:rsid w:val="23C13C0E"/>
    <w:rsid w:val="2490547B"/>
    <w:rsid w:val="266E0561"/>
    <w:rsid w:val="267B1166"/>
    <w:rsid w:val="283B1721"/>
    <w:rsid w:val="294B4DA3"/>
    <w:rsid w:val="29645B6B"/>
    <w:rsid w:val="2A701253"/>
    <w:rsid w:val="2B7C5D3F"/>
    <w:rsid w:val="2B922875"/>
    <w:rsid w:val="2FE00358"/>
    <w:rsid w:val="301C0FBB"/>
    <w:rsid w:val="30260A0B"/>
    <w:rsid w:val="30F57DBC"/>
    <w:rsid w:val="322A2A62"/>
    <w:rsid w:val="346C3857"/>
    <w:rsid w:val="36D179B8"/>
    <w:rsid w:val="3998120A"/>
    <w:rsid w:val="3AB40B45"/>
    <w:rsid w:val="3ACA22B9"/>
    <w:rsid w:val="3AFD4761"/>
    <w:rsid w:val="3BCE5A48"/>
    <w:rsid w:val="3D97619E"/>
    <w:rsid w:val="3E3B17BE"/>
    <w:rsid w:val="3EA550E2"/>
    <w:rsid w:val="426E2EF6"/>
    <w:rsid w:val="44780FD8"/>
    <w:rsid w:val="44837013"/>
    <w:rsid w:val="4494346C"/>
    <w:rsid w:val="44BB002C"/>
    <w:rsid w:val="45FF50A2"/>
    <w:rsid w:val="460E39A2"/>
    <w:rsid w:val="4692673F"/>
    <w:rsid w:val="46AF67B2"/>
    <w:rsid w:val="46B12B85"/>
    <w:rsid w:val="481E6467"/>
    <w:rsid w:val="4AF727F7"/>
    <w:rsid w:val="4C97005E"/>
    <w:rsid w:val="4D84279B"/>
    <w:rsid w:val="4DF31BBE"/>
    <w:rsid w:val="4EFC6BE1"/>
    <w:rsid w:val="50AF4E94"/>
    <w:rsid w:val="50FE2865"/>
    <w:rsid w:val="51142088"/>
    <w:rsid w:val="519A7613"/>
    <w:rsid w:val="51DB75D7"/>
    <w:rsid w:val="51E332DC"/>
    <w:rsid w:val="52674F43"/>
    <w:rsid w:val="54F67A7F"/>
    <w:rsid w:val="55AD6279"/>
    <w:rsid w:val="58EE73D4"/>
    <w:rsid w:val="590316A4"/>
    <w:rsid w:val="593D4460"/>
    <w:rsid w:val="59492413"/>
    <w:rsid w:val="594C28EA"/>
    <w:rsid w:val="598F535C"/>
    <w:rsid w:val="5AAD617C"/>
    <w:rsid w:val="5C3727CC"/>
    <w:rsid w:val="5D723881"/>
    <w:rsid w:val="5DCD3CEB"/>
    <w:rsid w:val="5E0F35C8"/>
    <w:rsid w:val="5E7F12E0"/>
    <w:rsid w:val="5E875C48"/>
    <w:rsid w:val="5F5F3CAE"/>
    <w:rsid w:val="60087F08"/>
    <w:rsid w:val="60147C3F"/>
    <w:rsid w:val="610C4794"/>
    <w:rsid w:val="628B71A8"/>
    <w:rsid w:val="63D11ECB"/>
    <w:rsid w:val="66DB0CCE"/>
    <w:rsid w:val="66FF55A5"/>
    <w:rsid w:val="6716225F"/>
    <w:rsid w:val="69801C11"/>
    <w:rsid w:val="6EB4327E"/>
    <w:rsid w:val="70B4172A"/>
    <w:rsid w:val="713B244B"/>
    <w:rsid w:val="71445C1A"/>
    <w:rsid w:val="73BF3510"/>
    <w:rsid w:val="74B71F54"/>
    <w:rsid w:val="76D23CCB"/>
    <w:rsid w:val="76F035EC"/>
    <w:rsid w:val="77921567"/>
    <w:rsid w:val="79D95DA9"/>
    <w:rsid w:val="7B1E1F2F"/>
    <w:rsid w:val="7B7B492E"/>
    <w:rsid w:val="7F372393"/>
    <w:rsid w:val="7F3C35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6B34F019"/>
  <w15:docId w15:val="{D8FFFE28-DD88-4C88-B94F-D5149C901B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next w:val="a"/>
    <w:qFormat/>
    <w:pPr>
      <w:widowControl/>
      <w:spacing w:before="460" w:after="230" w:line="230" w:lineRule="atLeast"/>
      <w:jc w:val="center"/>
      <w:outlineLvl w:val="0"/>
    </w:pPr>
    <w:rPr>
      <w:rFonts w:ascii="Times New Roman" w:eastAsia="MS Mincho" w:hAnsi="Times New Roman" w:cs="Times New Roman"/>
      <w:b/>
      <w:kern w:val="0"/>
      <w:sz w:val="24"/>
      <w:szCs w:val="20"/>
      <w:lang w:eastAsia="ja-JP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line="360" w:lineRule="auto"/>
      <w:jc w:val="center"/>
      <w:outlineLvl w:val="1"/>
    </w:pPr>
    <w:rPr>
      <w:rFonts w:ascii="Times New Roman" w:eastAsiaTheme="majorEastAsia" w:hAnsi="Times New Roman" w:cstheme="majorBidi"/>
      <w:b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unhideWhenUsed/>
    <w:qFormat/>
    <w:pPr>
      <w:jc w:val="left"/>
    </w:pPr>
  </w:style>
  <w:style w:type="paragraph" w:styleId="a5">
    <w:name w:val="footer"/>
    <w:basedOn w:val="a"/>
    <w:link w:val="a6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"/>
    <w:next w:val="a"/>
    <w:uiPriority w:val="39"/>
    <w:unhideWhenUsed/>
    <w:qFormat/>
  </w:style>
  <w:style w:type="paragraph" w:styleId="TOC2">
    <w:name w:val="toc 2"/>
    <w:basedOn w:val="a"/>
    <w:next w:val="a"/>
    <w:uiPriority w:val="39"/>
    <w:unhideWhenUsed/>
    <w:qFormat/>
    <w:pPr>
      <w:ind w:leftChars="200" w:left="420"/>
    </w:pPr>
  </w:style>
  <w:style w:type="paragraph" w:styleId="a9">
    <w:name w:val="Normal (Web)"/>
    <w:basedOn w:val="a"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a">
    <w:name w:val="annotation subject"/>
    <w:basedOn w:val="a3"/>
    <w:next w:val="a3"/>
    <w:link w:val="ab"/>
    <w:uiPriority w:val="99"/>
    <w:semiHidden/>
    <w:unhideWhenUsed/>
    <w:qFormat/>
    <w:rPr>
      <w:b/>
      <w:bCs/>
    </w:rPr>
  </w:style>
  <w:style w:type="character" w:styleId="ac">
    <w:name w:val="line number"/>
    <w:basedOn w:val="a0"/>
    <w:uiPriority w:val="99"/>
    <w:semiHidden/>
    <w:unhideWhenUsed/>
    <w:qFormat/>
  </w:style>
  <w:style w:type="character" w:styleId="ad">
    <w:name w:val="Hyperlink"/>
    <w:uiPriority w:val="99"/>
    <w:qFormat/>
    <w:rPr>
      <w:color w:val="0000FF"/>
      <w:u w:val="single"/>
    </w:rPr>
  </w:style>
  <w:style w:type="character" w:styleId="ae">
    <w:name w:val="annotation reference"/>
    <w:basedOn w:val="a0"/>
    <w:uiPriority w:val="99"/>
    <w:semiHidden/>
    <w:unhideWhenUsed/>
    <w:qFormat/>
    <w:rPr>
      <w:sz w:val="21"/>
      <w:szCs w:val="21"/>
    </w:rPr>
  </w:style>
  <w:style w:type="paragraph" w:customStyle="1" w:styleId="H2">
    <w:name w:val="H2"/>
    <w:basedOn w:val="a"/>
    <w:qFormat/>
    <w:pPr>
      <w:widowControl/>
      <w:spacing w:before="460" w:after="230" w:line="230" w:lineRule="atLeast"/>
      <w:jc w:val="left"/>
      <w:outlineLvl w:val="0"/>
    </w:pPr>
    <w:rPr>
      <w:rFonts w:ascii="Arial" w:eastAsia="MS Mincho" w:hAnsi="Arial" w:cs="Times New Roman"/>
      <w:b/>
      <w:bCs/>
      <w:kern w:val="0"/>
      <w:sz w:val="18"/>
      <w:szCs w:val="20"/>
      <w:lang w:eastAsia="ja-JP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 w:cstheme="minorBidi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 w:cstheme="minorBidi"/>
      <w:kern w:val="2"/>
      <w:szCs w:val="22"/>
    </w:rPr>
  </w:style>
  <w:style w:type="paragraph" w:styleId="af">
    <w:name w:val="List Paragraph"/>
    <w:basedOn w:val="a"/>
    <w:uiPriority w:val="34"/>
    <w:qFormat/>
    <w:pPr>
      <w:ind w:firstLineChars="200" w:firstLine="420"/>
    </w:pPr>
  </w:style>
  <w:style w:type="table" w:customStyle="1" w:styleId="21">
    <w:name w:val="无格式表格 21"/>
    <w:basedOn w:val="a1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210">
    <w:name w:val="清单表 21"/>
    <w:basedOn w:val="a1"/>
    <w:uiPriority w:val="47"/>
    <w:qFormat/>
    <w:tblPr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  <w14:ligatures w14:val="none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  <w14:ligatures w14:val="none"/>
    </w:rPr>
  </w:style>
  <w:style w:type="character" w:customStyle="1" w:styleId="20">
    <w:name w:val="标题 2 字符"/>
    <w:basedOn w:val="a0"/>
    <w:link w:val="2"/>
    <w:uiPriority w:val="9"/>
    <w:qFormat/>
    <w:rPr>
      <w:rFonts w:ascii="Times New Roman" w:eastAsiaTheme="majorEastAsia" w:hAnsi="Times New Roman" w:cstheme="majorBidi"/>
      <w:b/>
      <w:bCs/>
      <w:sz w:val="24"/>
      <w:szCs w:val="32"/>
      <w14:ligatures w14:val="none"/>
    </w:rPr>
  </w:style>
  <w:style w:type="paragraph" w:customStyle="1" w:styleId="P1">
    <w:name w:val="P1"/>
    <w:basedOn w:val="a"/>
    <w:qFormat/>
    <w:pPr>
      <w:widowControl/>
      <w:spacing w:line="225" w:lineRule="exact"/>
    </w:pPr>
    <w:rPr>
      <w:rFonts w:ascii="Arial" w:eastAsia="MS Mincho" w:hAnsi="Arial" w:cs="Times New Roman"/>
      <w:kern w:val="0"/>
      <w:sz w:val="17"/>
      <w:szCs w:val="24"/>
      <w:lang w:eastAsia="ja-JP"/>
    </w:rPr>
  </w:style>
  <w:style w:type="paragraph" w:customStyle="1" w:styleId="TOC10">
    <w:name w:val="TOC 标题1"/>
    <w:basedOn w:val="1"/>
    <w:next w:val="a"/>
    <w:uiPriority w:val="39"/>
    <w:unhideWhenUsed/>
    <w:qFormat/>
    <w:pPr>
      <w:keepNext/>
      <w:keepLines/>
      <w:spacing w:before="240" w:after="0" w:line="259" w:lineRule="auto"/>
      <w:outlineLvl w:val="9"/>
    </w:pPr>
    <w:rPr>
      <w:rFonts w:ascii="Calibri Light" w:eastAsia="宋体" w:hAnsi="Calibri Light"/>
      <w:b w:val="0"/>
      <w:color w:val="2E74B5"/>
      <w:sz w:val="32"/>
      <w:szCs w:val="32"/>
      <w:lang w:eastAsia="zh-CN"/>
    </w:rPr>
  </w:style>
  <w:style w:type="paragraph" w:customStyle="1" w:styleId="WPSOffice1">
    <w:name w:val="WPSOffice手动目录 1"/>
    <w:qFormat/>
  </w:style>
  <w:style w:type="paragraph" w:customStyle="1" w:styleId="10">
    <w:name w:val="修订1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22">
    <w:name w:val="修订2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4">
    <w:name w:val="批注文字 字符"/>
    <w:basedOn w:val="a0"/>
    <w:link w:val="a3"/>
    <w:uiPriority w:val="99"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b">
    <w:name w:val="批注主题 字符"/>
    <w:basedOn w:val="a4"/>
    <w:link w:val="aa"/>
    <w:uiPriority w:val="99"/>
    <w:semiHidden/>
    <w:qFormat/>
    <w:rPr>
      <w:rFonts w:asciiTheme="minorHAnsi" w:eastAsiaTheme="minorEastAsia" w:hAnsiTheme="minorHAnsi" w:cstheme="minorBidi"/>
      <w:b/>
      <w:bCs/>
      <w:kern w:val="2"/>
      <w:sz w:val="21"/>
      <w:szCs w:val="22"/>
    </w:rPr>
  </w:style>
  <w:style w:type="paragraph" w:customStyle="1" w:styleId="3">
    <w:name w:val="修订3"/>
    <w:hidden/>
    <w:uiPriority w:val="99"/>
    <w:unhideWhenUsed/>
    <w:qFormat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af0">
    <w:name w:val="Revision"/>
    <w:hidden/>
    <w:uiPriority w:val="99"/>
    <w:unhideWhenUsed/>
    <w:rsid w:val="00601930"/>
    <w:rPr>
      <w:rFonts w:asciiTheme="minorHAnsi" w:eastAsiaTheme="minorEastAsia" w:hAnsiTheme="minorHAnsi" w:cstheme="minorBidi"/>
      <w:kern w:val="2"/>
      <w:sz w:val="21"/>
      <w:szCs w:val="22"/>
    </w:rPr>
  </w:style>
  <w:style w:type="paragraph" w:customStyle="1" w:styleId="Paragraph">
    <w:name w:val="Paragraph"/>
    <w:basedOn w:val="a"/>
    <w:qFormat/>
    <w:rsid w:val="00601930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table" w:styleId="af1">
    <w:name w:val="Table Grid"/>
    <w:basedOn w:val="a1"/>
    <w:uiPriority w:val="39"/>
    <w:rsid w:val="008F193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9" Type="http://schemas.openxmlformats.org/officeDocument/2006/relationships/oleObject" Target="embeddings/oleObject2.bin"/><Relationship Id="rId21" Type="http://schemas.openxmlformats.org/officeDocument/2006/relationships/image" Target="media/image12.png"/><Relationship Id="rId34" Type="http://schemas.openxmlformats.org/officeDocument/2006/relationships/image" Target="media/image25.jpeg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image" Target="media/image20.jpe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image" Target="media/image27.tiff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jpeg"/><Relationship Id="rId36" Type="http://schemas.openxmlformats.org/officeDocument/2006/relationships/oleObject" Target="embeddings/oleObject1.bin"/><Relationship Id="rId10" Type="http://schemas.openxmlformats.org/officeDocument/2006/relationships/image" Target="media/image1.png"/><Relationship Id="rId19" Type="http://schemas.openxmlformats.org/officeDocument/2006/relationships/image" Target="media/image10.jpeg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emf"/><Relationship Id="rId8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png"/><Relationship Id="rId33" Type="http://schemas.openxmlformats.org/officeDocument/2006/relationships/image" Target="media/image24.jpeg"/><Relationship Id="rId38" Type="http://schemas.openxmlformats.org/officeDocument/2006/relationships/image" Target="media/image28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D7E5C163-B495-4E71-B7AF-5325B323660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1</TotalTime>
  <Pages>38</Pages>
  <Words>5275</Words>
  <Characters>32916</Characters>
  <Application>Microsoft Office Word</Application>
  <DocSecurity>0</DocSecurity>
  <Lines>530</Lines>
  <Paragraphs>111</Paragraphs>
  <ScaleCrop>false</ScaleCrop>
  <Company/>
  <LinksUpToDate>false</LinksUpToDate>
  <CharactersWithSpaces>38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飞 齐</dc:creator>
  <cp:lastModifiedBy>飞飞 齐</cp:lastModifiedBy>
  <cp:revision>186</cp:revision>
  <dcterms:created xsi:type="dcterms:W3CDTF">2024-11-09T17:08:00Z</dcterms:created>
  <dcterms:modified xsi:type="dcterms:W3CDTF">2025-08-06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MjEyMzEwNGYwZGYyM2RjOTEwNDU1ZWZmZDI3NzhiZTkifQ==</vt:lpwstr>
  </property>
  <property fmtid="{D5CDD505-2E9C-101B-9397-08002B2CF9AE}" pid="3" name="KSOProductBuildVer">
    <vt:lpwstr>2052-12.1.0.21171</vt:lpwstr>
  </property>
  <property fmtid="{D5CDD505-2E9C-101B-9397-08002B2CF9AE}" pid="4" name="ICV">
    <vt:lpwstr>0693BDAA22254ADFACF76807B082A90D_13</vt:lpwstr>
  </property>
</Properties>
</file>